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22BE" w:rsidRPr="005079C4" w:rsidRDefault="00844E82" w:rsidP="007578BF">
      <w:pPr>
        <w:spacing w:after="0" w:line="480" w:lineRule="auto"/>
        <w:jc w:val="center"/>
        <w:rPr>
          <w:rFonts w:ascii="Times New Roman" w:hAnsi="Times New Roman" w:cs="Times New Roman"/>
          <w:b/>
        </w:rPr>
      </w:pPr>
      <w:r w:rsidRPr="00844E82">
        <w:rPr>
          <w:rFonts w:ascii="Times New Roman" w:hAnsi="Times New Roman" w:cs="Times New Roman"/>
          <w:b/>
        </w:rPr>
        <w:t xml:space="preserve">Association of </w:t>
      </w:r>
      <w:r w:rsidR="00E83F96">
        <w:rPr>
          <w:rFonts w:ascii="Times New Roman" w:hAnsi="Times New Roman" w:cs="Times New Roman"/>
          <w:b/>
        </w:rPr>
        <w:t xml:space="preserve">Changes in </w:t>
      </w:r>
      <w:r w:rsidRPr="00844E82">
        <w:rPr>
          <w:rFonts w:ascii="Times New Roman" w:hAnsi="Times New Roman" w:cs="Times New Roman"/>
          <w:b/>
        </w:rPr>
        <w:t xml:space="preserve">Inflammation with Changes in Glycemia, Insulin Resistance and Secretion: a DIRECT study based </w:t>
      </w:r>
      <w:r w:rsidR="00E83F96">
        <w:rPr>
          <w:rFonts w:ascii="Times New Roman" w:hAnsi="Times New Roman" w:cs="Times New Roman"/>
          <w:b/>
        </w:rPr>
        <w:t xml:space="preserve">on </w:t>
      </w:r>
      <w:r w:rsidRPr="00844E82">
        <w:rPr>
          <w:rFonts w:ascii="Times New Roman" w:hAnsi="Times New Roman" w:cs="Times New Roman"/>
          <w:b/>
        </w:rPr>
        <w:t>KORA</w:t>
      </w:r>
    </w:p>
    <w:p w:rsidR="000F22BE" w:rsidRDefault="000F22BE" w:rsidP="007578BF">
      <w:pPr>
        <w:tabs>
          <w:tab w:val="left" w:pos="2552"/>
        </w:tabs>
        <w:spacing w:after="0" w:line="480" w:lineRule="auto"/>
        <w:jc w:val="center"/>
        <w:rPr>
          <w:rFonts w:ascii="Times New Roman" w:hAnsi="Times New Roman" w:cs="Times New Roman"/>
          <w:vertAlign w:val="superscript"/>
        </w:rPr>
      </w:pPr>
      <w:r w:rsidRPr="005079C4">
        <w:rPr>
          <w:rFonts w:ascii="Times New Roman" w:hAnsi="Times New Roman" w:cs="Times New Roman"/>
        </w:rPr>
        <w:t>Tonia de las Heras Gala</w:t>
      </w:r>
      <w:r w:rsidRPr="005079C4">
        <w:rPr>
          <w:rFonts w:ascii="Times New Roman" w:hAnsi="Times New Roman" w:cs="Times New Roman"/>
          <w:vertAlign w:val="superscript"/>
        </w:rPr>
        <w:t>1,2</w:t>
      </w:r>
      <w:r w:rsidRPr="005079C4">
        <w:rPr>
          <w:rFonts w:ascii="Times New Roman" w:hAnsi="Times New Roman" w:cs="Times New Roman"/>
        </w:rPr>
        <w:t>, Christian Herder</w:t>
      </w:r>
      <w:r w:rsidRPr="005079C4">
        <w:rPr>
          <w:rFonts w:ascii="Times New Roman" w:hAnsi="Times New Roman" w:cs="Times New Roman"/>
          <w:vertAlign w:val="superscript"/>
        </w:rPr>
        <w:t>2,3</w:t>
      </w:r>
      <w:r w:rsidRPr="005079C4">
        <w:rPr>
          <w:rFonts w:ascii="Times New Roman" w:hAnsi="Times New Roman" w:cs="Times New Roman"/>
        </w:rPr>
        <w:t>, Femke Rutters</w:t>
      </w:r>
      <w:r w:rsidRPr="005079C4">
        <w:rPr>
          <w:rFonts w:ascii="Times New Roman" w:hAnsi="Times New Roman" w:cs="Times New Roman"/>
          <w:vertAlign w:val="superscript"/>
        </w:rPr>
        <w:t>4</w:t>
      </w:r>
      <w:r w:rsidRPr="005079C4">
        <w:rPr>
          <w:rFonts w:ascii="Times New Roman" w:hAnsi="Times New Roman" w:cs="Times New Roman"/>
        </w:rPr>
        <w:t>, Maren Carstensen-Kirberg</w:t>
      </w:r>
      <w:r w:rsidRPr="005079C4">
        <w:rPr>
          <w:rFonts w:ascii="Times New Roman" w:hAnsi="Times New Roman" w:cs="Times New Roman"/>
          <w:vertAlign w:val="superscript"/>
        </w:rPr>
        <w:t>2,3</w:t>
      </w:r>
      <w:r w:rsidRPr="005079C4">
        <w:rPr>
          <w:rFonts w:ascii="Times New Roman" w:hAnsi="Times New Roman" w:cs="Times New Roman"/>
        </w:rPr>
        <w:t>, Cornelia Huth</w:t>
      </w:r>
      <w:r w:rsidRPr="005079C4">
        <w:rPr>
          <w:rFonts w:ascii="Times New Roman" w:hAnsi="Times New Roman" w:cs="Times New Roman"/>
          <w:vertAlign w:val="superscript"/>
        </w:rPr>
        <w:t>1,2</w:t>
      </w:r>
      <w:r w:rsidRPr="005079C4">
        <w:rPr>
          <w:rFonts w:ascii="Times New Roman" w:hAnsi="Times New Roman" w:cs="Times New Roman"/>
        </w:rPr>
        <w:t xml:space="preserve">, Coen DA </w:t>
      </w:r>
      <w:r w:rsidR="001D68DC" w:rsidRPr="005079C4">
        <w:rPr>
          <w:rFonts w:ascii="Times New Roman" w:hAnsi="Times New Roman" w:cs="Times New Roman"/>
        </w:rPr>
        <w:t>Stehouwer</w:t>
      </w:r>
      <w:r w:rsidR="001D68DC">
        <w:rPr>
          <w:rFonts w:ascii="Times New Roman" w:hAnsi="Times New Roman" w:cs="Times New Roman"/>
          <w:vertAlign w:val="superscript"/>
        </w:rPr>
        <w:t>5</w:t>
      </w:r>
      <w:r w:rsidRPr="005079C4">
        <w:rPr>
          <w:rFonts w:ascii="Times New Roman" w:hAnsi="Times New Roman" w:cs="Times New Roman"/>
        </w:rPr>
        <w:t>, Giel Nijpels</w:t>
      </w:r>
      <w:r w:rsidRPr="005079C4">
        <w:rPr>
          <w:rFonts w:ascii="Times New Roman" w:hAnsi="Times New Roman" w:cs="Times New Roman"/>
          <w:vertAlign w:val="superscript"/>
        </w:rPr>
        <w:t>4</w:t>
      </w:r>
      <w:r w:rsidRPr="005079C4">
        <w:rPr>
          <w:rFonts w:ascii="Times New Roman" w:hAnsi="Times New Roman" w:cs="Times New Roman"/>
        </w:rPr>
        <w:t>, Casper Schalkwijk</w:t>
      </w:r>
      <w:r w:rsidRPr="005079C4">
        <w:rPr>
          <w:rFonts w:ascii="Times New Roman" w:hAnsi="Times New Roman" w:cs="Times New Roman"/>
          <w:vertAlign w:val="superscript"/>
        </w:rPr>
        <w:t>5</w:t>
      </w:r>
      <w:r w:rsidRPr="005079C4">
        <w:rPr>
          <w:rFonts w:ascii="Times New Roman" w:hAnsi="Times New Roman" w:cs="Times New Roman"/>
        </w:rPr>
        <w:t>, Allan Flyvbjerg</w:t>
      </w:r>
      <w:r w:rsidRPr="005079C4">
        <w:rPr>
          <w:rFonts w:ascii="Times New Roman" w:hAnsi="Times New Roman" w:cs="Times New Roman"/>
          <w:vertAlign w:val="superscript"/>
        </w:rPr>
        <w:t>6</w:t>
      </w:r>
      <w:r w:rsidRPr="005079C4">
        <w:rPr>
          <w:rFonts w:ascii="Times New Roman" w:hAnsi="Times New Roman" w:cs="Times New Roman"/>
        </w:rPr>
        <w:t>, Paul W. Franks</w:t>
      </w:r>
      <w:r w:rsidRPr="005079C4">
        <w:rPr>
          <w:rFonts w:ascii="Times New Roman" w:hAnsi="Times New Roman" w:cs="Times New Roman"/>
          <w:vertAlign w:val="superscript"/>
        </w:rPr>
        <w:t>7</w:t>
      </w:r>
      <w:r w:rsidRPr="005079C4">
        <w:rPr>
          <w:rFonts w:ascii="Times New Roman" w:hAnsi="Times New Roman" w:cs="Times New Roman"/>
        </w:rPr>
        <w:t>, Jacqueline Dekker</w:t>
      </w:r>
      <w:r w:rsidRPr="005079C4">
        <w:rPr>
          <w:rFonts w:ascii="Times New Roman" w:hAnsi="Times New Roman" w:cs="Times New Roman"/>
          <w:vertAlign w:val="superscript"/>
        </w:rPr>
        <w:t>4</w:t>
      </w:r>
      <w:r w:rsidRPr="005079C4">
        <w:rPr>
          <w:rFonts w:ascii="Times New Roman" w:hAnsi="Times New Roman" w:cs="Times New Roman"/>
        </w:rPr>
        <w:t>,</w:t>
      </w:r>
      <w:r w:rsidRPr="005079C4">
        <w:rPr>
          <w:rFonts w:ascii="Times New Roman" w:hAnsi="Times New Roman" w:cs="Times New Roman"/>
          <w:vertAlign w:val="superscript"/>
        </w:rPr>
        <w:t xml:space="preserve"> </w:t>
      </w:r>
      <w:r w:rsidRPr="005079C4">
        <w:rPr>
          <w:rFonts w:ascii="Times New Roman" w:hAnsi="Times New Roman" w:cs="Times New Roman"/>
        </w:rPr>
        <w:t>Christa Meisinger</w:t>
      </w:r>
      <w:r w:rsidRPr="005079C4">
        <w:rPr>
          <w:rFonts w:ascii="Times New Roman" w:hAnsi="Times New Roman" w:cs="Times New Roman"/>
          <w:vertAlign w:val="superscript"/>
        </w:rPr>
        <w:t>1,2,8</w:t>
      </w:r>
      <w:r w:rsidRPr="005079C4">
        <w:rPr>
          <w:rFonts w:ascii="Times New Roman" w:hAnsi="Times New Roman" w:cs="Times New Roman"/>
        </w:rPr>
        <w:t>, Wolfgang Koenig</w:t>
      </w:r>
      <w:r w:rsidRPr="005079C4">
        <w:rPr>
          <w:rFonts w:ascii="Times New Roman" w:hAnsi="Times New Roman" w:cs="Times New Roman"/>
          <w:vertAlign w:val="superscript"/>
        </w:rPr>
        <w:t>9,10</w:t>
      </w:r>
      <w:r w:rsidR="00FA5CE7">
        <w:rPr>
          <w:rFonts w:ascii="Times New Roman" w:hAnsi="Times New Roman" w:cs="Times New Roman"/>
          <w:vertAlign w:val="superscript"/>
        </w:rPr>
        <w:t>,11</w:t>
      </w:r>
      <w:r w:rsidRPr="005079C4">
        <w:rPr>
          <w:rFonts w:ascii="Times New Roman" w:hAnsi="Times New Roman" w:cs="Times New Roman"/>
        </w:rPr>
        <w:t>, Michael Roden</w:t>
      </w:r>
      <w:r w:rsidRPr="005079C4">
        <w:rPr>
          <w:rFonts w:ascii="Times New Roman" w:hAnsi="Times New Roman" w:cs="Times New Roman"/>
          <w:vertAlign w:val="superscript"/>
        </w:rPr>
        <w:t>2,3,1</w:t>
      </w:r>
      <w:r w:rsidR="00FA5CE7">
        <w:rPr>
          <w:rFonts w:ascii="Times New Roman" w:hAnsi="Times New Roman" w:cs="Times New Roman"/>
          <w:vertAlign w:val="superscript"/>
        </w:rPr>
        <w:t>2</w:t>
      </w:r>
      <w:r w:rsidRPr="005079C4">
        <w:rPr>
          <w:rFonts w:ascii="Times New Roman" w:hAnsi="Times New Roman" w:cs="Times New Roman"/>
        </w:rPr>
        <w:t>, Wolfgang Rathmann</w:t>
      </w:r>
      <w:r w:rsidRPr="005079C4">
        <w:rPr>
          <w:rFonts w:ascii="Times New Roman" w:hAnsi="Times New Roman" w:cs="Times New Roman"/>
          <w:vertAlign w:val="superscript"/>
        </w:rPr>
        <w:t>2,1</w:t>
      </w:r>
      <w:r w:rsidR="00FA5CE7">
        <w:rPr>
          <w:rFonts w:ascii="Times New Roman" w:hAnsi="Times New Roman" w:cs="Times New Roman"/>
          <w:vertAlign w:val="superscript"/>
        </w:rPr>
        <w:t>3</w:t>
      </w:r>
      <w:r w:rsidRPr="005079C4">
        <w:rPr>
          <w:rFonts w:ascii="Times New Roman" w:hAnsi="Times New Roman" w:cs="Times New Roman"/>
        </w:rPr>
        <w:t>, Annette Peters</w:t>
      </w:r>
      <w:r w:rsidRPr="005079C4">
        <w:rPr>
          <w:rFonts w:ascii="Times New Roman" w:hAnsi="Times New Roman" w:cs="Times New Roman"/>
          <w:vertAlign w:val="superscript"/>
        </w:rPr>
        <w:t>1,2</w:t>
      </w:r>
      <w:r w:rsidR="00FA5CE7">
        <w:rPr>
          <w:rFonts w:ascii="Times New Roman" w:hAnsi="Times New Roman" w:cs="Times New Roman"/>
          <w:vertAlign w:val="superscript"/>
        </w:rPr>
        <w:t>,10</w:t>
      </w:r>
      <w:r w:rsidRPr="005079C4">
        <w:rPr>
          <w:rFonts w:ascii="Times New Roman" w:hAnsi="Times New Roman" w:cs="Times New Roman"/>
        </w:rPr>
        <w:t>,</w:t>
      </w:r>
      <w:r w:rsidR="005D4D5C">
        <w:rPr>
          <w:rFonts w:ascii="Times New Roman" w:hAnsi="Times New Roman" w:cs="Times New Roman"/>
        </w:rPr>
        <w:t xml:space="preserve"> </w:t>
      </w:r>
      <w:r w:rsidRPr="005079C4">
        <w:rPr>
          <w:rFonts w:ascii="Times New Roman" w:hAnsi="Times New Roman" w:cs="Times New Roman"/>
        </w:rPr>
        <w:t>Barbara Thorand</w:t>
      </w:r>
      <w:r w:rsidRPr="005079C4">
        <w:rPr>
          <w:rFonts w:ascii="Times New Roman" w:hAnsi="Times New Roman" w:cs="Times New Roman"/>
          <w:vertAlign w:val="superscript"/>
        </w:rPr>
        <w:t>1,2</w:t>
      </w:r>
    </w:p>
    <w:p w:rsidR="008D06A0" w:rsidRPr="005079C4" w:rsidRDefault="008D06A0" w:rsidP="007578BF">
      <w:pPr>
        <w:tabs>
          <w:tab w:val="left" w:pos="2552"/>
        </w:tabs>
        <w:spacing w:after="0" w:line="480" w:lineRule="auto"/>
        <w:jc w:val="center"/>
        <w:rPr>
          <w:rFonts w:ascii="Times New Roman" w:hAnsi="Times New Roman" w:cs="Times New Roman"/>
        </w:rPr>
      </w:pPr>
    </w:p>
    <w:p w:rsidR="000F22BE" w:rsidRPr="005079C4" w:rsidRDefault="000F22BE" w:rsidP="007578BF">
      <w:pPr>
        <w:spacing w:after="0" w:line="480" w:lineRule="auto"/>
        <w:rPr>
          <w:rFonts w:ascii="Times New Roman" w:hAnsi="Times New Roman" w:cs="Times New Roman"/>
        </w:rPr>
      </w:pPr>
      <w:r w:rsidRPr="005079C4">
        <w:rPr>
          <w:rFonts w:ascii="Times New Roman" w:hAnsi="Times New Roman" w:cs="Times New Roman"/>
          <w:vertAlign w:val="superscript"/>
        </w:rPr>
        <w:t>1</w:t>
      </w:r>
      <w:r w:rsidRPr="005079C4">
        <w:rPr>
          <w:rFonts w:ascii="Times New Roman" w:hAnsi="Times New Roman" w:cs="Times New Roman"/>
        </w:rPr>
        <w:t xml:space="preserve"> Institute of Epidemiology, Helmholtz Zentrum München, German Research Center for Environmental Health, Neuherberg, Germany </w:t>
      </w:r>
    </w:p>
    <w:p w:rsidR="000F22BE" w:rsidRPr="00304638" w:rsidRDefault="000F22BE" w:rsidP="00501BED">
      <w:pPr>
        <w:tabs>
          <w:tab w:val="left" w:pos="2552"/>
        </w:tabs>
        <w:spacing w:after="0" w:line="480" w:lineRule="auto"/>
        <w:rPr>
          <w:rFonts w:ascii="Times New Roman" w:hAnsi="Times New Roman" w:cs="Times New Roman"/>
        </w:rPr>
      </w:pPr>
      <w:r w:rsidRPr="00304638">
        <w:rPr>
          <w:rFonts w:ascii="Times New Roman" w:hAnsi="Times New Roman" w:cs="Times New Roman"/>
          <w:vertAlign w:val="superscript"/>
        </w:rPr>
        <w:t>2</w:t>
      </w:r>
      <w:r w:rsidRPr="00304638">
        <w:rPr>
          <w:rFonts w:ascii="Times New Roman" w:hAnsi="Times New Roman" w:cs="Times New Roman"/>
        </w:rPr>
        <w:t xml:space="preserve"> German Center for Diabetes Research (DZD), München-Neuherberg, Germany</w:t>
      </w:r>
    </w:p>
    <w:p w:rsidR="000F22BE" w:rsidRPr="005D4D5C" w:rsidRDefault="000F22BE" w:rsidP="007578BF">
      <w:pPr>
        <w:spacing w:after="0" w:line="480" w:lineRule="auto"/>
        <w:rPr>
          <w:rFonts w:ascii="Times New Roman" w:hAnsi="Times New Roman" w:cs="Times New Roman"/>
        </w:rPr>
      </w:pPr>
      <w:r w:rsidRPr="005079C4">
        <w:rPr>
          <w:rFonts w:ascii="Times New Roman" w:hAnsi="Times New Roman" w:cs="Times New Roman"/>
          <w:vertAlign w:val="superscript"/>
        </w:rPr>
        <w:t>3</w:t>
      </w:r>
      <w:r w:rsidRPr="005079C4">
        <w:rPr>
          <w:rFonts w:ascii="Times New Roman" w:hAnsi="Times New Roman" w:cs="Times New Roman"/>
        </w:rPr>
        <w:t xml:space="preserve"> Institute for Clinical Diabetology, German Diabetes Center, Leibniz Center for Diabetes Research at Heinrich Heine University Düsseldorf, Düsseldorf, Germany</w:t>
      </w:r>
      <w:r w:rsidRPr="005D4D5C">
        <w:rPr>
          <w:rFonts w:ascii="Times New Roman" w:hAnsi="Times New Roman" w:cs="Times New Roman"/>
        </w:rPr>
        <w:t xml:space="preserve"> </w:t>
      </w:r>
    </w:p>
    <w:p w:rsidR="000F22BE" w:rsidRDefault="000F22BE" w:rsidP="005D4D5C">
      <w:pPr>
        <w:pStyle w:val="KeinLeerraum"/>
        <w:spacing w:line="480" w:lineRule="auto"/>
        <w:rPr>
          <w:rFonts w:ascii="Times New Roman" w:hAnsi="Times New Roman" w:cs="Times New Roman"/>
          <w:lang w:val="en-GB"/>
        </w:rPr>
      </w:pPr>
      <w:r w:rsidRPr="005079C4">
        <w:rPr>
          <w:rFonts w:ascii="Times New Roman" w:hAnsi="Times New Roman" w:cs="Times New Roman"/>
          <w:vertAlign w:val="superscript"/>
        </w:rPr>
        <w:t>4</w:t>
      </w:r>
      <w:r w:rsidRPr="005079C4">
        <w:rPr>
          <w:rFonts w:ascii="Times New Roman" w:hAnsi="Times New Roman" w:cs="Times New Roman"/>
        </w:rPr>
        <w:t xml:space="preserve"> Department of Epidemiology and Biostatistics and </w:t>
      </w:r>
      <w:r w:rsidRPr="005079C4">
        <w:rPr>
          <w:rFonts w:ascii="Times New Roman" w:hAnsi="Times New Roman" w:cs="Times New Roman"/>
          <w:lang w:val="en-GB"/>
        </w:rPr>
        <w:t>EMGO+ Institute for Health and Care Research, VUMC, Amsterdam, the Netherlands</w:t>
      </w:r>
    </w:p>
    <w:p w:rsidR="001D68DC" w:rsidRPr="005079C4" w:rsidRDefault="001D68DC" w:rsidP="005D4D5C">
      <w:pPr>
        <w:spacing w:after="0" w:line="480" w:lineRule="auto"/>
        <w:rPr>
          <w:rFonts w:ascii="Times New Roman" w:hAnsi="Times New Roman" w:cs="Times New Roman"/>
        </w:rPr>
      </w:pPr>
      <w:r>
        <w:rPr>
          <w:rFonts w:ascii="Times New Roman" w:hAnsi="Times New Roman" w:cs="Times New Roman"/>
          <w:vertAlign w:val="superscript"/>
        </w:rPr>
        <w:t>5</w:t>
      </w:r>
      <w:r w:rsidRPr="005079C4">
        <w:rPr>
          <w:rFonts w:ascii="Times New Roman" w:hAnsi="Times New Roman" w:cs="Times New Roman"/>
        </w:rPr>
        <w:t xml:space="preserve"> Department of Internal Medicine and Cardiovascular Research Institute Maastricht (CARIM), </w:t>
      </w:r>
    </w:p>
    <w:p w:rsidR="001D68DC" w:rsidRPr="005079C4" w:rsidRDefault="001D68DC" w:rsidP="005D4D5C">
      <w:pPr>
        <w:pStyle w:val="KeinLeerraum"/>
        <w:spacing w:line="480" w:lineRule="auto"/>
        <w:rPr>
          <w:rFonts w:ascii="Times New Roman" w:hAnsi="Times New Roman" w:cs="Times New Roman"/>
        </w:rPr>
      </w:pPr>
      <w:r w:rsidRPr="005079C4">
        <w:rPr>
          <w:rFonts w:ascii="Times New Roman" w:hAnsi="Times New Roman" w:cs="Times New Roman"/>
        </w:rPr>
        <w:t>Maastricht University Medical Centre, Maastricht, the Netherlands.</w:t>
      </w:r>
    </w:p>
    <w:p w:rsidR="000F22BE" w:rsidRPr="005079C4" w:rsidRDefault="000F22BE" w:rsidP="005D4D5C">
      <w:pPr>
        <w:tabs>
          <w:tab w:val="left" w:pos="2552"/>
        </w:tabs>
        <w:spacing w:after="0" w:line="480" w:lineRule="auto"/>
        <w:rPr>
          <w:rFonts w:ascii="Times New Roman" w:hAnsi="Times New Roman" w:cs="Times New Roman"/>
        </w:rPr>
      </w:pPr>
      <w:r w:rsidRPr="005079C4">
        <w:rPr>
          <w:rFonts w:ascii="Times New Roman" w:hAnsi="Times New Roman" w:cs="Times New Roman"/>
          <w:vertAlign w:val="superscript"/>
        </w:rPr>
        <w:t>6</w:t>
      </w:r>
      <w:r w:rsidRPr="005079C4">
        <w:rPr>
          <w:rFonts w:ascii="Times New Roman" w:hAnsi="Times New Roman" w:cs="Times New Roman"/>
        </w:rPr>
        <w:t xml:space="preserve"> Steno Diabetes Center Copenhagen, The Capital Region of Denmark, Copenhagen, Denmark</w:t>
      </w:r>
    </w:p>
    <w:p w:rsidR="000F22BE" w:rsidRPr="005079C4" w:rsidRDefault="000F22BE" w:rsidP="00F92A0B">
      <w:pPr>
        <w:autoSpaceDE w:val="0"/>
        <w:autoSpaceDN w:val="0"/>
        <w:adjustRightInd w:val="0"/>
        <w:spacing w:after="0" w:line="480" w:lineRule="auto"/>
        <w:rPr>
          <w:rFonts w:ascii="Times New Roman" w:hAnsi="Times New Roman" w:cs="Times New Roman"/>
        </w:rPr>
      </w:pPr>
      <w:r w:rsidRPr="005079C4">
        <w:rPr>
          <w:rFonts w:ascii="Times New Roman" w:hAnsi="Times New Roman" w:cs="Times New Roman"/>
          <w:vertAlign w:val="superscript"/>
        </w:rPr>
        <w:t>7</w:t>
      </w:r>
      <w:r w:rsidRPr="005079C4">
        <w:rPr>
          <w:rFonts w:ascii="Times New Roman" w:hAnsi="Times New Roman" w:cs="Times New Roman"/>
        </w:rPr>
        <w:t xml:space="preserve"> Department of Clinical Sciences, Genetic and Molecular Epidemiology Unit, Lund University Diabetes Centre, Lund University, Malmö, Sweden</w:t>
      </w:r>
    </w:p>
    <w:p w:rsidR="000F22BE" w:rsidRPr="00B67F59" w:rsidRDefault="000F22BE" w:rsidP="00AC5977">
      <w:pPr>
        <w:spacing w:after="0" w:line="480" w:lineRule="auto"/>
        <w:rPr>
          <w:rFonts w:ascii="Times New Roman" w:hAnsi="Times New Roman" w:cs="Times New Roman"/>
          <w:lang w:val="de-DE"/>
        </w:rPr>
      </w:pPr>
      <w:r w:rsidRPr="00B67F59">
        <w:rPr>
          <w:rFonts w:ascii="Times New Roman" w:hAnsi="Times New Roman" w:cs="Times New Roman"/>
          <w:vertAlign w:val="superscript"/>
          <w:lang w:val="de-DE"/>
        </w:rPr>
        <w:t>8</w:t>
      </w:r>
      <w:r w:rsidRPr="00B67F59">
        <w:rPr>
          <w:rFonts w:ascii="Times New Roman" w:hAnsi="Times New Roman" w:cs="Times New Roman"/>
          <w:lang w:val="de-DE"/>
        </w:rPr>
        <w:t xml:space="preserve"> </w:t>
      </w:r>
      <w:r w:rsidR="003C3556" w:rsidRPr="00B67F59">
        <w:rPr>
          <w:rFonts w:ascii="Times New Roman" w:hAnsi="Times New Roman" w:cs="Times New Roman"/>
          <w:lang w:val="de-DE"/>
        </w:rPr>
        <w:t>Chair of Epidemiology, Ludwig-Maximilians-Universität München</w:t>
      </w:r>
      <w:r w:rsidRPr="00B67F59">
        <w:rPr>
          <w:rFonts w:ascii="Times New Roman" w:hAnsi="Times New Roman" w:cs="Times New Roman"/>
          <w:lang w:val="de-DE"/>
        </w:rPr>
        <w:t>,</w:t>
      </w:r>
      <w:r w:rsidR="003C3556" w:rsidRPr="00B67F59">
        <w:rPr>
          <w:rFonts w:ascii="Times New Roman" w:hAnsi="Times New Roman" w:cs="Times New Roman"/>
          <w:lang w:val="de-DE"/>
        </w:rPr>
        <w:t>UNIKA-T</w:t>
      </w:r>
      <w:r w:rsidRPr="00B67F59">
        <w:rPr>
          <w:rFonts w:ascii="Times New Roman" w:hAnsi="Times New Roman" w:cs="Times New Roman"/>
          <w:lang w:val="de-DE"/>
        </w:rPr>
        <w:t xml:space="preserve"> Augsburg, Germany </w:t>
      </w:r>
    </w:p>
    <w:p w:rsidR="000F22BE" w:rsidRPr="005079C4" w:rsidRDefault="000F22BE" w:rsidP="00AC5977">
      <w:pPr>
        <w:spacing w:after="0" w:line="480" w:lineRule="auto"/>
        <w:rPr>
          <w:rFonts w:ascii="Times New Roman" w:hAnsi="Times New Roman" w:cs="Times New Roman"/>
          <w:color w:val="000000"/>
          <w:lang w:val="de-DE"/>
        </w:rPr>
      </w:pPr>
      <w:r w:rsidRPr="005079C4">
        <w:rPr>
          <w:rFonts w:ascii="Times New Roman" w:hAnsi="Times New Roman" w:cs="Times New Roman"/>
          <w:color w:val="000000"/>
          <w:vertAlign w:val="superscript"/>
          <w:lang w:val="de-DE"/>
        </w:rPr>
        <w:t>9</w:t>
      </w:r>
      <w:r w:rsidRPr="005079C4">
        <w:rPr>
          <w:rFonts w:ascii="Times New Roman" w:hAnsi="Times New Roman" w:cs="Times New Roman"/>
          <w:color w:val="000000"/>
          <w:lang w:val="de-DE"/>
        </w:rPr>
        <w:t xml:space="preserve"> Deutsches Herzzentrum München, Technische Universität München, Munich, Germany</w:t>
      </w:r>
    </w:p>
    <w:p w:rsidR="000F22BE" w:rsidRDefault="000F22BE" w:rsidP="00AC5977">
      <w:pPr>
        <w:spacing w:after="0" w:line="480" w:lineRule="auto"/>
        <w:rPr>
          <w:rFonts w:ascii="Times New Roman" w:hAnsi="Times New Roman" w:cs="Times New Roman"/>
        </w:rPr>
      </w:pPr>
      <w:r w:rsidRPr="005079C4">
        <w:rPr>
          <w:rFonts w:ascii="Times New Roman" w:hAnsi="Times New Roman" w:cs="Times New Roman"/>
          <w:vertAlign w:val="superscript"/>
        </w:rPr>
        <w:t>10</w:t>
      </w:r>
      <w:r w:rsidRPr="005079C4">
        <w:rPr>
          <w:rFonts w:ascii="Times New Roman" w:hAnsi="Times New Roman" w:cs="Times New Roman"/>
        </w:rPr>
        <w:t xml:space="preserve"> Department of Internal Medicine II- Cardiology, University of Ulm, Medical Center, Ulm, Germany</w:t>
      </w:r>
    </w:p>
    <w:p w:rsidR="00FA5CE7" w:rsidRPr="005079C4" w:rsidRDefault="00FA5CE7" w:rsidP="00AC5977">
      <w:pPr>
        <w:spacing w:after="0" w:line="480" w:lineRule="auto"/>
        <w:rPr>
          <w:rFonts w:ascii="Times New Roman" w:hAnsi="Times New Roman" w:cs="Times New Roman"/>
        </w:rPr>
      </w:pPr>
      <w:r w:rsidRPr="00FA5CE7">
        <w:rPr>
          <w:rFonts w:ascii="Times New Roman" w:hAnsi="Times New Roman" w:cs="Times New Roman"/>
          <w:vertAlign w:val="superscript"/>
        </w:rPr>
        <w:t>11</w:t>
      </w:r>
      <w:r>
        <w:rPr>
          <w:rFonts w:ascii="Times New Roman" w:hAnsi="Times New Roman" w:cs="Times New Roman"/>
        </w:rPr>
        <w:t xml:space="preserve"> DZHK (German Centre for Cardiovascular Research), partner site Munich Heart Alliance, Munich, Germany</w:t>
      </w:r>
    </w:p>
    <w:p w:rsidR="000F22BE" w:rsidRPr="005079C4" w:rsidRDefault="000F22BE" w:rsidP="00AC5977">
      <w:pPr>
        <w:tabs>
          <w:tab w:val="left" w:pos="2552"/>
        </w:tabs>
        <w:spacing w:after="0" w:line="480" w:lineRule="auto"/>
        <w:rPr>
          <w:rFonts w:ascii="Times New Roman" w:hAnsi="Times New Roman" w:cs="Times New Roman"/>
        </w:rPr>
      </w:pPr>
      <w:r w:rsidRPr="005079C4">
        <w:rPr>
          <w:rFonts w:ascii="Times New Roman" w:hAnsi="Times New Roman" w:cs="Times New Roman"/>
          <w:vertAlign w:val="superscript"/>
        </w:rPr>
        <w:t>1</w:t>
      </w:r>
      <w:r w:rsidR="00FA5CE7">
        <w:rPr>
          <w:rFonts w:ascii="Times New Roman" w:hAnsi="Times New Roman" w:cs="Times New Roman"/>
          <w:vertAlign w:val="superscript"/>
        </w:rPr>
        <w:t>2</w:t>
      </w:r>
      <w:r w:rsidRPr="005079C4">
        <w:rPr>
          <w:rFonts w:ascii="Times New Roman" w:hAnsi="Times New Roman" w:cs="Times New Roman"/>
        </w:rPr>
        <w:t xml:space="preserve"> </w:t>
      </w:r>
      <w:r>
        <w:rPr>
          <w:rFonts w:ascii="Times New Roman" w:hAnsi="Times New Roman" w:cs="Times New Roman"/>
        </w:rPr>
        <w:t>Division</w:t>
      </w:r>
      <w:r w:rsidRPr="005079C4">
        <w:rPr>
          <w:rFonts w:ascii="Times New Roman" w:hAnsi="Times New Roman" w:cs="Times New Roman"/>
        </w:rPr>
        <w:t xml:space="preserve"> of Endocrinology and Diabetology, </w:t>
      </w:r>
      <w:r>
        <w:rPr>
          <w:rFonts w:ascii="Times New Roman" w:hAnsi="Times New Roman" w:cs="Times New Roman"/>
        </w:rPr>
        <w:t xml:space="preserve">Medical Faculty, Heinrich Heine </w:t>
      </w:r>
      <w:r w:rsidRPr="005079C4">
        <w:rPr>
          <w:rFonts w:ascii="Times New Roman" w:hAnsi="Times New Roman" w:cs="Times New Roman"/>
        </w:rPr>
        <w:t>University Düsseldorf, Düsseldorf, Germany</w:t>
      </w:r>
    </w:p>
    <w:p w:rsidR="008D06A0" w:rsidRDefault="000F22BE" w:rsidP="00E77805">
      <w:pPr>
        <w:tabs>
          <w:tab w:val="left" w:pos="2552"/>
        </w:tabs>
        <w:spacing w:after="0" w:line="480" w:lineRule="auto"/>
        <w:rPr>
          <w:rFonts w:ascii="Times New Roman" w:hAnsi="Times New Roman" w:cs="Times New Roman"/>
        </w:rPr>
      </w:pPr>
      <w:r w:rsidRPr="005079C4">
        <w:rPr>
          <w:rFonts w:ascii="Times New Roman" w:hAnsi="Times New Roman" w:cs="Times New Roman"/>
          <w:vertAlign w:val="superscript"/>
        </w:rPr>
        <w:t>1</w:t>
      </w:r>
      <w:r w:rsidR="00FA5CE7">
        <w:rPr>
          <w:rFonts w:ascii="Times New Roman" w:hAnsi="Times New Roman" w:cs="Times New Roman"/>
          <w:vertAlign w:val="superscript"/>
        </w:rPr>
        <w:t>3</w:t>
      </w:r>
      <w:r w:rsidRPr="005079C4">
        <w:rPr>
          <w:rFonts w:ascii="Times New Roman" w:hAnsi="Times New Roman" w:cs="Times New Roman"/>
        </w:rPr>
        <w:t xml:space="preserve"> Institute for Biometrics and Epidemiology, German Diabetes Center, Leibniz Center for Diabetes Research at Heinrich Heine University Düsseldorf, Düsseldorf, Germany</w:t>
      </w:r>
    </w:p>
    <w:p w:rsidR="00FA5CE7" w:rsidRDefault="00FA5CE7" w:rsidP="00E77805">
      <w:pPr>
        <w:tabs>
          <w:tab w:val="left" w:pos="2552"/>
        </w:tabs>
        <w:spacing w:after="0" w:line="480" w:lineRule="auto"/>
        <w:rPr>
          <w:rFonts w:ascii="Times New Roman" w:hAnsi="Times New Roman" w:cs="Times New Roman"/>
        </w:rPr>
      </w:pPr>
    </w:p>
    <w:p w:rsidR="000F22BE" w:rsidRPr="005079C4" w:rsidRDefault="00E83F96" w:rsidP="007578BF">
      <w:pPr>
        <w:spacing w:after="0" w:line="480" w:lineRule="auto"/>
        <w:rPr>
          <w:rFonts w:ascii="Times New Roman" w:hAnsi="Times New Roman" w:cs="Times New Roman"/>
        </w:rPr>
      </w:pPr>
      <w:r>
        <w:rPr>
          <w:rFonts w:ascii="Times New Roman" w:hAnsi="Times New Roman" w:cs="Times New Roman"/>
          <w:b/>
          <w:i/>
        </w:rPr>
        <w:t>Short</w:t>
      </w:r>
      <w:r w:rsidR="000F22BE" w:rsidRPr="005079C4">
        <w:rPr>
          <w:rFonts w:ascii="Times New Roman" w:hAnsi="Times New Roman" w:cs="Times New Roman"/>
          <w:b/>
          <w:i/>
        </w:rPr>
        <w:t xml:space="preserve"> </w:t>
      </w:r>
      <w:r w:rsidR="0079203A">
        <w:rPr>
          <w:rFonts w:ascii="Times New Roman" w:hAnsi="Times New Roman" w:cs="Times New Roman"/>
          <w:b/>
          <w:i/>
        </w:rPr>
        <w:t>running t</w:t>
      </w:r>
      <w:r w:rsidR="000F22BE" w:rsidRPr="005079C4">
        <w:rPr>
          <w:rFonts w:ascii="Times New Roman" w:hAnsi="Times New Roman" w:cs="Times New Roman"/>
          <w:b/>
          <w:i/>
        </w:rPr>
        <w:t>itle:</w:t>
      </w:r>
      <w:r w:rsidR="000F22BE" w:rsidRPr="005079C4">
        <w:rPr>
          <w:rFonts w:ascii="Times New Roman" w:hAnsi="Times New Roman" w:cs="Times New Roman"/>
        </w:rPr>
        <w:t xml:space="preserve"> </w:t>
      </w:r>
      <w:r w:rsidR="000F22BE" w:rsidRPr="003E3490">
        <w:rPr>
          <w:rFonts w:ascii="Times New Roman" w:hAnsi="Times New Roman" w:cs="Times New Roman"/>
        </w:rPr>
        <w:t xml:space="preserve">Inflammation </w:t>
      </w:r>
      <w:r w:rsidR="00F309F6">
        <w:rPr>
          <w:rFonts w:ascii="Times New Roman" w:hAnsi="Times New Roman" w:cs="Times New Roman"/>
        </w:rPr>
        <w:t>and</w:t>
      </w:r>
      <w:r w:rsidR="000F22BE" w:rsidRPr="003E3490">
        <w:rPr>
          <w:rFonts w:ascii="Times New Roman" w:hAnsi="Times New Roman" w:cs="Times New Roman"/>
        </w:rPr>
        <w:t xml:space="preserve"> </w:t>
      </w:r>
      <w:r w:rsidR="006D77B8">
        <w:rPr>
          <w:rFonts w:ascii="Times New Roman" w:hAnsi="Times New Roman" w:cs="Times New Roman"/>
        </w:rPr>
        <w:t>Glycemi</w:t>
      </w:r>
      <w:r w:rsidR="00844E82">
        <w:rPr>
          <w:rFonts w:ascii="Times New Roman" w:hAnsi="Times New Roman" w:cs="Times New Roman"/>
        </w:rPr>
        <w:t>c Changes</w:t>
      </w:r>
    </w:p>
    <w:p w:rsidR="000F22BE" w:rsidRPr="005079C4" w:rsidRDefault="000F22BE" w:rsidP="007578BF">
      <w:pPr>
        <w:spacing w:after="0" w:line="480" w:lineRule="auto"/>
        <w:rPr>
          <w:rFonts w:ascii="Times New Roman" w:hAnsi="Times New Roman" w:cs="Times New Roman"/>
          <w:b/>
          <w:i/>
        </w:rPr>
      </w:pPr>
      <w:r w:rsidRPr="005079C4">
        <w:rPr>
          <w:rFonts w:ascii="Times New Roman" w:hAnsi="Times New Roman" w:cs="Times New Roman"/>
          <w:b/>
          <w:i/>
        </w:rPr>
        <w:t>Key</w:t>
      </w:r>
      <w:r w:rsidR="00E83F96">
        <w:rPr>
          <w:rFonts w:ascii="Times New Roman" w:hAnsi="Times New Roman" w:cs="Times New Roman"/>
          <w:b/>
          <w:i/>
        </w:rPr>
        <w:t>words</w:t>
      </w:r>
      <w:r w:rsidRPr="005079C4">
        <w:rPr>
          <w:rFonts w:ascii="Times New Roman" w:hAnsi="Times New Roman" w:cs="Times New Roman"/>
          <w:b/>
          <w:i/>
        </w:rPr>
        <w:t>:</w:t>
      </w:r>
      <w:r w:rsidRPr="005079C4">
        <w:rPr>
          <w:rFonts w:ascii="Times New Roman" w:hAnsi="Times New Roman" w:cs="Times New Roman"/>
        </w:rPr>
        <w:t xml:space="preserve"> Glycemic deterioration, HbA</w:t>
      </w:r>
      <w:r w:rsidRPr="005079C4">
        <w:rPr>
          <w:rFonts w:ascii="Times New Roman" w:hAnsi="Times New Roman" w:cs="Times New Roman"/>
          <w:vertAlign w:val="subscript"/>
        </w:rPr>
        <w:t>1c</w:t>
      </w:r>
      <w:r w:rsidRPr="005079C4">
        <w:rPr>
          <w:rFonts w:ascii="Times New Roman" w:hAnsi="Times New Roman" w:cs="Times New Roman"/>
        </w:rPr>
        <w:t>,</w:t>
      </w:r>
      <w:r>
        <w:rPr>
          <w:rFonts w:ascii="Times New Roman" w:hAnsi="Times New Roman" w:cs="Times New Roman"/>
        </w:rPr>
        <w:t xml:space="preserve"> Insulin </w:t>
      </w:r>
      <w:r w:rsidR="006D77B8">
        <w:rPr>
          <w:rFonts w:ascii="Times New Roman" w:hAnsi="Times New Roman" w:cs="Times New Roman"/>
        </w:rPr>
        <w:t>r</w:t>
      </w:r>
      <w:r>
        <w:rPr>
          <w:rFonts w:ascii="Times New Roman" w:hAnsi="Times New Roman" w:cs="Times New Roman"/>
        </w:rPr>
        <w:t xml:space="preserve">esistance, ß-cell </w:t>
      </w:r>
      <w:r w:rsidR="006D77B8">
        <w:rPr>
          <w:rFonts w:ascii="Times New Roman" w:hAnsi="Times New Roman" w:cs="Times New Roman"/>
        </w:rPr>
        <w:t>f</w:t>
      </w:r>
      <w:r>
        <w:rPr>
          <w:rFonts w:ascii="Times New Roman" w:hAnsi="Times New Roman" w:cs="Times New Roman"/>
        </w:rPr>
        <w:t>unction,</w:t>
      </w:r>
      <w:r w:rsidRPr="005079C4">
        <w:rPr>
          <w:rFonts w:ascii="Times New Roman" w:hAnsi="Times New Roman" w:cs="Times New Roman"/>
        </w:rPr>
        <w:t xml:space="preserve"> Inflammation</w:t>
      </w:r>
    </w:p>
    <w:p w:rsidR="0079203A" w:rsidRPr="0079203A" w:rsidRDefault="000F22BE" w:rsidP="007578BF">
      <w:pPr>
        <w:spacing w:after="0" w:line="480" w:lineRule="auto"/>
        <w:rPr>
          <w:rFonts w:ascii="Times New Roman" w:hAnsi="Times New Roman" w:cs="Times New Roman"/>
        </w:rPr>
      </w:pPr>
      <w:r w:rsidRPr="00B76E86">
        <w:rPr>
          <w:rFonts w:ascii="Times New Roman" w:hAnsi="Times New Roman" w:cs="Times New Roman"/>
          <w:b/>
          <w:i/>
        </w:rPr>
        <w:t>Word count</w:t>
      </w:r>
      <w:r w:rsidR="0079203A">
        <w:rPr>
          <w:rFonts w:ascii="Times New Roman" w:hAnsi="Times New Roman" w:cs="Times New Roman"/>
          <w:b/>
          <w:i/>
        </w:rPr>
        <w:t xml:space="preserve"> abstract: </w:t>
      </w:r>
      <w:r w:rsidR="0079203A">
        <w:rPr>
          <w:rFonts w:ascii="Times New Roman" w:hAnsi="Times New Roman" w:cs="Times New Roman"/>
        </w:rPr>
        <w:t>239</w:t>
      </w:r>
    </w:p>
    <w:p w:rsidR="000F22BE" w:rsidRPr="00B76E86" w:rsidRDefault="0079203A" w:rsidP="007578BF">
      <w:pPr>
        <w:spacing w:after="0" w:line="480" w:lineRule="auto"/>
        <w:rPr>
          <w:rFonts w:ascii="Times New Roman" w:hAnsi="Times New Roman" w:cs="Times New Roman"/>
          <w:b/>
        </w:rPr>
      </w:pPr>
      <w:r>
        <w:rPr>
          <w:rFonts w:ascii="Times New Roman" w:hAnsi="Times New Roman" w:cs="Times New Roman"/>
          <w:b/>
          <w:i/>
        </w:rPr>
        <w:t xml:space="preserve">Word count main body of text: </w:t>
      </w:r>
      <w:r w:rsidR="00F309F6" w:rsidRPr="002D41C6">
        <w:rPr>
          <w:rFonts w:ascii="Times New Roman" w:hAnsi="Times New Roman" w:cs="Times New Roman"/>
          <w:color w:val="000000" w:themeColor="text1"/>
        </w:rPr>
        <w:t>3</w:t>
      </w:r>
      <w:r w:rsidR="00D03DEB" w:rsidRPr="002D41C6">
        <w:rPr>
          <w:rFonts w:ascii="Times New Roman" w:hAnsi="Times New Roman" w:cs="Times New Roman"/>
          <w:color w:val="000000" w:themeColor="text1"/>
        </w:rPr>
        <w:t>499</w:t>
      </w:r>
      <w:r w:rsidRPr="00D03DEB">
        <w:rPr>
          <w:rFonts w:ascii="Times New Roman" w:hAnsi="Times New Roman" w:cs="Times New Roman"/>
          <w:b/>
          <w:i/>
          <w:color w:val="FF0000"/>
        </w:rPr>
        <w:t xml:space="preserve"> </w:t>
      </w:r>
      <w:r>
        <w:rPr>
          <w:rFonts w:ascii="Times New Roman" w:hAnsi="Times New Roman" w:cs="Times New Roman"/>
          <w:b/>
          <w:i/>
        </w:rPr>
        <w:t>(</w:t>
      </w:r>
      <w:r>
        <w:rPr>
          <w:rFonts w:ascii="Times New Roman" w:hAnsi="Times New Roman" w:cs="Times New Roman"/>
        </w:rPr>
        <w:t>excluding</w:t>
      </w:r>
      <w:r w:rsidR="006F0D69" w:rsidRPr="006F0D69">
        <w:rPr>
          <w:rFonts w:ascii="Times New Roman" w:hAnsi="Times New Roman" w:cs="Times New Roman"/>
        </w:rPr>
        <w:t xml:space="preserve"> </w:t>
      </w:r>
      <w:r>
        <w:rPr>
          <w:rFonts w:ascii="Times New Roman" w:hAnsi="Times New Roman" w:cs="Times New Roman"/>
        </w:rPr>
        <w:t>references, tables and figures</w:t>
      </w:r>
      <w:r w:rsidR="001A58BC">
        <w:rPr>
          <w:rFonts w:ascii="Times New Roman" w:hAnsi="Times New Roman" w:cs="Times New Roman"/>
        </w:rPr>
        <w:t>)</w:t>
      </w:r>
      <w:r>
        <w:rPr>
          <w:rFonts w:ascii="Times New Roman" w:hAnsi="Times New Roman" w:cs="Times New Roman"/>
        </w:rPr>
        <w:t xml:space="preserve"> </w:t>
      </w:r>
      <w:r w:rsidRPr="00F309F6">
        <w:rPr>
          <w:rFonts w:ascii="Times New Roman" w:hAnsi="Times New Roman" w:cs="Times New Roman"/>
        </w:rPr>
        <w:t>(maximum 3500)</w:t>
      </w:r>
    </w:p>
    <w:p w:rsidR="00FA5CE7" w:rsidRPr="0079203A" w:rsidRDefault="0079203A" w:rsidP="007578BF">
      <w:pPr>
        <w:spacing w:after="0" w:line="480" w:lineRule="auto"/>
        <w:rPr>
          <w:rFonts w:ascii="Times New Roman" w:hAnsi="Times New Roman" w:cs="Times New Roman"/>
          <w:b/>
        </w:rPr>
      </w:pPr>
      <w:r>
        <w:rPr>
          <w:rFonts w:ascii="Times New Roman" w:hAnsi="Times New Roman" w:cs="Times New Roman"/>
          <w:b/>
          <w:i/>
        </w:rPr>
        <w:t xml:space="preserve">Number of references: </w:t>
      </w:r>
      <w:r w:rsidR="00D03DEB" w:rsidRPr="002D41C6">
        <w:rPr>
          <w:rFonts w:ascii="Times New Roman" w:hAnsi="Times New Roman" w:cs="Times New Roman"/>
          <w:color w:val="000000" w:themeColor="text1"/>
        </w:rPr>
        <w:t>40</w:t>
      </w:r>
    </w:p>
    <w:p w:rsidR="0079203A" w:rsidRDefault="0079203A" w:rsidP="007578BF">
      <w:pPr>
        <w:spacing w:after="0" w:line="480" w:lineRule="auto"/>
        <w:rPr>
          <w:rFonts w:ascii="Times New Roman" w:hAnsi="Times New Roman" w:cs="Times New Roman"/>
          <w:b/>
          <w:i/>
        </w:rPr>
      </w:pPr>
      <w:r>
        <w:rPr>
          <w:rFonts w:ascii="Times New Roman" w:hAnsi="Times New Roman" w:cs="Times New Roman"/>
          <w:b/>
          <w:i/>
        </w:rPr>
        <w:t>Number of tables:</w:t>
      </w:r>
      <w:r w:rsidRPr="0079203A">
        <w:rPr>
          <w:rFonts w:ascii="Times New Roman" w:hAnsi="Times New Roman" w:cs="Times New Roman"/>
        </w:rPr>
        <w:t>2</w:t>
      </w:r>
    </w:p>
    <w:p w:rsidR="0079203A" w:rsidRDefault="0079203A" w:rsidP="007578BF">
      <w:pPr>
        <w:spacing w:after="0" w:line="480" w:lineRule="auto"/>
        <w:rPr>
          <w:rFonts w:ascii="Times New Roman" w:hAnsi="Times New Roman" w:cs="Times New Roman"/>
        </w:rPr>
      </w:pPr>
      <w:r>
        <w:rPr>
          <w:rFonts w:ascii="Times New Roman" w:hAnsi="Times New Roman" w:cs="Times New Roman"/>
          <w:b/>
          <w:i/>
        </w:rPr>
        <w:t xml:space="preserve">Number of figures: </w:t>
      </w:r>
      <w:r w:rsidRPr="0079203A">
        <w:rPr>
          <w:rFonts w:ascii="Times New Roman" w:hAnsi="Times New Roman" w:cs="Times New Roman"/>
        </w:rPr>
        <w:t>2</w:t>
      </w:r>
    </w:p>
    <w:p w:rsidR="0079203A" w:rsidRDefault="0079203A" w:rsidP="007578BF">
      <w:pPr>
        <w:spacing w:after="0" w:line="480" w:lineRule="auto"/>
        <w:rPr>
          <w:rFonts w:ascii="Times New Roman" w:hAnsi="Times New Roman" w:cs="Times New Roman"/>
          <w:b/>
          <w:i/>
        </w:rPr>
      </w:pPr>
      <w:r w:rsidRPr="0079203A">
        <w:rPr>
          <w:rFonts w:ascii="Times New Roman" w:hAnsi="Times New Roman" w:cs="Times New Roman"/>
          <w:b/>
          <w:i/>
        </w:rPr>
        <w:t>Number of supplementary tables:</w:t>
      </w:r>
      <w:r>
        <w:rPr>
          <w:rFonts w:ascii="Times New Roman" w:hAnsi="Times New Roman" w:cs="Times New Roman"/>
        </w:rPr>
        <w:t xml:space="preserve"> 3</w:t>
      </w:r>
    </w:p>
    <w:p w:rsidR="000F22BE" w:rsidRPr="005079C4" w:rsidRDefault="000F22BE" w:rsidP="007578BF">
      <w:pPr>
        <w:spacing w:after="0" w:line="480" w:lineRule="auto"/>
        <w:rPr>
          <w:rFonts w:ascii="Times New Roman" w:hAnsi="Times New Roman" w:cs="Times New Roman"/>
          <w:b/>
          <w:i/>
        </w:rPr>
      </w:pPr>
      <w:r w:rsidRPr="005079C4">
        <w:rPr>
          <w:rFonts w:ascii="Times New Roman" w:hAnsi="Times New Roman" w:cs="Times New Roman"/>
          <w:b/>
          <w:i/>
        </w:rPr>
        <w:t>Corresponding author and person to whom reprint requests should be addressed:</w:t>
      </w:r>
    </w:p>
    <w:p w:rsidR="000F22BE" w:rsidRPr="0068460C" w:rsidRDefault="00E83F96" w:rsidP="007578BF">
      <w:pPr>
        <w:spacing w:after="0" w:line="480" w:lineRule="auto"/>
        <w:rPr>
          <w:rFonts w:ascii="Times New Roman" w:hAnsi="Times New Roman" w:cs="Times New Roman"/>
          <w:lang w:val="de-DE"/>
        </w:rPr>
      </w:pPr>
      <w:r w:rsidRPr="0068460C">
        <w:rPr>
          <w:rFonts w:ascii="Times New Roman" w:hAnsi="Times New Roman" w:cs="Times New Roman"/>
          <w:lang w:val="de-DE"/>
        </w:rPr>
        <w:t xml:space="preserve">Prof. </w:t>
      </w:r>
      <w:r w:rsidR="000F22BE" w:rsidRPr="0068460C">
        <w:rPr>
          <w:rFonts w:ascii="Times New Roman" w:hAnsi="Times New Roman" w:cs="Times New Roman"/>
          <w:lang w:val="de-DE"/>
        </w:rPr>
        <w:t>Dr. Barbara Thorand</w:t>
      </w:r>
    </w:p>
    <w:p w:rsidR="000F22BE" w:rsidRPr="005079C4" w:rsidRDefault="000F22BE" w:rsidP="007578BF">
      <w:pPr>
        <w:spacing w:after="0" w:line="480" w:lineRule="auto"/>
        <w:rPr>
          <w:rFonts w:ascii="Times New Roman" w:hAnsi="Times New Roman" w:cs="Times New Roman"/>
          <w:lang w:val="de-DE"/>
        </w:rPr>
      </w:pPr>
      <w:r w:rsidRPr="005079C4">
        <w:rPr>
          <w:rFonts w:ascii="Times New Roman" w:hAnsi="Times New Roman" w:cs="Times New Roman"/>
          <w:lang w:val="de-DE"/>
        </w:rPr>
        <w:t>Helmholtz Zentrum München GmbH</w:t>
      </w:r>
    </w:p>
    <w:p w:rsidR="000F22BE" w:rsidRPr="005079C4" w:rsidRDefault="000F22BE" w:rsidP="007578BF">
      <w:pPr>
        <w:spacing w:after="0" w:line="480" w:lineRule="auto"/>
        <w:rPr>
          <w:rFonts w:ascii="Times New Roman" w:hAnsi="Times New Roman" w:cs="Times New Roman"/>
        </w:rPr>
      </w:pPr>
      <w:r w:rsidRPr="005079C4">
        <w:rPr>
          <w:rFonts w:ascii="Times New Roman" w:hAnsi="Times New Roman" w:cs="Times New Roman"/>
        </w:rPr>
        <w:t>Institute of Epidemiology</w:t>
      </w:r>
    </w:p>
    <w:p w:rsidR="000F22BE" w:rsidRPr="00CE65F7" w:rsidRDefault="000F22BE" w:rsidP="007578BF">
      <w:pPr>
        <w:spacing w:after="0" w:line="480" w:lineRule="auto"/>
        <w:rPr>
          <w:rFonts w:ascii="Times New Roman" w:hAnsi="Times New Roman" w:cs="Times New Roman"/>
        </w:rPr>
      </w:pPr>
      <w:r w:rsidRPr="00CE65F7">
        <w:rPr>
          <w:rFonts w:ascii="Times New Roman" w:hAnsi="Times New Roman" w:cs="Times New Roman"/>
        </w:rPr>
        <w:t>Ingolstädter Landstraße 1, D-85764 Neuherberg, Germany</w:t>
      </w:r>
    </w:p>
    <w:p w:rsidR="000F22BE" w:rsidRPr="00CE65F7" w:rsidRDefault="000F22BE" w:rsidP="007578BF">
      <w:pPr>
        <w:spacing w:after="0" w:line="480" w:lineRule="auto"/>
        <w:jc w:val="both"/>
        <w:rPr>
          <w:rFonts w:ascii="Times New Roman" w:hAnsi="Times New Roman" w:cs="Times New Roman"/>
          <w:bCs/>
        </w:rPr>
      </w:pPr>
      <w:r w:rsidRPr="00CE65F7">
        <w:rPr>
          <w:rFonts w:ascii="Times New Roman" w:hAnsi="Times New Roman" w:cs="Times New Roman"/>
          <w:bCs/>
        </w:rPr>
        <w:t>Phone: +49-(0)89-3187-4480</w:t>
      </w:r>
    </w:p>
    <w:p w:rsidR="000F22BE" w:rsidRPr="00CE65F7" w:rsidRDefault="000F22BE" w:rsidP="007578BF">
      <w:pPr>
        <w:spacing w:after="0" w:line="480" w:lineRule="auto"/>
        <w:jc w:val="both"/>
        <w:rPr>
          <w:rFonts w:ascii="Times New Roman" w:hAnsi="Times New Roman" w:cs="Times New Roman"/>
          <w:bCs/>
        </w:rPr>
      </w:pPr>
      <w:r w:rsidRPr="00CE65F7">
        <w:rPr>
          <w:rFonts w:ascii="Times New Roman" w:hAnsi="Times New Roman" w:cs="Times New Roman"/>
          <w:bCs/>
        </w:rPr>
        <w:t>Fax: +49-(0)89-3187-3667</w:t>
      </w:r>
    </w:p>
    <w:p w:rsidR="000F22BE" w:rsidRPr="00CE65F7" w:rsidRDefault="000F22BE" w:rsidP="007578BF">
      <w:pPr>
        <w:spacing w:after="0" w:line="480" w:lineRule="auto"/>
        <w:jc w:val="both"/>
        <w:rPr>
          <w:rFonts w:ascii="Times New Roman" w:hAnsi="Times New Roman" w:cs="Times New Roman"/>
          <w:bCs/>
        </w:rPr>
      </w:pPr>
      <w:r w:rsidRPr="00CE65F7">
        <w:rPr>
          <w:rFonts w:ascii="Times New Roman" w:hAnsi="Times New Roman" w:cs="Times New Roman"/>
          <w:bCs/>
        </w:rPr>
        <w:t>E-mail: thorand@helmholtz-muenchen.de</w:t>
      </w:r>
    </w:p>
    <w:p w:rsidR="000F22BE" w:rsidRPr="005079C4" w:rsidRDefault="000F22BE" w:rsidP="001141E0">
      <w:pPr>
        <w:spacing w:before="360" w:after="0" w:line="480" w:lineRule="auto"/>
        <w:rPr>
          <w:rFonts w:ascii="Times New Roman" w:hAnsi="Times New Roman" w:cs="Times New Roman"/>
          <w:b/>
        </w:rPr>
      </w:pPr>
      <w:r w:rsidRPr="005079C4">
        <w:rPr>
          <w:rFonts w:ascii="Times New Roman" w:hAnsi="Times New Roman" w:cs="Times New Roman"/>
          <w:highlight w:val="yellow"/>
        </w:rPr>
        <w:br w:type="column"/>
      </w:r>
      <w:r w:rsidRPr="005079C4">
        <w:rPr>
          <w:rFonts w:ascii="Times New Roman" w:hAnsi="Times New Roman" w:cs="Times New Roman"/>
          <w:b/>
        </w:rPr>
        <w:lastRenderedPageBreak/>
        <w:t xml:space="preserve">Abstract </w:t>
      </w:r>
      <w:r w:rsidRPr="005079C4">
        <w:rPr>
          <w:rFonts w:ascii="Times New Roman" w:hAnsi="Times New Roman" w:cs="Times New Roman"/>
        </w:rPr>
        <w:tab/>
      </w:r>
      <w:r w:rsidR="006B3EA7">
        <w:rPr>
          <w:rFonts w:ascii="Times New Roman" w:hAnsi="Times New Roman" w:cs="Times New Roman"/>
        </w:rPr>
        <w:t>2</w:t>
      </w:r>
      <w:r w:rsidR="0079203A">
        <w:rPr>
          <w:rFonts w:ascii="Times New Roman" w:hAnsi="Times New Roman" w:cs="Times New Roman"/>
        </w:rPr>
        <w:t>39</w:t>
      </w:r>
      <w:r w:rsidR="006B3EA7">
        <w:rPr>
          <w:rFonts w:ascii="Times New Roman" w:hAnsi="Times New Roman" w:cs="Times New Roman"/>
        </w:rPr>
        <w:t xml:space="preserve"> words </w:t>
      </w:r>
      <w:r w:rsidRPr="006B3EA7">
        <w:rPr>
          <w:rFonts w:ascii="Times New Roman" w:hAnsi="Times New Roman" w:cs="Times New Roman"/>
        </w:rPr>
        <w:t>(max. 250)</w:t>
      </w:r>
    </w:p>
    <w:p w:rsidR="000F22BE" w:rsidRPr="005079C4" w:rsidRDefault="0079203A" w:rsidP="007578BF">
      <w:pPr>
        <w:spacing w:after="0" w:line="480" w:lineRule="auto"/>
        <w:rPr>
          <w:rFonts w:ascii="Times New Roman" w:hAnsi="Times New Roman" w:cs="Times New Roman"/>
          <w:i/>
        </w:rPr>
      </w:pPr>
      <w:r>
        <w:rPr>
          <w:rFonts w:ascii="Times New Roman" w:hAnsi="Times New Roman" w:cs="Times New Roman"/>
          <w:i/>
        </w:rPr>
        <w:t>Aims</w:t>
      </w:r>
      <w:r w:rsidR="000F22BE" w:rsidRPr="005079C4">
        <w:rPr>
          <w:rFonts w:ascii="Times New Roman" w:hAnsi="Times New Roman" w:cs="Times New Roman"/>
          <w:i/>
        </w:rPr>
        <w:t xml:space="preserve">: </w:t>
      </w:r>
      <w:r w:rsidR="000F22BE">
        <w:rPr>
          <w:rFonts w:ascii="Times New Roman" w:hAnsi="Times New Roman" w:cs="Times New Roman"/>
        </w:rPr>
        <w:t>Subclin</w:t>
      </w:r>
      <w:r w:rsidR="00B24EDA">
        <w:rPr>
          <w:rFonts w:ascii="Times New Roman" w:hAnsi="Times New Roman" w:cs="Times New Roman"/>
        </w:rPr>
        <w:t>i</w:t>
      </w:r>
      <w:r w:rsidR="000F22BE">
        <w:rPr>
          <w:rFonts w:ascii="Times New Roman" w:hAnsi="Times New Roman" w:cs="Times New Roman"/>
        </w:rPr>
        <w:t>cal systemic i</w:t>
      </w:r>
      <w:r w:rsidR="000F22BE" w:rsidRPr="005079C4">
        <w:rPr>
          <w:rFonts w:ascii="Times New Roman" w:hAnsi="Times New Roman" w:cs="Times New Roman"/>
        </w:rPr>
        <w:t xml:space="preserve">nflammation </w:t>
      </w:r>
      <w:r w:rsidR="000F22BE">
        <w:rPr>
          <w:rFonts w:ascii="Times New Roman" w:hAnsi="Times New Roman" w:cs="Times New Roman"/>
        </w:rPr>
        <w:t xml:space="preserve">may </w:t>
      </w:r>
      <w:r w:rsidR="000F22BE" w:rsidRPr="005079C4">
        <w:rPr>
          <w:rFonts w:ascii="Times New Roman" w:hAnsi="Times New Roman" w:cs="Times New Roman"/>
        </w:rPr>
        <w:t xml:space="preserve">contribute to the development of type 2 diabetes, but its association with </w:t>
      </w:r>
      <w:r w:rsidR="000F22BE">
        <w:rPr>
          <w:rFonts w:ascii="Times New Roman" w:hAnsi="Times New Roman" w:cs="Times New Roman"/>
        </w:rPr>
        <w:t xml:space="preserve">early </w:t>
      </w:r>
      <w:r w:rsidR="000F22BE" w:rsidRPr="005079C4">
        <w:rPr>
          <w:rFonts w:ascii="Times New Roman" w:hAnsi="Times New Roman" w:cs="Times New Roman"/>
        </w:rPr>
        <w:t xml:space="preserve">progression of glycemic deterioration in persons without diabetes has not been fully investigated. </w:t>
      </w:r>
      <w:r w:rsidR="000F22BE">
        <w:rPr>
          <w:rFonts w:ascii="Times New Roman" w:hAnsi="Times New Roman" w:cs="Times New Roman"/>
        </w:rPr>
        <w:t xml:space="preserve">Our primary </w:t>
      </w:r>
      <w:r w:rsidR="000F22BE" w:rsidRPr="005079C4">
        <w:rPr>
          <w:rFonts w:ascii="Times New Roman" w:hAnsi="Times New Roman" w:cs="Times New Roman"/>
        </w:rPr>
        <w:t xml:space="preserve">aim was to assess longitudinal associations </w:t>
      </w:r>
      <w:r w:rsidR="000F22BE">
        <w:rPr>
          <w:rFonts w:ascii="Times New Roman" w:hAnsi="Times New Roman" w:cs="Times New Roman"/>
        </w:rPr>
        <w:t>of</w:t>
      </w:r>
      <w:r w:rsidR="000F22BE" w:rsidRPr="005079C4">
        <w:rPr>
          <w:rFonts w:ascii="Times New Roman" w:hAnsi="Times New Roman" w:cs="Times New Roman"/>
        </w:rPr>
        <w:t xml:space="preserve"> </w:t>
      </w:r>
      <w:r w:rsidR="000F22BE">
        <w:rPr>
          <w:rFonts w:ascii="Times New Roman" w:hAnsi="Times New Roman" w:cs="Times New Roman"/>
        </w:rPr>
        <w:t>changes in pro- (l</w:t>
      </w:r>
      <w:r w:rsidR="000F22BE" w:rsidRPr="005079C4">
        <w:rPr>
          <w:rFonts w:ascii="Times New Roman" w:hAnsi="Times New Roman" w:cs="Times New Roman"/>
        </w:rPr>
        <w:t>eukocyte</w:t>
      </w:r>
      <w:r w:rsidR="000F22BE">
        <w:rPr>
          <w:rFonts w:ascii="Times New Roman" w:hAnsi="Times New Roman" w:cs="Times New Roman"/>
        </w:rPr>
        <w:t xml:space="preserve">s, </w:t>
      </w:r>
      <w:r w:rsidR="000F22BE" w:rsidRPr="005079C4">
        <w:rPr>
          <w:rFonts w:ascii="Times New Roman" w:hAnsi="Times New Roman" w:cs="Times New Roman"/>
        </w:rPr>
        <w:t xml:space="preserve">high-sensitivity </w:t>
      </w:r>
      <w:r w:rsidR="000F22BE" w:rsidRPr="005079C4">
        <w:rPr>
          <w:rFonts w:ascii="Times New Roman" w:hAnsi="Times New Roman" w:cs="Times New Roman"/>
          <w:noProof/>
        </w:rPr>
        <w:t>C-reactive protein</w:t>
      </w:r>
      <w:r w:rsidR="000F22BE" w:rsidRPr="005079C4">
        <w:rPr>
          <w:rFonts w:ascii="Times New Roman" w:hAnsi="Times New Roman" w:cs="Times New Roman"/>
        </w:rPr>
        <w:t xml:space="preserve"> (hsCRP)</w:t>
      </w:r>
      <w:r w:rsidR="000F22BE">
        <w:rPr>
          <w:rFonts w:ascii="Times New Roman" w:hAnsi="Times New Roman" w:cs="Times New Roman"/>
        </w:rPr>
        <w:t>) and anti-</w:t>
      </w:r>
      <w:r w:rsidR="000F22BE" w:rsidRPr="005079C4">
        <w:rPr>
          <w:rFonts w:ascii="Times New Roman" w:hAnsi="Times New Roman" w:cs="Times New Roman"/>
        </w:rPr>
        <w:t>inflammatory</w:t>
      </w:r>
      <w:r w:rsidR="000F22BE">
        <w:rPr>
          <w:rFonts w:ascii="Times New Roman" w:hAnsi="Times New Roman" w:cs="Times New Roman"/>
        </w:rPr>
        <w:t xml:space="preserve"> (adiponectin)</w:t>
      </w:r>
      <w:r w:rsidR="000F22BE" w:rsidRPr="005079C4">
        <w:rPr>
          <w:rFonts w:ascii="Times New Roman" w:hAnsi="Times New Roman" w:cs="Times New Roman"/>
        </w:rPr>
        <w:t xml:space="preserve"> markers</w:t>
      </w:r>
      <w:r w:rsidR="000F22BE">
        <w:rPr>
          <w:rFonts w:ascii="Times New Roman" w:hAnsi="Times New Roman" w:cs="Times New Roman"/>
        </w:rPr>
        <w:t xml:space="preserve"> with</w:t>
      </w:r>
      <w:r w:rsidR="000F22BE" w:rsidRPr="005079C4">
        <w:rPr>
          <w:rFonts w:ascii="Times New Roman" w:hAnsi="Times New Roman" w:cs="Times New Roman"/>
        </w:rPr>
        <w:t xml:space="preserve"> changes in markers </w:t>
      </w:r>
      <w:r w:rsidR="006D77B8" w:rsidRPr="006D77B8">
        <w:rPr>
          <w:rFonts w:ascii="Times New Roman" w:hAnsi="Times New Roman" w:cs="Times New Roman"/>
        </w:rPr>
        <w:t>that assessed glycemia, insulin resistance and secretion</w:t>
      </w:r>
      <w:r w:rsidR="006D77B8">
        <w:rPr>
          <w:rFonts w:ascii="Times New Roman" w:hAnsi="Times New Roman" w:cs="Times New Roman"/>
        </w:rPr>
        <w:t xml:space="preserve"> </w:t>
      </w:r>
      <w:r w:rsidR="000F22BE">
        <w:rPr>
          <w:rFonts w:ascii="Times New Roman" w:hAnsi="Times New Roman" w:cs="Times New Roman"/>
        </w:rPr>
        <w:t>(</w:t>
      </w:r>
      <w:r w:rsidR="000F22BE" w:rsidRPr="005079C4">
        <w:rPr>
          <w:rFonts w:ascii="Times New Roman" w:hAnsi="Times New Roman" w:cs="Times New Roman"/>
        </w:rPr>
        <w:t>HbA</w:t>
      </w:r>
      <w:r w:rsidR="000F22BE" w:rsidRPr="005079C4">
        <w:rPr>
          <w:rFonts w:ascii="Times New Roman" w:hAnsi="Times New Roman" w:cs="Times New Roman"/>
          <w:vertAlign w:val="subscript"/>
        </w:rPr>
        <w:t>1c</w:t>
      </w:r>
      <w:r w:rsidR="000F22BE" w:rsidRPr="005079C4">
        <w:rPr>
          <w:rFonts w:ascii="Times New Roman" w:hAnsi="Times New Roman" w:cs="Times New Roman"/>
        </w:rPr>
        <w:t>, HOMA-IR</w:t>
      </w:r>
      <w:r w:rsidR="000F22BE">
        <w:rPr>
          <w:rFonts w:ascii="Times New Roman" w:hAnsi="Times New Roman" w:cs="Times New Roman"/>
        </w:rPr>
        <w:t>,</w:t>
      </w:r>
      <w:r w:rsidR="000F22BE" w:rsidRPr="005079C4">
        <w:rPr>
          <w:rFonts w:ascii="Times New Roman" w:hAnsi="Times New Roman" w:cs="Times New Roman"/>
        </w:rPr>
        <w:t xml:space="preserve"> HOMA-ß</w:t>
      </w:r>
      <w:r w:rsidR="000F22BE">
        <w:rPr>
          <w:rFonts w:ascii="Times New Roman" w:hAnsi="Times New Roman" w:cs="Times New Roman"/>
        </w:rPr>
        <w:t>). Furthermore, we aimed to directly compare longitudinal with cross-sectional associations</w:t>
      </w:r>
      <w:r w:rsidR="000F22BE" w:rsidRPr="005079C4">
        <w:rPr>
          <w:rFonts w:ascii="Times New Roman" w:hAnsi="Times New Roman" w:cs="Times New Roman"/>
        </w:rPr>
        <w:t xml:space="preserve">. </w:t>
      </w:r>
    </w:p>
    <w:p w:rsidR="000F22BE" w:rsidRPr="005079C4" w:rsidRDefault="0079203A" w:rsidP="007578BF">
      <w:pPr>
        <w:spacing w:after="0" w:line="480" w:lineRule="auto"/>
        <w:rPr>
          <w:rFonts w:ascii="Times New Roman" w:hAnsi="Times New Roman" w:cs="Times New Roman"/>
        </w:rPr>
      </w:pPr>
      <w:r>
        <w:rPr>
          <w:rFonts w:ascii="Times New Roman" w:hAnsi="Times New Roman" w:cs="Times New Roman"/>
          <w:i/>
        </w:rPr>
        <w:t>Materials and m</w:t>
      </w:r>
      <w:r w:rsidR="007474C5">
        <w:rPr>
          <w:rFonts w:ascii="Times New Roman" w:hAnsi="Times New Roman" w:cs="Times New Roman"/>
          <w:i/>
        </w:rPr>
        <w:t>ethods</w:t>
      </w:r>
      <w:r w:rsidR="000F22BE" w:rsidRPr="005079C4">
        <w:rPr>
          <w:rFonts w:ascii="Times New Roman" w:hAnsi="Times New Roman" w:cs="Times New Roman"/>
          <w:i/>
        </w:rPr>
        <w:t xml:space="preserve">: </w:t>
      </w:r>
      <w:r w:rsidR="000F22BE" w:rsidRPr="005079C4">
        <w:rPr>
          <w:rFonts w:ascii="Times New Roman" w:hAnsi="Times New Roman" w:cs="Times New Roman"/>
        </w:rPr>
        <w:t xml:space="preserve">This study includes 819 </w:t>
      </w:r>
      <w:r w:rsidR="000F22BE">
        <w:rPr>
          <w:rFonts w:ascii="Times New Roman" w:hAnsi="Times New Roman" w:cs="Times New Roman"/>
        </w:rPr>
        <w:t xml:space="preserve">initially non-diabetic </w:t>
      </w:r>
      <w:r w:rsidR="000F22BE" w:rsidRPr="005079C4">
        <w:rPr>
          <w:rFonts w:ascii="Times New Roman" w:hAnsi="Times New Roman" w:cs="Times New Roman"/>
        </w:rPr>
        <w:t xml:space="preserve">individuals </w:t>
      </w:r>
      <w:r w:rsidR="000F22BE">
        <w:rPr>
          <w:rFonts w:ascii="Times New Roman" w:hAnsi="Times New Roman" w:cs="Times New Roman"/>
        </w:rPr>
        <w:t xml:space="preserve">with repeated measurements </w:t>
      </w:r>
      <w:r w:rsidR="000F22BE" w:rsidRPr="005079C4">
        <w:rPr>
          <w:rFonts w:ascii="Times New Roman" w:hAnsi="Times New Roman" w:cs="Times New Roman"/>
        </w:rPr>
        <w:t>from the KORA S4/F4 cohort study</w:t>
      </w:r>
      <w:r w:rsidR="000F22BE">
        <w:rPr>
          <w:rFonts w:ascii="Times New Roman" w:hAnsi="Times New Roman" w:cs="Times New Roman"/>
        </w:rPr>
        <w:t xml:space="preserve"> (median follow-up: 7.1 years)</w:t>
      </w:r>
      <w:r w:rsidR="000F22BE" w:rsidRPr="005079C4">
        <w:rPr>
          <w:rFonts w:ascii="Times New Roman" w:hAnsi="Times New Roman" w:cs="Times New Roman"/>
        </w:rPr>
        <w:t xml:space="preserve">. </w:t>
      </w:r>
      <w:r w:rsidR="000F22BE">
        <w:rPr>
          <w:rFonts w:ascii="Times New Roman" w:hAnsi="Times New Roman" w:cs="Times New Roman"/>
        </w:rPr>
        <w:t>L</w:t>
      </w:r>
      <w:r w:rsidR="000F22BE" w:rsidRPr="005079C4">
        <w:rPr>
          <w:rFonts w:ascii="Times New Roman" w:hAnsi="Times New Roman" w:cs="Times New Roman"/>
        </w:rPr>
        <w:t xml:space="preserve">ongitudinal </w:t>
      </w:r>
      <w:r w:rsidR="000F22BE">
        <w:rPr>
          <w:rFonts w:ascii="Times New Roman" w:hAnsi="Times New Roman" w:cs="Times New Roman"/>
        </w:rPr>
        <w:t xml:space="preserve">and cross-sectional </w:t>
      </w:r>
      <w:r w:rsidR="000F22BE" w:rsidRPr="005079C4">
        <w:rPr>
          <w:rFonts w:ascii="Times New Roman" w:hAnsi="Times New Roman" w:cs="Times New Roman"/>
        </w:rPr>
        <w:t xml:space="preserve">associations </w:t>
      </w:r>
      <w:r w:rsidR="000F22BE">
        <w:rPr>
          <w:rFonts w:ascii="Times New Roman" w:hAnsi="Times New Roman" w:cs="Times New Roman"/>
        </w:rPr>
        <w:t xml:space="preserve">were </w:t>
      </w:r>
      <w:r w:rsidR="000F22BE" w:rsidRPr="005079C4">
        <w:rPr>
          <w:rFonts w:ascii="Times New Roman" w:hAnsi="Times New Roman" w:cs="Times New Roman"/>
        </w:rPr>
        <w:t xml:space="preserve">simultaneously examined using </w:t>
      </w:r>
      <w:r w:rsidR="00DE4C95">
        <w:rPr>
          <w:rFonts w:ascii="Times New Roman" w:hAnsi="Times New Roman" w:cs="Times New Roman"/>
        </w:rPr>
        <w:t>linear mixed</w:t>
      </w:r>
      <w:r w:rsidR="000F22BE" w:rsidRPr="005079C4">
        <w:rPr>
          <w:rFonts w:ascii="Times New Roman" w:hAnsi="Times New Roman" w:cs="Times New Roman"/>
        </w:rPr>
        <w:t xml:space="preserve"> growth model</w:t>
      </w:r>
      <w:r w:rsidR="00DE4C95">
        <w:rPr>
          <w:rFonts w:ascii="Times New Roman" w:hAnsi="Times New Roman" w:cs="Times New Roman"/>
        </w:rPr>
        <w:t>s</w:t>
      </w:r>
      <w:r w:rsidR="000F22BE" w:rsidRPr="005079C4">
        <w:rPr>
          <w:rFonts w:ascii="Times New Roman" w:hAnsi="Times New Roman" w:cs="Times New Roman"/>
        </w:rPr>
        <w:t>. Change</w:t>
      </w:r>
      <w:r w:rsidR="00DE4C95">
        <w:rPr>
          <w:rFonts w:ascii="Times New Roman" w:hAnsi="Times New Roman" w:cs="Times New Roman"/>
        </w:rPr>
        <w:t>s</w:t>
      </w:r>
      <w:r w:rsidR="000F22BE" w:rsidRPr="005079C4">
        <w:rPr>
          <w:rFonts w:ascii="Times New Roman" w:hAnsi="Times New Roman" w:cs="Times New Roman"/>
        </w:rPr>
        <w:t xml:space="preserve"> in markers of inflammation w</w:t>
      </w:r>
      <w:r w:rsidR="00DE4C95">
        <w:rPr>
          <w:rFonts w:ascii="Times New Roman" w:hAnsi="Times New Roman" w:cs="Times New Roman"/>
        </w:rPr>
        <w:t>ere</w:t>
      </w:r>
      <w:r w:rsidR="000F22BE" w:rsidRPr="005079C4">
        <w:rPr>
          <w:rFonts w:ascii="Times New Roman" w:hAnsi="Times New Roman" w:cs="Times New Roman"/>
        </w:rPr>
        <w:t xml:space="preserve"> used as independent and change</w:t>
      </w:r>
      <w:r w:rsidR="00DE4C95">
        <w:rPr>
          <w:rFonts w:ascii="Times New Roman" w:hAnsi="Times New Roman" w:cs="Times New Roman"/>
        </w:rPr>
        <w:t>s</w:t>
      </w:r>
      <w:r w:rsidR="000F22BE" w:rsidRPr="005079C4">
        <w:rPr>
          <w:rFonts w:ascii="Times New Roman" w:hAnsi="Times New Roman" w:cs="Times New Roman"/>
        </w:rPr>
        <w:t xml:space="preserve"> in markers of </w:t>
      </w:r>
      <w:r w:rsidR="003C3556">
        <w:rPr>
          <w:rFonts w:ascii="Times New Roman" w:hAnsi="Times New Roman" w:cs="Times New Roman"/>
        </w:rPr>
        <w:t>glycemia/insulin resistance/insulin secretion</w:t>
      </w:r>
      <w:r w:rsidR="000F22BE" w:rsidRPr="005079C4">
        <w:rPr>
          <w:rFonts w:ascii="Times New Roman" w:hAnsi="Times New Roman" w:cs="Times New Roman"/>
        </w:rPr>
        <w:t xml:space="preserve"> as dependent variable</w:t>
      </w:r>
      <w:r w:rsidR="00DE4C95">
        <w:rPr>
          <w:rFonts w:ascii="Times New Roman" w:hAnsi="Times New Roman" w:cs="Times New Roman"/>
        </w:rPr>
        <w:t>s</w:t>
      </w:r>
      <w:r w:rsidR="000F22BE" w:rsidRPr="005079C4">
        <w:rPr>
          <w:rFonts w:ascii="Times New Roman" w:hAnsi="Times New Roman" w:cs="Times New Roman"/>
        </w:rPr>
        <w:t>. Models were adjusted for age, sex</w:t>
      </w:r>
      <w:r w:rsidR="000F22BE">
        <w:rPr>
          <w:rFonts w:ascii="Times New Roman" w:hAnsi="Times New Roman" w:cs="Times New Roman"/>
        </w:rPr>
        <w:t xml:space="preserve"> and major</w:t>
      </w:r>
      <w:r w:rsidR="000F22BE" w:rsidRPr="005079C4">
        <w:rPr>
          <w:rFonts w:ascii="Times New Roman" w:hAnsi="Times New Roman" w:cs="Times New Roman"/>
        </w:rPr>
        <w:t xml:space="preserve"> lifestyle </w:t>
      </w:r>
      <w:r w:rsidR="000F22BE">
        <w:rPr>
          <w:rFonts w:ascii="Times New Roman" w:hAnsi="Times New Roman" w:cs="Times New Roman"/>
        </w:rPr>
        <w:t xml:space="preserve">and </w:t>
      </w:r>
      <w:r w:rsidR="000F22BE" w:rsidRPr="005079C4">
        <w:rPr>
          <w:rFonts w:ascii="Times New Roman" w:hAnsi="Times New Roman" w:cs="Times New Roman"/>
        </w:rPr>
        <w:t>metabolic risk factors</w:t>
      </w:r>
      <w:r w:rsidR="006D77B8">
        <w:rPr>
          <w:rFonts w:ascii="Times New Roman" w:hAnsi="Times New Roman" w:cs="Times New Roman"/>
        </w:rPr>
        <w:t xml:space="preserve"> for diabetes</w:t>
      </w:r>
      <w:r w:rsidR="000F22BE">
        <w:rPr>
          <w:rFonts w:ascii="Times New Roman" w:hAnsi="Times New Roman" w:cs="Times New Roman"/>
        </w:rPr>
        <w:t xml:space="preserve"> using </w:t>
      </w:r>
      <w:r w:rsidR="000F22BE" w:rsidRPr="005079C4">
        <w:rPr>
          <w:rFonts w:ascii="Times New Roman" w:hAnsi="Times New Roman" w:cs="Times New Roman"/>
        </w:rPr>
        <w:t>time-varying variables</w:t>
      </w:r>
      <w:r w:rsidR="000F22BE">
        <w:rPr>
          <w:rFonts w:ascii="Times New Roman" w:hAnsi="Times New Roman" w:cs="Times New Roman"/>
        </w:rPr>
        <w:t xml:space="preserve"> in the final model.</w:t>
      </w:r>
      <w:r w:rsidR="000F22BE" w:rsidRPr="005079C4">
        <w:rPr>
          <w:rFonts w:ascii="Times New Roman" w:hAnsi="Times New Roman" w:cs="Times New Roman"/>
        </w:rPr>
        <w:t xml:space="preserve"> </w:t>
      </w:r>
    </w:p>
    <w:p w:rsidR="000F22BE" w:rsidRPr="005079C4" w:rsidRDefault="000F22BE" w:rsidP="007578BF">
      <w:pPr>
        <w:spacing w:after="0" w:line="480" w:lineRule="auto"/>
        <w:rPr>
          <w:rFonts w:ascii="Times New Roman" w:hAnsi="Times New Roman" w:cs="Times New Roman"/>
        </w:rPr>
      </w:pPr>
      <w:r w:rsidRPr="005079C4">
        <w:rPr>
          <w:rFonts w:ascii="Times New Roman" w:hAnsi="Times New Roman" w:cs="Times New Roman"/>
          <w:i/>
        </w:rPr>
        <w:t>Results:</w:t>
      </w:r>
      <w:r w:rsidRPr="007B0B91" w:rsidDel="007B0B91">
        <w:rPr>
          <w:rFonts w:ascii="Times New Roman" w:hAnsi="Times New Roman" w:cs="Times New Roman"/>
        </w:rPr>
        <w:t xml:space="preserve"> </w:t>
      </w:r>
      <w:r>
        <w:rPr>
          <w:rFonts w:ascii="Times New Roman" w:hAnsi="Times New Roman" w:cs="Times New Roman"/>
        </w:rPr>
        <w:t>C</w:t>
      </w:r>
      <w:r w:rsidRPr="005079C4">
        <w:rPr>
          <w:rFonts w:ascii="Times New Roman" w:hAnsi="Times New Roman" w:cs="Times New Roman"/>
        </w:rPr>
        <w:t>hanges of leu</w:t>
      </w:r>
      <w:r>
        <w:rPr>
          <w:rFonts w:ascii="Times New Roman" w:hAnsi="Times New Roman" w:cs="Times New Roman"/>
        </w:rPr>
        <w:t>k</w:t>
      </w:r>
      <w:r w:rsidRPr="005079C4">
        <w:rPr>
          <w:rFonts w:ascii="Times New Roman" w:hAnsi="Times New Roman" w:cs="Times New Roman"/>
        </w:rPr>
        <w:t xml:space="preserve">ocyte count </w:t>
      </w:r>
      <w:r>
        <w:rPr>
          <w:rFonts w:ascii="Times New Roman" w:hAnsi="Times New Roman" w:cs="Times New Roman"/>
        </w:rPr>
        <w:t xml:space="preserve">were </w:t>
      </w:r>
      <w:r w:rsidR="00DE4C95">
        <w:rPr>
          <w:rFonts w:ascii="Times New Roman" w:hAnsi="Times New Roman" w:cs="Times New Roman"/>
        </w:rPr>
        <w:t>positively</w:t>
      </w:r>
      <w:r w:rsidR="00DE4C95" w:rsidRPr="005079C4">
        <w:rPr>
          <w:rFonts w:ascii="Times New Roman" w:hAnsi="Times New Roman" w:cs="Times New Roman"/>
        </w:rPr>
        <w:t xml:space="preserve"> </w:t>
      </w:r>
      <w:r w:rsidRPr="005079C4">
        <w:rPr>
          <w:rFonts w:ascii="Times New Roman" w:hAnsi="Times New Roman" w:cs="Times New Roman"/>
        </w:rPr>
        <w:t>associated with changes in HbA</w:t>
      </w:r>
      <w:r w:rsidRPr="005D4D5C">
        <w:rPr>
          <w:rFonts w:ascii="Times New Roman" w:hAnsi="Times New Roman" w:cs="Times New Roman"/>
          <w:vertAlign w:val="subscript"/>
        </w:rPr>
        <w:t>1c</w:t>
      </w:r>
      <w:r w:rsidRPr="005079C4">
        <w:rPr>
          <w:rFonts w:ascii="Times New Roman" w:hAnsi="Times New Roman" w:cs="Times New Roman"/>
        </w:rPr>
        <w:t xml:space="preserve"> and HOMA-ß while changes in adiponectin </w:t>
      </w:r>
      <w:r>
        <w:rPr>
          <w:rFonts w:ascii="Times New Roman" w:hAnsi="Times New Roman" w:cs="Times New Roman"/>
        </w:rPr>
        <w:t xml:space="preserve">were </w:t>
      </w:r>
      <w:r w:rsidRPr="005079C4">
        <w:rPr>
          <w:rFonts w:ascii="Times New Roman" w:hAnsi="Times New Roman" w:cs="Times New Roman"/>
        </w:rPr>
        <w:t>inversely associated with changes in HbA</w:t>
      </w:r>
      <w:r w:rsidRPr="005D4D5C">
        <w:rPr>
          <w:rFonts w:ascii="Times New Roman" w:hAnsi="Times New Roman" w:cs="Times New Roman"/>
          <w:vertAlign w:val="subscript"/>
        </w:rPr>
        <w:t>1c</w:t>
      </w:r>
      <w:r w:rsidRPr="005079C4">
        <w:rPr>
          <w:rFonts w:ascii="Times New Roman" w:hAnsi="Times New Roman" w:cs="Times New Roman"/>
        </w:rPr>
        <w:t>.</w:t>
      </w:r>
      <w:r>
        <w:rPr>
          <w:rFonts w:ascii="Times New Roman" w:hAnsi="Times New Roman" w:cs="Times New Roman"/>
        </w:rPr>
        <w:t xml:space="preserve"> </w:t>
      </w:r>
      <w:r w:rsidR="005D4D5C">
        <w:rPr>
          <w:rFonts w:ascii="Times New Roman" w:hAnsi="Times New Roman" w:cs="Times New Roman"/>
        </w:rPr>
        <w:t>All examined c</w:t>
      </w:r>
      <w:r>
        <w:rPr>
          <w:rFonts w:ascii="Times New Roman" w:hAnsi="Times New Roman" w:cs="Times New Roman"/>
        </w:rPr>
        <w:t xml:space="preserve">ross-sectional associations </w:t>
      </w:r>
      <w:r w:rsidR="00DE4C95">
        <w:rPr>
          <w:rFonts w:ascii="Times New Roman" w:hAnsi="Times New Roman" w:cs="Times New Roman"/>
        </w:rPr>
        <w:t>were statistically significant</w:t>
      </w:r>
      <w:r w:rsidR="00DE7FDD">
        <w:rPr>
          <w:rFonts w:ascii="Times New Roman" w:hAnsi="Times New Roman" w:cs="Times New Roman"/>
        </w:rPr>
        <w:t xml:space="preserve">; they were generally stronger </w:t>
      </w:r>
      <w:r w:rsidR="00CC4269">
        <w:rPr>
          <w:rFonts w:ascii="Times New Roman" w:hAnsi="Times New Roman" w:cs="Times New Roman"/>
        </w:rPr>
        <w:t>and mostly</w:t>
      </w:r>
      <w:r w:rsidR="00DE7FDD">
        <w:rPr>
          <w:rFonts w:ascii="Times New Roman" w:hAnsi="Times New Roman" w:cs="Times New Roman"/>
        </w:rPr>
        <w:t xml:space="preserve"> </w:t>
      </w:r>
      <w:r w:rsidR="00DE4C95">
        <w:rPr>
          <w:rFonts w:ascii="Times New Roman" w:hAnsi="Times New Roman" w:cs="Times New Roman"/>
        </w:rPr>
        <w:t>directionally consistent to the longitudinal association estimates</w:t>
      </w:r>
      <w:r>
        <w:rPr>
          <w:rFonts w:ascii="Times New Roman" w:hAnsi="Times New Roman" w:cs="Times New Roman"/>
        </w:rPr>
        <w:t>.</w:t>
      </w:r>
    </w:p>
    <w:p w:rsidR="000F22BE" w:rsidRPr="005079C4" w:rsidRDefault="000F22BE" w:rsidP="007578BF">
      <w:pPr>
        <w:spacing w:after="0" w:line="480" w:lineRule="auto"/>
        <w:rPr>
          <w:rFonts w:ascii="Times New Roman" w:hAnsi="Times New Roman" w:cs="Times New Roman"/>
          <w:i/>
        </w:rPr>
      </w:pPr>
      <w:r w:rsidRPr="005079C4">
        <w:rPr>
          <w:rFonts w:ascii="Times New Roman" w:hAnsi="Times New Roman" w:cs="Times New Roman"/>
          <w:i/>
        </w:rPr>
        <w:t>Conclusion</w:t>
      </w:r>
      <w:r w:rsidR="007474C5">
        <w:rPr>
          <w:rFonts w:ascii="Times New Roman" w:hAnsi="Times New Roman" w:cs="Times New Roman"/>
          <w:i/>
        </w:rPr>
        <w:t>s</w:t>
      </w:r>
      <w:r w:rsidRPr="005079C4">
        <w:rPr>
          <w:rFonts w:ascii="Times New Roman" w:hAnsi="Times New Roman" w:cs="Times New Roman"/>
          <w:i/>
        </w:rPr>
        <w:t xml:space="preserve">: </w:t>
      </w:r>
      <w:r>
        <w:rPr>
          <w:rFonts w:ascii="Times New Roman" w:hAnsi="Times New Roman" w:cs="Times New Roman"/>
        </w:rPr>
        <w:t xml:space="preserve">Adverse changes in </w:t>
      </w:r>
      <w:r w:rsidR="004E6DCB">
        <w:rPr>
          <w:rFonts w:ascii="Times New Roman" w:hAnsi="Times New Roman" w:cs="Times New Roman"/>
        </w:rPr>
        <w:t>low-grade</w:t>
      </w:r>
      <w:r>
        <w:rPr>
          <w:rFonts w:ascii="Times New Roman" w:hAnsi="Times New Roman" w:cs="Times New Roman"/>
        </w:rPr>
        <w:t xml:space="preserve"> </w:t>
      </w:r>
      <w:r w:rsidR="004E6DCB">
        <w:rPr>
          <w:rFonts w:ascii="Times New Roman" w:hAnsi="Times New Roman" w:cs="Times New Roman"/>
        </w:rPr>
        <w:t xml:space="preserve">systemic </w:t>
      </w:r>
      <w:r>
        <w:rPr>
          <w:rFonts w:ascii="Times New Roman" w:hAnsi="Times New Roman" w:cs="Times New Roman"/>
        </w:rPr>
        <w:t>inflammation go along with glycemic deterioration and increased insulin secretion independently of changes in other risk factors</w:t>
      </w:r>
      <w:r w:rsidR="00DE4C95">
        <w:rPr>
          <w:rFonts w:ascii="Times New Roman" w:hAnsi="Times New Roman" w:cs="Times New Roman"/>
        </w:rPr>
        <w:t>, suggesting</w:t>
      </w:r>
      <w:r w:rsidRPr="005079C4">
        <w:rPr>
          <w:rFonts w:ascii="Times New Roman" w:hAnsi="Times New Roman" w:cs="Times New Roman"/>
        </w:rPr>
        <w:t xml:space="preserve"> that </w:t>
      </w:r>
      <w:r w:rsidR="004E6DCB">
        <w:rPr>
          <w:rFonts w:ascii="Times New Roman" w:hAnsi="Times New Roman" w:cs="Times New Roman"/>
        </w:rPr>
        <w:t>low-grade</w:t>
      </w:r>
      <w:r w:rsidRPr="005079C4">
        <w:rPr>
          <w:rFonts w:ascii="Times New Roman" w:hAnsi="Times New Roman" w:cs="Times New Roman"/>
        </w:rPr>
        <w:t xml:space="preserve"> inflammation may contribute to </w:t>
      </w:r>
      <w:r>
        <w:rPr>
          <w:rFonts w:ascii="Times New Roman" w:hAnsi="Times New Roman" w:cs="Times New Roman"/>
        </w:rPr>
        <w:t xml:space="preserve">the development of </w:t>
      </w:r>
      <w:r w:rsidR="004E6DCB">
        <w:rPr>
          <w:rFonts w:ascii="Times New Roman" w:hAnsi="Times New Roman" w:cs="Times New Roman"/>
        </w:rPr>
        <w:t>hyperglycemia</w:t>
      </w:r>
      <w:r>
        <w:rPr>
          <w:rFonts w:ascii="Times New Roman" w:hAnsi="Times New Roman" w:cs="Times New Roman"/>
        </w:rPr>
        <w:t xml:space="preserve"> and a compensatory </w:t>
      </w:r>
      <w:r w:rsidRPr="005079C4">
        <w:rPr>
          <w:rFonts w:ascii="Times New Roman" w:hAnsi="Times New Roman" w:cs="Times New Roman"/>
        </w:rPr>
        <w:t>increase</w:t>
      </w:r>
      <w:r>
        <w:rPr>
          <w:rFonts w:ascii="Times New Roman" w:hAnsi="Times New Roman" w:cs="Times New Roman"/>
        </w:rPr>
        <w:t xml:space="preserve"> in</w:t>
      </w:r>
      <w:r w:rsidRPr="005079C4">
        <w:rPr>
          <w:rFonts w:ascii="Times New Roman" w:hAnsi="Times New Roman" w:cs="Times New Roman"/>
        </w:rPr>
        <w:t xml:space="preserve"> insulin secretion. </w:t>
      </w:r>
    </w:p>
    <w:p w:rsidR="000F22BE" w:rsidRPr="005079C4" w:rsidRDefault="000F22BE" w:rsidP="00F15FAF">
      <w:pPr>
        <w:spacing w:before="360" w:after="0" w:line="480" w:lineRule="auto"/>
        <w:rPr>
          <w:rFonts w:ascii="Times New Roman" w:hAnsi="Times New Roman" w:cs="Times New Roman"/>
          <w:b/>
        </w:rPr>
      </w:pPr>
      <w:r w:rsidRPr="005079C4">
        <w:rPr>
          <w:rFonts w:ascii="Times New Roman" w:hAnsi="Times New Roman" w:cs="Times New Roman"/>
        </w:rPr>
        <w:br w:type="column"/>
      </w:r>
      <w:r w:rsidRPr="005079C4">
        <w:rPr>
          <w:rFonts w:ascii="Times New Roman" w:hAnsi="Times New Roman" w:cs="Times New Roman"/>
          <w:b/>
        </w:rPr>
        <w:lastRenderedPageBreak/>
        <w:t>Introduction</w:t>
      </w:r>
    </w:p>
    <w:p w:rsidR="000F22BE" w:rsidRPr="005079C4" w:rsidRDefault="000F22BE" w:rsidP="006F1E37">
      <w:pPr>
        <w:spacing w:after="0" w:line="480" w:lineRule="auto"/>
        <w:rPr>
          <w:rFonts w:ascii="Times New Roman" w:hAnsi="Times New Roman" w:cs="Times New Roman"/>
        </w:rPr>
      </w:pPr>
      <w:r>
        <w:rPr>
          <w:rFonts w:ascii="Times New Roman" w:hAnsi="Times New Roman" w:cs="Times New Roman"/>
        </w:rPr>
        <w:t>Elevated concentrations of markers of l</w:t>
      </w:r>
      <w:r w:rsidRPr="005079C4">
        <w:rPr>
          <w:rFonts w:ascii="Times New Roman" w:hAnsi="Times New Roman" w:cs="Times New Roman"/>
        </w:rPr>
        <w:t xml:space="preserve">ow-grade </w:t>
      </w:r>
      <w:r>
        <w:rPr>
          <w:rFonts w:ascii="Times New Roman" w:hAnsi="Times New Roman" w:cs="Times New Roman"/>
        </w:rPr>
        <w:t xml:space="preserve">systemic </w:t>
      </w:r>
      <w:r w:rsidRPr="005079C4">
        <w:rPr>
          <w:rFonts w:ascii="Times New Roman" w:hAnsi="Times New Roman" w:cs="Times New Roman"/>
        </w:rPr>
        <w:t>inflammation</w:t>
      </w:r>
      <w:r>
        <w:rPr>
          <w:rFonts w:ascii="Times New Roman" w:hAnsi="Times New Roman" w:cs="Times New Roman"/>
        </w:rPr>
        <w:t xml:space="preserve"> and decreased concentrations of the anti-inflammatory </w:t>
      </w:r>
      <w:r w:rsidRPr="00160D00">
        <w:rPr>
          <w:rFonts w:ascii="Times New Roman" w:hAnsi="Times New Roman" w:cs="Times New Roman"/>
        </w:rPr>
        <w:t>adipokine, adiponectin</w:t>
      </w:r>
      <w:r>
        <w:rPr>
          <w:rFonts w:ascii="Times New Roman" w:hAnsi="Times New Roman" w:cs="Times New Roman"/>
        </w:rPr>
        <w:t>,</w:t>
      </w:r>
      <w:r w:rsidRPr="005079C4">
        <w:rPr>
          <w:rFonts w:ascii="Times New Roman" w:hAnsi="Times New Roman" w:cs="Times New Roman"/>
        </w:rPr>
        <w:t xml:space="preserve"> ha</w:t>
      </w:r>
      <w:r>
        <w:rPr>
          <w:rFonts w:ascii="Times New Roman" w:hAnsi="Times New Roman" w:cs="Times New Roman"/>
        </w:rPr>
        <w:t>ve</w:t>
      </w:r>
      <w:r w:rsidRPr="005079C4">
        <w:rPr>
          <w:rFonts w:ascii="Times New Roman" w:hAnsi="Times New Roman" w:cs="Times New Roman"/>
        </w:rPr>
        <w:t xml:space="preserve"> </w:t>
      </w:r>
      <w:r>
        <w:rPr>
          <w:rFonts w:ascii="Times New Roman" w:hAnsi="Times New Roman" w:cs="Times New Roman"/>
        </w:rPr>
        <w:t>consistently been associated with</w:t>
      </w:r>
      <w:r w:rsidRPr="005079C4">
        <w:rPr>
          <w:rFonts w:ascii="Times New Roman" w:hAnsi="Times New Roman" w:cs="Times New Roman"/>
        </w:rPr>
        <w:t xml:space="preserve"> the development of type 2 diabetes</w:t>
      </w:r>
      <w:hyperlink w:anchor="_ENREF_1" w:tooltip="Li, 2009 #29" w:history="1">
        <w:r w:rsidR="00790D36">
          <w:rPr>
            <w:rFonts w:ascii="Times New Roman" w:hAnsi="Times New Roman" w:cs="Times New Roman"/>
          </w:rPr>
          <w:fldChar w:fldCharType="begin">
            <w:fldData xml:space="preserve">PEVuZE5vdGU+PENpdGU+PEF1dGhvcj5MaTwvQXV0aG9yPjxZZWFyPjIwMDk8L1llYXI+PFJlY051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Tc5LTg4PC9wYWdl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2Ni03NTwvcGFnZXM+PHZvbHVtZT4zNjwvdm9sdW1lPjxudW1i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MaTwvQXV0aG9yPjxZZWFyPjIwMDk8L1llYXI+PFJlY051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Tc5LTg4PC9wYWdl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2Ni03NTwvcGFnZXM+PHZvbHVtZT4zNjwvdm9sdW1lPjxudW1i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1-3</w:t>
        </w:r>
        <w:r w:rsidR="00790D36">
          <w:rPr>
            <w:rFonts w:ascii="Times New Roman" w:hAnsi="Times New Roman" w:cs="Times New Roman"/>
          </w:rPr>
          <w:fldChar w:fldCharType="end"/>
        </w:r>
      </w:hyperlink>
      <w:r>
        <w:rPr>
          <w:rFonts w:ascii="Times New Roman" w:hAnsi="Times New Roman" w:cs="Times New Roman"/>
        </w:rPr>
        <w:t>. However, whether the observed associations are causal remains to be elucidated, as Mendelian randomization studies yielded mixed results</w:t>
      </w:r>
      <w:hyperlink w:anchor="_ENREF_4" w:tooltip="Brunner, 2008 #107" w:history="1">
        <w:r w:rsidR="00790D36">
          <w:rPr>
            <w:rFonts w:ascii="Times New Roman" w:hAnsi="Times New Roman" w:cs="Times New Roman"/>
          </w:rPr>
          <w:fldChar w:fldCharType="begin">
            <w:fldData xml:space="preserve">PEVuZE5vdGU+PENpdGU+PEF1dGhvcj5CcnVubmVyPC9BdXRob3I+PFllYXI+MjAwODwvWWVhcj48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NTU8L3BhZ2VzPjx2b2x1bWU+NTwvdm9sdW1lPjxudW1iZXI+ODwvbnVtYmVyPjxlZGl0aW9u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Y2ODA4PC9wYWdlcz48dm9sdW1lPjg8L3ZvbHVtZT48bnVtYmVyPjY8L251bWJlcj48ZWRp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U4OS05ODwvcGFnZXM+PHZvbHVt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TMzOC00NDwvcGFnZXM+PHZv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ODk2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CcnVubmVyPC9BdXRob3I+PFllYXI+MjAwODwvWWVhcj48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NTU8L3BhZ2VzPjx2b2x1bWU+NTwvdm9sdW1lPjxudW1iZXI+ODwvbnVtYmVyPjxlZGl0aW9u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Y2ODA4PC9wYWdlcz48dm9sdW1lPjg8L3ZvbHVtZT48bnVtYmVyPjY8L251bWJlcj48ZWRp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U4OS05ODwvcGFnZXM+PHZvbHVt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TMzOC00NDwvcGFnZXM+PHZv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ODk2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4-8</w:t>
        </w:r>
        <w:r w:rsidR="00790D36">
          <w:rPr>
            <w:rFonts w:ascii="Times New Roman" w:hAnsi="Times New Roman" w:cs="Times New Roman"/>
          </w:rPr>
          <w:fldChar w:fldCharType="end"/>
        </w:r>
      </w:hyperlink>
      <w:r>
        <w:rPr>
          <w:rFonts w:ascii="Times New Roman" w:hAnsi="Times New Roman" w:cs="Times New Roman"/>
        </w:rPr>
        <w:t xml:space="preserve">. </w:t>
      </w:r>
      <w:r w:rsidRPr="005079C4">
        <w:rPr>
          <w:rFonts w:ascii="Times New Roman" w:hAnsi="Times New Roman" w:cs="Times New Roman"/>
        </w:rPr>
        <w:t xml:space="preserve">Most prospective studies on inflammatory biomarkers focused on incident type 2 diabetes, whereas </w:t>
      </w:r>
      <w:r>
        <w:rPr>
          <w:rFonts w:ascii="Times New Roman" w:hAnsi="Times New Roman" w:cs="Times New Roman"/>
        </w:rPr>
        <w:t xml:space="preserve">only few studies addressed </w:t>
      </w:r>
      <w:r w:rsidRPr="005079C4">
        <w:rPr>
          <w:rFonts w:ascii="Times New Roman" w:hAnsi="Times New Roman" w:cs="Times New Roman"/>
        </w:rPr>
        <w:t xml:space="preserve">associations between inflammatory biomarkers and changes in markers of </w:t>
      </w:r>
      <w:r w:rsidR="004E6DCB">
        <w:rPr>
          <w:rFonts w:ascii="Times New Roman" w:hAnsi="Times New Roman" w:cs="Times New Roman"/>
        </w:rPr>
        <w:t xml:space="preserve">glycemia </w:t>
      </w:r>
      <w:r w:rsidRPr="005079C4">
        <w:rPr>
          <w:rFonts w:ascii="Times New Roman" w:hAnsi="Times New Roman" w:cs="Times New Roman"/>
        </w:rPr>
        <w:t>such as HbA</w:t>
      </w:r>
      <w:r w:rsidRPr="005079C4">
        <w:rPr>
          <w:rFonts w:ascii="Times New Roman" w:hAnsi="Times New Roman" w:cs="Times New Roman"/>
          <w:vertAlign w:val="subscript"/>
        </w:rPr>
        <w:t>1c</w:t>
      </w:r>
      <w:r w:rsidRPr="005079C4">
        <w:rPr>
          <w:rFonts w:ascii="Times New Roman" w:hAnsi="Times New Roman" w:cs="Times New Roman"/>
        </w:rPr>
        <w:t>,</w:t>
      </w:r>
      <w:r w:rsidR="004E6DCB">
        <w:rPr>
          <w:rFonts w:ascii="Times New Roman" w:hAnsi="Times New Roman" w:cs="Times New Roman"/>
        </w:rPr>
        <w:t xml:space="preserve"> and insulin resistance or secretion such as</w:t>
      </w:r>
      <w:r w:rsidRPr="005079C4">
        <w:rPr>
          <w:rFonts w:ascii="Times New Roman" w:hAnsi="Times New Roman" w:cs="Times New Roman"/>
        </w:rPr>
        <w:t xml:space="preserve"> </w:t>
      </w:r>
      <w:r>
        <w:rPr>
          <w:rFonts w:ascii="Times New Roman" w:hAnsi="Times New Roman" w:cs="Times New Roman"/>
        </w:rPr>
        <w:t>homeostasis model assessment-insulin resistance (</w:t>
      </w:r>
      <w:r w:rsidRPr="005079C4">
        <w:rPr>
          <w:rFonts w:ascii="Times New Roman" w:hAnsi="Times New Roman" w:cs="Times New Roman"/>
        </w:rPr>
        <w:t>HOMA-IR</w:t>
      </w:r>
      <w:r>
        <w:rPr>
          <w:rFonts w:ascii="Times New Roman" w:hAnsi="Times New Roman" w:cs="Times New Roman"/>
        </w:rPr>
        <w:t>)</w:t>
      </w:r>
      <w:r w:rsidRPr="005079C4">
        <w:rPr>
          <w:rFonts w:ascii="Times New Roman" w:hAnsi="Times New Roman" w:cs="Times New Roman"/>
        </w:rPr>
        <w:t xml:space="preserve"> and HOMA-ß </w:t>
      </w:r>
      <w:r w:rsidRPr="005079C4">
        <w:rPr>
          <w:rFonts w:ascii="Times New Roman" w:hAnsi="Times New Roman" w:cs="Times New Roman"/>
          <w:bCs/>
        </w:rPr>
        <w:t xml:space="preserve">in </w:t>
      </w:r>
      <w:r w:rsidR="00DE4C95">
        <w:rPr>
          <w:rFonts w:ascii="Times New Roman" w:hAnsi="Times New Roman" w:cs="Times New Roman"/>
          <w:bCs/>
        </w:rPr>
        <w:t xml:space="preserve">initially </w:t>
      </w:r>
      <w:r w:rsidRPr="005079C4">
        <w:rPr>
          <w:rFonts w:ascii="Times New Roman" w:hAnsi="Times New Roman" w:cs="Times New Roman"/>
          <w:bCs/>
        </w:rPr>
        <w:t>non-diabetic persons</w:t>
      </w:r>
      <w:hyperlink w:anchor="_ENREF_9" w:tooltip="Park, 2009 #56" w:history="1">
        <w:r w:rsidR="00790D36">
          <w:rPr>
            <w:rFonts w:ascii="Times New Roman" w:hAnsi="Times New Roman" w:cs="Times New Roman"/>
            <w:bCs/>
          </w:rPr>
          <w:fldChar w:fldCharType="begin">
            <w:fldData xml:space="preserve">PEVuZE5vdGU+PENpdGU+PEF1dGhvcj5QYXJrPC9BdXRob3I+PFllYXI+MjAwOTwvWWVhcj48UmVj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zMzctNDQ8L3BhZ2VzPjx2b2x1bWU+NTI8L3ZvbHVtZT48bnVtYmVyPjExPC9u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yMjY5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yNDY3LTI0NzY8L3BhZ2VzPjx2b2x1bWU+NTk8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</w:fldData>
          </w:fldChar>
        </w:r>
        <w:r w:rsidR="00790D36">
          <w:rPr>
            <w:rFonts w:ascii="Times New Roman" w:hAnsi="Times New Roman" w:cs="Times New Roman"/>
            <w:bCs/>
          </w:rPr>
          <w:instrText xml:space="preserve"> ADDIN EN.CITE </w:instrText>
        </w:r>
        <w:r w:rsidR="00790D36">
          <w:rPr>
            <w:rFonts w:ascii="Times New Roman" w:hAnsi="Times New Roman" w:cs="Times New Roman"/>
            <w:bCs/>
          </w:rPr>
          <w:fldChar w:fldCharType="begin">
            <w:fldData xml:space="preserve">PEVuZE5vdGU+PENpdGU+PEF1dGhvcj5QYXJrPC9BdXRob3I+PFllYXI+MjAwOTwvWWVhcj48UmVj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zMzctNDQ8L3BhZ2VzPjx2b2x1bWU+NTI8L3ZvbHVtZT48bnVtYmVyPjExPC9u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yMjY5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yNDY3LTI0NzY8L3BhZ2VzPjx2b2x1bWU+NTk8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</w:fldData>
          </w:fldChar>
        </w:r>
        <w:r w:rsidR="00790D36">
          <w:rPr>
            <w:rFonts w:ascii="Times New Roman" w:hAnsi="Times New Roman" w:cs="Times New Roman"/>
            <w:bCs/>
          </w:rPr>
          <w:instrText xml:space="preserve"> ADDIN EN.CITE.DATA </w:instrText>
        </w:r>
        <w:r w:rsidR="00790D36">
          <w:rPr>
            <w:rFonts w:ascii="Times New Roman" w:hAnsi="Times New Roman" w:cs="Times New Roman"/>
            <w:bCs/>
          </w:rPr>
        </w:r>
        <w:r w:rsidR="00790D36">
          <w:rPr>
            <w:rFonts w:ascii="Times New Roman" w:hAnsi="Times New Roman" w:cs="Times New Roman"/>
            <w:bCs/>
          </w:rPr>
          <w:fldChar w:fldCharType="end"/>
        </w:r>
        <w:r w:rsidR="00790D36">
          <w:rPr>
            <w:rFonts w:ascii="Times New Roman" w:hAnsi="Times New Roman" w:cs="Times New Roman"/>
            <w:bCs/>
          </w:rPr>
        </w:r>
        <w:r w:rsidR="00790D36">
          <w:rPr>
            <w:rFonts w:ascii="Times New Roman" w:hAnsi="Times New Roman" w:cs="Times New Roman"/>
            <w:bCs/>
          </w:rPr>
          <w:fldChar w:fldCharType="separate"/>
        </w:r>
        <w:r w:rsidR="00790D36" w:rsidRPr="005850F3">
          <w:rPr>
            <w:rFonts w:ascii="Times New Roman" w:hAnsi="Times New Roman" w:cs="Times New Roman"/>
            <w:bCs/>
            <w:noProof/>
            <w:vertAlign w:val="superscript"/>
          </w:rPr>
          <w:t>9-12</w:t>
        </w:r>
        <w:r w:rsidR="00790D36">
          <w:rPr>
            <w:rFonts w:ascii="Times New Roman" w:hAnsi="Times New Roman" w:cs="Times New Roman"/>
            <w:bCs/>
          </w:rPr>
          <w:fldChar w:fldCharType="end"/>
        </w:r>
      </w:hyperlink>
      <w:r>
        <w:rPr>
          <w:rFonts w:ascii="Times New Roman" w:hAnsi="Times New Roman" w:cs="Times New Roman"/>
          <w:bCs/>
        </w:rPr>
        <w:t xml:space="preserve">. Particularly studies examining the association between changes in </w:t>
      </w:r>
      <w:r w:rsidR="004E6DCB">
        <w:rPr>
          <w:rFonts w:ascii="Times New Roman" w:hAnsi="Times New Roman" w:cs="Times New Roman"/>
          <w:bCs/>
        </w:rPr>
        <w:t>low-grade</w:t>
      </w:r>
      <w:r w:rsidR="002910BE">
        <w:rPr>
          <w:rFonts w:ascii="Times New Roman" w:hAnsi="Times New Roman" w:cs="Times New Roman"/>
          <w:bCs/>
        </w:rPr>
        <w:t xml:space="preserve"> systemic</w:t>
      </w:r>
      <w:r>
        <w:rPr>
          <w:rFonts w:ascii="Times New Roman" w:hAnsi="Times New Roman" w:cs="Times New Roman"/>
          <w:bCs/>
        </w:rPr>
        <w:t xml:space="preserve"> inflammation over time and concomitant changes in </w:t>
      </w:r>
      <w:r w:rsidR="00114CBA">
        <w:rPr>
          <w:rFonts w:ascii="Times New Roman" w:hAnsi="Times New Roman" w:cs="Times New Roman"/>
          <w:bCs/>
        </w:rPr>
        <w:t xml:space="preserve">glycemia, </w:t>
      </w:r>
      <w:r>
        <w:rPr>
          <w:rFonts w:ascii="Times New Roman" w:hAnsi="Times New Roman" w:cs="Times New Roman"/>
          <w:bCs/>
        </w:rPr>
        <w:t>insulin</w:t>
      </w:r>
      <w:r w:rsidR="00114CBA">
        <w:rPr>
          <w:rFonts w:ascii="Times New Roman" w:hAnsi="Times New Roman" w:cs="Times New Roman"/>
          <w:bCs/>
        </w:rPr>
        <w:t xml:space="preserve"> resistance or insulin secretion</w:t>
      </w:r>
      <w:r>
        <w:rPr>
          <w:rFonts w:ascii="Times New Roman" w:hAnsi="Times New Roman" w:cs="Times New Roman"/>
          <w:bCs/>
        </w:rPr>
        <w:t xml:space="preserve"> are scarce. We are aware of only one study which assessed the longitudinal association between changes in hsCRP and changes in HbA</w:t>
      </w:r>
      <w:r w:rsidRPr="00C556D1">
        <w:rPr>
          <w:rFonts w:ascii="Times New Roman" w:hAnsi="Times New Roman" w:cs="Times New Roman"/>
          <w:bCs/>
          <w:vertAlign w:val="subscript"/>
        </w:rPr>
        <w:t>1c</w:t>
      </w:r>
      <w:hyperlink w:anchor="_ENREF_13" w:tooltip="Ahmadi-Abhari, 2015 #58" w:history="1">
        <w:r w:rsidR="00790D36">
          <w:rPr>
            <w:rFonts w:ascii="Times New Roman" w:hAnsi="Times New Roman" w:cs="Times New Roman"/>
            <w:bCs/>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bCs/>
          </w:rPr>
          <w:instrText xml:space="preserve"> ADDIN EN.CITE </w:instrText>
        </w:r>
        <w:r w:rsidR="00790D36">
          <w:rPr>
            <w:rFonts w:ascii="Times New Roman" w:hAnsi="Times New Roman" w:cs="Times New Roman"/>
            <w:bCs/>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bCs/>
          </w:rPr>
          <w:instrText xml:space="preserve"> ADDIN EN.CITE.DATA </w:instrText>
        </w:r>
        <w:r w:rsidR="00790D36">
          <w:rPr>
            <w:rFonts w:ascii="Times New Roman" w:hAnsi="Times New Roman" w:cs="Times New Roman"/>
            <w:bCs/>
          </w:rPr>
        </w:r>
        <w:r w:rsidR="00790D36">
          <w:rPr>
            <w:rFonts w:ascii="Times New Roman" w:hAnsi="Times New Roman" w:cs="Times New Roman"/>
            <w:bCs/>
          </w:rPr>
          <w:fldChar w:fldCharType="end"/>
        </w:r>
        <w:r w:rsidR="00790D36">
          <w:rPr>
            <w:rFonts w:ascii="Times New Roman" w:hAnsi="Times New Roman" w:cs="Times New Roman"/>
            <w:bCs/>
          </w:rPr>
        </w:r>
        <w:r w:rsidR="00790D36">
          <w:rPr>
            <w:rFonts w:ascii="Times New Roman" w:hAnsi="Times New Roman" w:cs="Times New Roman"/>
            <w:bCs/>
          </w:rPr>
          <w:fldChar w:fldCharType="separate"/>
        </w:r>
        <w:r w:rsidR="00790D36" w:rsidRPr="005850F3">
          <w:rPr>
            <w:rFonts w:ascii="Times New Roman" w:hAnsi="Times New Roman" w:cs="Times New Roman"/>
            <w:bCs/>
            <w:noProof/>
            <w:vertAlign w:val="superscript"/>
          </w:rPr>
          <w:t>13</w:t>
        </w:r>
        <w:r w:rsidR="00790D36">
          <w:rPr>
            <w:rFonts w:ascii="Times New Roman" w:hAnsi="Times New Roman" w:cs="Times New Roman"/>
            <w:bCs/>
          </w:rPr>
          <w:fldChar w:fldCharType="end"/>
        </w:r>
      </w:hyperlink>
      <w:r>
        <w:rPr>
          <w:rFonts w:ascii="Times New Roman" w:hAnsi="Times New Roman" w:cs="Times New Roman"/>
          <w:bCs/>
        </w:rPr>
        <w:t xml:space="preserve">, while similar studies regarding markers of insulin </w:t>
      </w:r>
      <w:r w:rsidR="00BA4F83">
        <w:rPr>
          <w:rFonts w:ascii="Times New Roman" w:hAnsi="Times New Roman" w:cs="Times New Roman"/>
          <w:bCs/>
        </w:rPr>
        <w:t xml:space="preserve">resistance or secretion </w:t>
      </w:r>
      <w:r>
        <w:rPr>
          <w:rFonts w:ascii="Times New Roman" w:hAnsi="Times New Roman" w:cs="Times New Roman"/>
          <w:bCs/>
        </w:rPr>
        <w:t>as the outcome or addressing associations for other markers than hsCRP are lacking</w:t>
      </w:r>
      <w:r w:rsidRPr="005079C4">
        <w:rPr>
          <w:rFonts w:ascii="Times New Roman" w:hAnsi="Times New Roman" w:cs="Times New Roman"/>
        </w:rPr>
        <w:t xml:space="preserve">. </w:t>
      </w:r>
      <w:r>
        <w:rPr>
          <w:rFonts w:ascii="Times New Roman" w:hAnsi="Times New Roman" w:cs="Times New Roman"/>
        </w:rPr>
        <w:t>These data are important to better understand the temporal sequence of metabolic changes before the onset of type 2 diabetes. Furthermore, a</w:t>
      </w:r>
      <w:r w:rsidRPr="005079C4">
        <w:rPr>
          <w:rFonts w:ascii="Times New Roman" w:hAnsi="Times New Roman" w:cs="Times New Roman"/>
        </w:rPr>
        <w:t>s higher HbA</w:t>
      </w:r>
      <w:r w:rsidRPr="005079C4">
        <w:rPr>
          <w:rFonts w:ascii="Times New Roman" w:hAnsi="Times New Roman" w:cs="Times New Roman"/>
          <w:vertAlign w:val="subscript"/>
        </w:rPr>
        <w:t>1c</w:t>
      </w:r>
      <w:r w:rsidRPr="005079C4">
        <w:rPr>
          <w:rFonts w:ascii="Times New Roman" w:hAnsi="Times New Roman" w:cs="Times New Roman"/>
        </w:rPr>
        <w:t xml:space="preserve"> and HOMA-IR have been shown to be predictors of microvascular and macrovascular outcomes in people with prediabetes</w:t>
      </w:r>
      <w:hyperlink w:anchor="_ENREF_14" w:tooltip="Stratton, 2000 #59" w:history="1">
        <w:r w:rsidR="00790D36">
          <w:rPr>
            <w:rFonts w:ascii="Times New Roman" w:hAnsi="Times New Roman" w:cs="Times New Roman"/>
          </w:rPr>
          <w:fldChar w:fldCharType="begin">
            <w:fldData xml:space="preserve">PEVuZE5vdGU+PENpdGU+PEF1dGhvcj5TdHJhdHRvbjwvQXV0aG9yPjxZZWFyPjIwMDA8L1llYXI+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xMzUtNDE8L3BhZ2VzPjx2b2x1bWU+MjU8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TdHJhdHRvbjwvQXV0aG9yPjxZZWFyPjIwMDA8L1llYXI+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xMzUtNDE8L3BhZ2VzPjx2b2x1bWU+MjU8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14-17</w:t>
        </w:r>
        <w:r w:rsidR="00790D36">
          <w:rPr>
            <w:rFonts w:ascii="Times New Roman" w:hAnsi="Times New Roman" w:cs="Times New Roman"/>
          </w:rPr>
          <w:fldChar w:fldCharType="end"/>
        </w:r>
      </w:hyperlink>
      <w:r w:rsidRPr="005079C4">
        <w:rPr>
          <w:rFonts w:ascii="Times New Roman" w:hAnsi="Times New Roman" w:cs="Times New Roman"/>
        </w:rPr>
        <w:t xml:space="preserve"> and have even been linked to higher risk of cardiovascular disease and all-cause mortality in non-diabetic individuals</w:t>
      </w:r>
      <w:hyperlink w:anchor="_ENREF_18" w:tooltip="Khaw, 2004 #60" w:history="1">
        <w:r w:rsidR="00790D36">
          <w:rPr>
            <w:rFonts w:ascii="Times New Roman" w:hAnsi="Times New Roman" w:cs="Times New Roman"/>
          </w:rPr>
          <w:fldChar w:fldCharType="begin">
            <w:fldData xml:space="preserve">PEVuZE5vdGU+PENpdGU+PEF1dGhvcj5LaGF3PC9BdXRob3I+PFllYXI+MjAwNDwvWWVhcj48UmVj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0MTMtMjA8L3BhZ2VzPjx2b2x1bWU+MTQxPC92b2x1bWU+PG51bWJlcj42PC9udW1iZXI+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UyMDM2PC9wYWdlcz48dm9sdW1lPjc8L3ZvbHVtZT48bnVtYmVyPjEyPC9u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LaGF3PC9BdXRob3I+PFllYXI+MjAwNDwvWWVhcj48UmVj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0MTMtMjA8L3BhZ2VzPjx2b2x1bWU+MTQxPC92b2x1bWU+PG51bWJlcj42PC9udW1iZXI+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UyMDM2PC9wYWdlcz48dm9sdW1lPjc8L3ZvbHVtZT48bnVtYmVyPjEyPC9u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18-20</w:t>
        </w:r>
        <w:r w:rsidR="00790D36">
          <w:rPr>
            <w:rFonts w:ascii="Times New Roman" w:hAnsi="Times New Roman" w:cs="Times New Roman"/>
          </w:rPr>
          <w:fldChar w:fldCharType="end"/>
        </w:r>
      </w:hyperlink>
      <w:r>
        <w:rPr>
          <w:rFonts w:ascii="Times New Roman" w:hAnsi="Times New Roman" w:cs="Times New Roman"/>
        </w:rPr>
        <w:t>,</w:t>
      </w:r>
      <w:r w:rsidRPr="005079C4">
        <w:rPr>
          <w:rFonts w:ascii="Times New Roman" w:hAnsi="Times New Roman" w:cs="Times New Roman"/>
        </w:rPr>
        <w:t xml:space="preserve"> it is important to identify the determinants of early adverse changes in </w:t>
      </w:r>
      <w:r w:rsidR="00BA4F83">
        <w:rPr>
          <w:rFonts w:ascii="Times New Roman" w:hAnsi="Times New Roman" w:cs="Times New Roman"/>
        </w:rPr>
        <w:t>glycemia, insulin resistance and secretion</w:t>
      </w:r>
      <w:r>
        <w:rPr>
          <w:rFonts w:ascii="Times New Roman" w:hAnsi="Times New Roman" w:cs="Times New Roman"/>
        </w:rPr>
        <w:t xml:space="preserve"> as this may open new avenues for early prevention</w:t>
      </w:r>
      <w:r w:rsidRPr="005079C4">
        <w:rPr>
          <w:rFonts w:ascii="Times New Roman" w:hAnsi="Times New Roman" w:cs="Times New Roman"/>
        </w:rPr>
        <w:t>.</w:t>
      </w:r>
    </w:p>
    <w:p w:rsidR="000F22BE" w:rsidRPr="005079C4" w:rsidRDefault="000F22BE" w:rsidP="007578BF">
      <w:pPr>
        <w:spacing w:after="0" w:line="480" w:lineRule="auto"/>
        <w:rPr>
          <w:rFonts w:ascii="Times New Roman" w:hAnsi="Times New Roman" w:cs="Times New Roman"/>
        </w:rPr>
      </w:pPr>
      <w:r w:rsidRPr="005079C4">
        <w:rPr>
          <w:rFonts w:ascii="Times New Roman" w:hAnsi="Times New Roman" w:cs="Times New Roman"/>
        </w:rPr>
        <w:t xml:space="preserve">Therefore, the </w:t>
      </w:r>
      <w:r>
        <w:rPr>
          <w:rFonts w:ascii="Times New Roman" w:hAnsi="Times New Roman" w:cs="Times New Roman"/>
        </w:rPr>
        <w:t xml:space="preserve">primary </w:t>
      </w:r>
      <w:r w:rsidRPr="005079C4">
        <w:rPr>
          <w:rFonts w:ascii="Times New Roman" w:hAnsi="Times New Roman" w:cs="Times New Roman"/>
        </w:rPr>
        <w:t xml:space="preserve">aim of the present study was to investigate longitudinal associations between </w:t>
      </w:r>
      <w:r>
        <w:rPr>
          <w:rFonts w:ascii="Times New Roman" w:hAnsi="Times New Roman" w:cs="Times New Roman"/>
        </w:rPr>
        <w:t xml:space="preserve">changes in </w:t>
      </w:r>
      <w:r w:rsidRPr="005079C4">
        <w:rPr>
          <w:rFonts w:ascii="Times New Roman" w:hAnsi="Times New Roman" w:cs="Times New Roman"/>
        </w:rPr>
        <w:t xml:space="preserve">the proinflammatory markers leukocyte count and hsCRP as well as the anti-inflammatory adipokine adiponectin with glycemic deterioration and changes in insulin </w:t>
      </w:r>
      <w:r w:rsidR="00BA4F83">
        <w:rPr>
          <w:rFonts w:ascii="Times New Roman" w:hAnsi="Times New Roman" w:cs="Times New Roman"/>
        </w:rPr>
        <w:t>resistance and secretion</w:t>
      </w:r>
      <w:r w:rsidRPr="005079C4">
        <w:rPr>
          <w:rFonts w:ascii="Times New Roman" w:hAnsi="Times New Roman" w:cs="Times New Roman"/>
        </w:rPr>
        <w:t>, measured by levels of HbA</w:t>
      </w:r>
      <w:r w:rsidRPr="005079C4">
        <w:rPr>
          <w:rFonts w:ascii="Times New Roman" w:hAnsi="Times New Roman" w:cs="Times New Roman"/>
          <w:vertAlign w:val="subscript"/>
        </w:rPr>
        <w:t>1c</w:t>
      </w:r>
      <w:r w:rsidRPr="005079C4">
        <w:rPr>
          <w:rFonts w:ascii="Times New Roman" w:hAnsi="Times New Roman" w:cs="Times New Roman"/>
        </w:rPr>
        <w:t>, HOMA-IR and HOMA-β, respectively</w:t>
      </w:r>
      <w:r>
        <w:rPr>
          <w:rFonts w:ascii="Times New Roman" w:hAnsi="Times New Roman" w:cs="Times New Roman"/>
        </w:rPr>
        <w:t>,</w:t>
      </w:r>
      <w:r w:rsidRPr="005079C4">
        <w:rPr>
          <w:rFonts w:ascii="Times New Roman" w:hAnsi="Times New Roman" w:cs="Times New Roman"/>
        </w:rPr>
        <w:t xml:space="preserve"> in participants without diabetes from a prospective, population-based cohort study. </w:t>
      </w:r>
      <w:r>
        <w:rPr>
          <w:rFonts w:ascii="Times New Roman" w:hAnsi="Times New Roman" w:cs="Times New Roman"/>
        </w:rPr>
        <w:t xml:space="preserve">In order to directly compare longitudinal and cross-sectional effect estimates we aimed to simultaneously assess corresponding cross-sectional associations using linear mixed growth models. </w:t>
      </w:r>
    </w:p>
    <w:p w:rsidR="000F22BE" w:rsidRPr="005079C4" w:rsidRDefault="0079203A" w:rsidP="00F15FAF">
      <w:pPr>
        <w:spacing w:before="360" w:after="0" w:line="480" w:lineRule="auto"/>
        <w:rPr>
          <w:rFonts w:ascii="Times New Roman" w:hAnsi="Times New Roman" w:cs="Times New Roman"/>
          <w:b/>
        </w:rPr>
      </w:pPr>
      <w:r>
        <w:rPr>
          <w:rFonts w:ascii="Times New Roman" w:hAnsi="Times New Roman" w:cs="Times New Roman"/>
          <w:b/>
        </w:rPr>
        <w:lastRenderedPageBreak/>
        <w:t>Materials</w:t>
      </w:r>
      <w:r w:rsidR="000F22BE" w:rsidRPr="005079C4">
        <w:rPr>
          <w:rFonts w:ascii="Times New Roman" w:hAnsi="Times New Roman" w:cs="Times New Roman"/>
          <w:b/>
        </w:rPr>
        <w:t xml:space="preserve"> and Methods</w:t>
      </w:r>
    </w:p>
    <w:p w:rsidR="000F22BE" w:rsidRPr="005079C4" w:rsidRDefault="000F22BE" w:rsidP="002031B8">
      <w:pPr>
        <w:spacing w:before="240" w:after="0" w:line="480" w:lineRule="auto"/>
        <w:rPr>
          <w:rFonts w:ascii="Times New Roman" w:hAnsi="Times New Roman" w:cs="Times New Roman"/>
          <w:i/>
        </w:rPr>
      </w:pPr>
      <w:r w:rsidRPr="005079C4">
        <w:rPr>
          <w:rFonts w:ascii="Times New Roman" w:hAnsi="Times New Roman" w:cs="Times New Roman"/>
          <w:i/>
        </w:rPr>
        <w:t>Study population and methods</w:t>
      </w:r>
    </w:p>
    <w:p w:rsidR="000F22BE" w:rsidRPr="005079C4" w:rsidRDefault="000F22BE" w:rsidP="00DC4C7F">
      <w:pPr>
        <w:spacing w:after="0" w:line="480" w:lineRule="auto"/>
        <w:rPr>
          <w:rFonts w:ascii="Times New Roman" w:hAnsi="Times New Roman" w:cs="Times New Roman"/>
        </w:rPr>
      </w:pPr>
      <w:r w:rsidRPr="005079C4">
        <w:rPr>
          <w:rFonts w:ascii="Times New Roman" w:hAnsi="Times New Roman" w:cs="Times New Roman"/>
        </w:rPr>
        <w:t xml:space="preserve">The Cooperative Health Research in the Region of Augsburg (KORA) Study S4 is a prospective population-based study with baseline examination in 1999-2001 (n=4,261), including individuals aged 25 to 74 years from the city of Augsburg and the two adjacent counties located in the state of Bavaria in Southern Germany. Individuals were re-investigated in the follow-up study KORA F4 in 2006-2008 (n=3,080; response: </w:t>
      </w:r>
      <w:r>
        <w:rPr>
          <w:rFonts w:ascii="Times New Roman" w:hAnsi="Times New Roman" w:cs="Times New Roman"/>
        </w:rPr>
        <w:t>80</w:t>
      </w:r>
      <w:r w:rsidRPr="005079C4">
        <w:rPr>
          <w:rFonts w:ascii="Times New Roman" w:hAnsi="Times New Roman" w:cs="Times New Roman"/>
        </w:rPr>
        <w:t>%</w:t>
      </w:r>
      <w:r>
        <w:rPr>
          <w:rFonts w:ascii="Times New Roman" w:hAnsi="Times New Roman" w:cs="Times New Roman"/>
        </w:rPr>
        <w:t xml:space="preserve"> of eligible persons</w:t>
      </w:r>
      <w:r w:rsidRPr="005079C4">
        <w:rPr>
          <w:rFonts w:ascii="Times New Roman" w:hAnsi="Times New Roman" w:cs="Times New Roman"/>
        </w:rPr>
        <w:t>).</w:t>
      </w:r>
      <w:r>
        <w:rPr>
          <w:rFonts w:ascii="Times New Roman" w:hAnsi="Times New Roman" w:cs="Times New Roman"/>
        </w:rPr>
        <w:t xml:space="preserve"> The median follow-up time was 7.1 years (</w:t>
      </w:r>
      <w:r w:rsidR="00B2283C" w:rsidRPr="002D41C6">
        <w:rPr>
          <w:rFonts w:ascii="Times New Roman" w:hAnsi="Times New Roman" w:cs="Times New Roman"/>
          <w:color w:val="000000" w:themeColor="text1"/>
        </w:rPr>
        <w:t>25th percentile: 7.0; 75th percentile: 7.1</w:t>
      </w:r>
      <w:r w:rsidR="00B2283C" w:rsidRPr="00B2283C">
        <w:rPr>
          <w:rFonts w:ascii="Times New Roman" w:hAnsi="Times New Roman" w:cs="Times New Roman"/>
        </w:rPr>
        <w:t>)</w:t>
      </w:r>
      <w:r>
        <w:rPr>
          <w:rFonts w:ascii="Times New Roman" w:hAnsi="Times New Roman" w:cs="Times New Roman"/>
        </w:rPr>
        <w:t>.</w:t>
      </w:r>
    </w:p>
    <w:p w:rsidR="000F22BE" w:rsidRPr="005079C4" w:rsidRDefault="000F22BE" w:rsidP="003515DB">
      <w:pPr>
        <w:spacing w:after="0" w:line="480" w:lineRule="auto"/>
        <w:rPr>
          <w:rFonts w:ascii="Times New Roman" w:hAnsi="Times New Roman" w:cs="Times New Roman"/>
        </w:rPr>
      </w:pPr>
      <w:r w:rsidRPr="005079C4">
        <w:rPr>
          <w:rFonts w:ascii="Times New Roman" w:hAnsi="Times New Roman" w:cs="Times New Roman"/>
        </w:rPr>
        <w:t xml:space="preserve">At baseline and at follow-up glucose tolerance status was determined </w:t>
      </w:r>
      <w:r>
        <w:rPr>
          <w:rFonts w:ascii="Times New Roman" w:hAnsi="Times New Roman" w:cs="Times New Roman"/>
        </w:rPr>
        <w:t>by</w:t>
      </w:r>
      <w:r w:rsidRPr="005079C4">
        <w:rPr>
          <w:rFonts w:ascii="Times New Roman" w:hAnsi="Times New Roman" w:cs="Times New Roman"/>
        </w:rPr>
        <w:t xml:space="preserve"> performing 75 g oral glucose tolerance tests (OGTT) in all individuals without known type 2 diabetes after an overnight fasting period of ≥8 h</w:t>
      </w:r>
      <w:r w:rsidR="003515DB">
        <w:rPr>
          <w:rFonts w:ascii="Times New Roman" w:hAnsi="Times New Roman" w:cs="Times New Roman"/>
        </w:rPr>
        <w:t>.</w:t>
      </w:r>
      <w:r w:rsidR="003515DB" w:rsidRPr="003515DB">
        <w:t xml:space="preserve"> </w:t>
      </w:r>
      <w:r w:rsidR="003515DB" w:rsidRPr="003515DB">
        <w:rPr>
          <w:rFonts w:ascii="Times New Roman" w:hAnsi="Times New Roman" w:cs="Times New Roman"/>
        </w:rPr>
        <w:t>Normal glucose metabolism (i.e. fasting glucose</w:t>
      </w:r>
      <w:r w:rsidR="003515DB">
        <w:rPr>
          <w:rFonts w:ascii="Times New Roman" w:hAnsi="Times New Roman" w:cs="Times New Roman"/>
        </w:rPr>
        <w:t xml:space="preserve"> </w:t>
      </w:r>
      <w:r w:rsidR="003515DB" w:rsidRPr="003515DB">
        <w:rPr>
          <w:rFonts w:ascii="Times New Roman" w:hAnsi="Times New Roman" w:cs="Times New Roman"/>
        </w:rPr>
        <w:t>&lt;6.1 mmol/l and 2 h glucose &lt;7.8 mmol/l), prediabetes</w:t>
      </w:r>
      <w:r w:rsidR="003515DB">
        <w:rPr>
          <w:rFonts w:ascii="Times New Roman" w:hAnsi="Times New Roman" w:cs="Times New Roman"/>
        </w:rPr>
        <w:t xml:space="preserve"> </w:t>
      </w:r>
      <w:r w:rsidR="003515DB" w:rsidRPr="003515DB">
        <w:rPr>
          <w:rFonts w:ascii="Times New Roman" w:hAnsi="Times New Roman" w:cs="Times New Roman"/>
        </w:rPr>
        <w:t>(fasting glucose ≥6.1 mmol/l but &lt;7.0mmol/l, and 2 h glucose</w:t>
      </w:r>
      <w:r w:rsidR="003515DB">
        <w:rPr>
          <w:rFonts w:ascii="Times New Roman" w:hAnsi="Times New Roman" w:cs="Times New Roman"/>
        </w:rPr>
        <w:t xml:space="preserve"> </w:t>
      </w:r>
      <w:r w:rsidR="003515DB" w:rsidRPr="003515DB">
        <w:rPr>
          <w:rFonts w:ascii="Times New Roman" w:hAnsi="Times New Roman" w:cs="Times New Roman"/>
        </w:rPr>
        <w:t>&lt;7.8 mmol/l [isolated impaired fasting glucose (IFG)] or</w:t>
      </w:r>
      <w:r w:rsidR="003515DB">
        <w:rPr>
          <w:rFonts w:ascii="Times New Roman" w:hAnsi="Times New Roman" w:cs="Times New Roman"/>
        </w:rPr>
        <w:t xml:space="preserve"> </w:t>
      </w:r>
      <w:r w:rsidR="003515DB" w:rsidRPr="003515DB">
        <w:rPr>
          <w:rFonts w:ascii="Times New Roman" w:hAnsi="Times New Roman" w:cs="Times New Roman"/>
        </w:rPr>
        <w:t>fasting glucose &lt;6.1 mmol/l and 2 h glucose ≥7.8 mmol/l</w:t>
      </w:r>
      <w:r w:rsidR="003515DB">
        <w:rPr>
          <w:rFonts w:ascii="Times New Roman" w:hAnsi="Times New Roman" w:cs="Times New Roman"/>
        </w:rPr>
        <w:t xml:space="preserve"> </w:t>
      </w:r>
      <w:r w:rsidR="003515DB" w:rsidRPr="003515DB">
        <w:rPr>
          <w:rFonts w:ascii="Times New Roman" w:hAnsi="Times New Roman" w:cs="Times New Roman"/>
        </w:rPr>
        <w:t>but &lt;11.1 mmol/l [isolated impaired glucose tolerance</w:t>
      </w:r>
      <w:r w:rsidR="003515DB">
        <w:rPr>
          <w:rFonts w:ascii="Times New Roman" w:hAnsi="Times New Roman" w:cs="Times New Roman"/>
        </w:rPr>
        <w:t xml:space="preserve"> </w:t>
      </w:r>
      <w:r w:rsidR="003515DB" w:rsidRPr="003515DB">
        <w:rPr>
          <w:rFonts w:ascii="Times New Roman" w:hAnsi="Times New Roman" w:cs="Times New Roman"/>
        </w:rPr>
        <w:t>(IGT)], or both [IFG and IGT]), and newly diagnosed diabetes</w:t>
      </w:r>
      <w:r w:rsidR="003515DB">
        <w:rPr>
          <w:rFonts w:ascii="Times New Roman" w:hAnsi="Times New Roman" w:cs="Times New Roman"/>
        </w:rPr>
        <w:t xml:space="preserve"> </w:t>
      </w:r>
      <w:r w:rsidR="003515DB" w:rsidRPr="003515DB">
        <w:rPr>
          <w:rFonts w:ascii="Times New Roman" w:hAnsi="Times New Roman" w:cs="Times New Roman"/>
        </w:rPr>
        <w:t>(fasting glucose ≥7.0 mmol/l or 2 h glucose ≥11.1 mmol/l)</w:t>
      </w:r>
      <w:r w:rsidR="003515DB">
        <w:rPr>
          <w:rFonts w:ascii="Times New Roman" w:hAnsi="Times New Roman" w:cs="Times New Roman"/>
        </w:rPr>
        <w:t xml:space="preserve"> were defined</w:t>
      </w:r>
      <w:r w:rsidRPr="005079C4">
        <w:rPr>
          <w:rFonts w:ascii="Times New Roman" w:hAnsi="Times New Roman" w:cs="Times New Roman"/>
        </w:rPr>
        <w:t xml:space="preserve"> using the 1999 WHO diagnostic criteria for fasting and 2 h glucose levels</w:t>
      </w:r>
      <w:r>
        <w:rPr>
          <w:rFonts w:ascii="Times New Roman" w:hAnsi="Times New Roman" w:cs="Times New Roman"/>
        </w:rPr>
        <w:t xml:space="preserve"> </w:t>
      </w:r>
      <w:r w:rsidR="005850F3">
        <w:rPr>
          <w:rFonts w:ascii="Times New Roman" w:hAnsi="Times New Roman" w:cs="Times New Roman"/>
        </w:rPr>
        <w:fldChar w:fldCharType="begin">
          <w:fldData xml:space="preserve">PEVuZE5vdGU+PENpdGU+PEF1dGhvcj5XSE88L0F1dGhvcj48WWVhcj4xOTk5PC9ZZWFyPjxSZWNO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ODItOTwvcGFnZXM+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==
</w:fldData>
        </w:fldChar>
      </w:r>
      <w:r w:rsidR="005850F3">
        <w:rPr>
          <w:rFonts w:ascii="Times New Roman" w:hAnsi="Times New Roman" w:cs="Times New Roman"/>
        </w:rPr>
        <w:instrText xml:space="preserve"> ADDIN EN.CITE </w:instrText>
      </w:r>
      <w:r w:rsidR="005850F3">
        <w:rPr>
          <w:rFonts w:ascii="Times New Roman" w:hAnsi="Times New Roman" w:cs="Times New Roman"/>
        </w:rPr>
        <w:fldChar w:fldCharType="begin">
          <w:fldData xml:space="preserve">PEVuZE5vdGU+PENpdGU+PEF1dGhvcj5XSE88L0F1dGhvcj48WWVhcj4xOTk5PC9ZZWFyPjxSZWNO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ODItOTwvcGFnZXM+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==
</w:fldData>
        </w:fldChar>
      </w:r>
      <w:r w:rsidR="005850F3">
        <w:rPr>
          <w:rFonts w:ascii="Times New Roman" w:hAnsi="Times New Roman" w:cs="Times New Roman"/>
        </w:rPr>
        <w:instrText xml:space="preserve"> ADDIN EN.CITE.DATA </w:instrText>
      </w:r>
      <w:r w:rsidR="005850F3">
        <w:rPr>
          <w:rFonts w:ascii="Times New Roman" w:hAnsi="Times New Roman" w:cs="Times New Roman"/>
        </w:rPr>
      </w:r>
      <w:r w:rsidR="005850F3">
        <w:rPr>
          <w:rFonts w:ascii="Times New Roman" w:hAnsi="Times New Roman" w:cs="Times New Roman"/>
        </w:rPr>
        <w:fldChar w:fldCharType="end"/>
      </w:r>
      <w:r w:rsidR="005850F3">
        <w:rPr>
          <w:rFonts w:ascii="Times New Roman" w:hAnsi="Times New Roman" w:cs="Times New Roman"/>
        </w:rPr>
      </w:r>
      <w:r w:rsidR="005850F3">
        <w:rPr>
          <w:rFonts w:ascii="Times New Roman" w:hAnsi="Times New Roman" w:cs="Times New Roman"/>
        </w:rPr>
        <w:fldChar w:fldCharType="separate"/>
      </w:r>
      <w:hyperlink w:anchor="_ENREF_21" w:tooltip="WHO, 1999 #21" w:history="1">
        <w:r w:rsidR="00790D36" w:rsidRPr="005850F3">
          <w:rPr>
            <w:rFonts w:ascii="Times New Roman" w:hAnsi="Times New Roman" w:cs="Times New Roman"/>
            <w:noProof/>
            <w:vertAlign w:val="superscript"/>
          </w:rPr>
          <w:t>21</w:t>
        </w:r>
      </w:hyperlink>
      <w:r w:rsidR="005850F3" w:rsidRPr="005850F3">
        <w:rPr>
          <w:rFonts w:ascii="Times New Roman" w:hAnsi="Times New Roman" w:cs="Times New Roman"/>
          <w:noProof/>
          <w:vertAlign w:val="superscript"/>
        </w:rPr>
        <w:t xml:space="preserve">, </w:t>
      </w:r>
      <w:hyperlink w:anchor="_ENREF_22" w:tooltip="Rathmann, 2003 #17" w:history="1">
        <w:r w:rsidR="00790D36" w:rsidRPr="005850F3">
          <w:rPr>
            <w:rFonts w:ascii="Times New Roman" w:hAnsi="Times New Roman" w:cs="Times New Roman"/>
            <w:noProof/>
            <w:vertAlign w:val="superscript"/>
          </w:rPr>
          <w:t>22</w:t>
        </w:r>
      </w:hyperlink>
      <w:r w:rsidR="005850F3">
        <w:rPr>
          <w:rFonts w:ascii="Times New Roman" w:hAnsi="Times New Roman" w:cs="Times New Roman"/>
        </w:rPr>
        <w:fldChar w:fldCharType="end"/>
      </w:r>
      <w:r>
        <w:rPr>
          <w:rFonts w:ascii="Times New Roman" w:hAnsi="Times New Roman" w:cs="Times New Roman"/>
        </w:rPr>
        <w:t>.</w:t>
      </w:r>
      <w:r w:rsidRPr="005079C4">
        <w:rPr>
          <w:rFonts w:ascii="Times New Roman" w:hAnsi="Times New Roman" w:cs="Times New Roman"/>
        </w:rPr>
        <w:t xml:space="preserve"> HbA</w:t>
      </w:r>
      <w:r w:rsidRPr="005079C4">
        <w:rPr>
          <w:rFonts w:ascii="Times New Roman" w:hAnsi="Times New Roman" w:cs="Times New Roman"/>
          <w:vertAlign w:val="subscript"/>
        </w:rPr>
        <w:t>1c</w:t>
      </w:r>
      <w:r w:rsidRPr="005079C4">
        <w:rPr>
          <w:rFonts w:ascii="Times New Roman" w:hAnsi="Times New Roman" w:cs="Times New Roman"/>
        </w:rPr>
        <w:t xml:space="preserve"> was measured using a turbidimetric immunological method (Tinaquant; Roche Diagnostics, Mannheim, Germany) with a Hitachi 717 analyzer in KORA S4 and with a reverse-phase cation-exchange HPLC method using the Menarini–Arkray analyzer HA-81</w:t>
      </w:r>
      <w:r w:rsidR="0070302C">
        <w:rPr>
          <w:rFonts w:ascii="Times New Roman" w:hAnsi="Times New Roman" w:cs="Times New Roman"/>
        </w:rPr>
        <w:t>6</w:t>
      </w:r>
      <w:r w:rsidRPr="005079C4">
        <w:rPr>
          <w:rFonts w:ascii="Times New Roman" w:hAnsi="Times New Roman" w:cs="Times New Roman"/>
        </w:rPr>
        <w:t>0 (Menarini Diagnostics, Florence, Italy) in KORA F4. Fasting glucose was determined using a hexokinase method (KORA S4: Gluco-quant, Roche Diagnostics, Mannheim, Germany; KORA F4: GLU Flex, Dade Behring, Marburg, Germany). In KORA S4, fasting insulin was measured using a microparticle enzyme immunoassay (Abbott Laboratories, Ludwigshafen, Germany) and in KORA F4</w:t>
      </w:r>
      <w:r>
        <w:rPr>
          <w:rFonts w:ascii="Times New Roman" w:hAnsi="Times New Roman" w:cs="Times New Roman"/>
        </w:rPr>
        <w:t xml:space="preserve"> using an </w:t>
      </w:r>
      <w:r w:rsidRPr="004846A9">
        <w:rPr>
          <w:rFonts w:ascii="Times New Roman" w:hAnsi="Times New Roman" w:cs="Times New Roman"/>
        </w:rPr>
        <w:t xml:space="preserve">electrochemiluminescence immunoassay </w:t>
      </w:r>
      <w:r>
        <w:rPr>
          <w:rFonts w:ascii="Times New Roman" w:hAnsi="Times New Roman" w:cs="Times New Roman"/>
        </w:rPr>
        <w:t>(</w:t>
      </w:r>
      <w:r w:rsidRPr="004846A9">
        <w:rPr>
          <w:rFonts w:ascii="Times New Roman" w:hAnsi="Times New Roman" w:cs="Times New Roman"/>
        </w:rPr>
        <w:t>ECLIA</w:t>
      </w:r>
      <w:r>
        <w:rPr>
          <w:rFonts w:ascii="Times New Roman" w:hAnsi="Times New Roman" w:cs="Times New Roman"/>
        </w:rPr>
        <w:t>) on a COBAS system (Roche Diagnostics, Mannheim, Germany)</w:t>
      </w:r>
      <w:r w:rsidRPr="005079C4">
        <w:rPr>
          <w:rFonts w:ascii="Times New Roman" w:hAnsi="Times New Roman" w:cs="Times New Roman"/>
        </w:rPr>
        <w:t xml:space="preserve">. Using the </w:t>
      </w:r>
      <w:r>
        <w:rPr>
          <w:rFonts w:ascii="Times New Roman" w:hAnsi="Times New Roman" w:cs="Times New Roman"/>
        </w:rPr>
        <w:t>HOMA</w:t>
      </w:r>
      <w:r w:rsidRPr="005079C4">
        <w:rPr>
          <w:rFonts w:ascii="Times New Roman" w:hAnsi="Times New Roman" w:cs="Times New Roman"/>
        </w:rPr>
        <w:t xml:space="preserve"> model</w:t>
      </w:r>
      <w:r w:rsidR="005850F3">
        <w:rPr>
          <w:rFonts w:ascii="Times New Roman" w:hAnsi="Times New Roman" w:cs="Times New Roman"/>
        </w:rPr>
        <w:fldChar w:fldCharType="begin">
          <w:fldData xml:space="preserve">PEVuZE5vdGU+PENpdGU+PEF1dGhvcj5NYXR0aGV3czwvQXV0aG9yPjxZZWFyPjE5ODU8L1llYXI+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QxMi05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</w:fldData>
        </w:fldChar>
      </w:r>
      <w:r w:rsidR="005850F3">
        <w:rPr>
          <w:rFonts w:ascii="Times New Roman" w:hAnsi="Times New Roman" w:cs="Times New Roman"/>
        </w:rPr>
        <w:instrText xml:space="preserve"> ADDIN EN.CITE </w:instrText>
      </w:r>
      <w:r w:rsidR="005850F3">
        <w:rPr>
          <w:rFonts w:ascii="Times New Roman" w:hAnsi="Times New Roman" w:cs="Times New Roman"/>
        </w:rPr>
        <w:fldChar w:fldCharType="begin">
          <w:fldData xml:space="preserve">PEVuZE5vdGU+PENpdGU+PEF1dGhvcj5NYXR0aGV3czwvQXV0aG9yPjxZZWFyPjE5ODU8L1llYXI+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QxMi05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</w:fldData>
        </w:fldChar>
      </w:r>
      <w:r w:rsidR="005850F3">
        <w:rPr>
          <w:rFonts w:ascii="Times New Roman" w:hAnsi="Times New Roman" w:cs="Times New Roman"/>
        </w:rPr>
        <w:instrText xml:space="preserve"> ADDIN EN.CITE.DATA </w:instrText>
      </w:r>
      <w:r w:rsidR="005850F3">
        <w:rPr>
          <w:rFonts w:ascii="Times New Roman" w:hAnsi="Times New Roman" w:cs="Times New Roman"/>
        </w:rPr>
      </w:r>
      <w:r w:rsidR="005850F3">
        <w:rPr>
          <w:rFonts w:ascii="Times New Roman" w:hAnsi="Times New Roman" w:cs="Times New Roman"/>
        </w:rPr>
        <w:fldChar w:fldCharType="end"/>
      </w:r>
      <w:r w:rsidR="005850F3">
        <w:rPr>
          <w:rFonts w:ascii="Times New Roman" w:hAnsi="Times New Roman" w:cs="Times New Roman"/>
        </w:rPr>
      </w:r>
      <w:r w:rsidR="005850F3">
        <w:rPr>
          <w:rFonts w:ascii="Times New Roman" w:hAnsi="Times New Roman" w:cs="Times New Roman"/>
        </w:rPr>
        <w:fldChar w:fldCharType="separate"/>
      </w:r>
      <w:hyperlink w:anchor="_ENREF_23" w:tooltip="Matthews, 1985 #73" w:history="1">
        <w:r w:rsidR="00790D36" w:rsidRPr="005850F3">
          <w:rPr>
            <w:rFonts w:ascii="Times New Roman" w:hAnsi="Times New Roman" w:cs="Times New Roman"/>
            <w:noProof/>
            <w:vertAlign w:val="superscript"/>
          </w:rPr>
          <w:t>23</w:t>
        </w:r>
      </w:hyperlink>
      <w:r w:rsidR="005850F3" w:rsidRPr="005850F3">
        <w:rPr>
          <w:rFonts w:ascii="Times New Roman" w:hAnsi="Times New Roman" w:cs="Times New Roman"/>
          <w:noProof/>
          <w:vertAlign w:val="superscript"/>
        </w:rPr>
        <w:t xml:space="preserve">, </w:t>
      </w:r>
      <w:hyperlink w:anchor="_ENREF_24" w:tooltip="Muniyappa, 2008 #74" w:history="1">
        <w:r w:rsidR="00790D36" w:rsidRPr="005850F3">
          <w:rPr>
            <w:rFonts w:ascii="Times New Roman" w:hAnsi="Times New Roman" w:cs="Times New Roman"/>
            <w:noProof/>
            <w:vertAlign w:val="superscript"/>
          </w:rPr>
          <w:t>24</w:t>
        </w:r>
      </w:hyperlink>
      <w:r w:rsidR="005850F3">
        <w:rPr>
          <w:rFonts w:ascii="Times New Roman" w:hAnsi="Times New Roman" w:cs="Times New Roman"/>
        </w:rPr>
        <w:fldChar w:fldCharType="end"/>
      </w:r>
      <w:r>
        <w:rPr>
          <w:rFonts w:ascii="Times New Roman" w:hAnsi="Times New Roman" w:cs="Times New Roman"/>
        </w:rPr>
        <w:t>,</w:t>
      </w:r>
      <w:r w:rsidRPr="005079C4">
        <w:rPr>
          <w:rFonts w:ascii="Times New Roman" w:hAnsi="Times New Roman" w:cs="Times New Roman"/>
        </w:rPr>
        <w:t xml:space="preserve"> insulin resistance and insulin secretion were calculated as follows: HOMA-IR = fasting glucose (mmol⁄ l) * fasting insulin (µU⁄ l) ⁄ 22.5; HOMA-β = (20 * fasting insulin (µU⁄ l)) / (fasting glucose (mmol⁄ l) - 3.5).</w:t>
      </w:r>
    </w:p>
    <w:p w:rsidR="000F22BE" w:rsidRPr="005079C4" w:rsidRDefault="000F22BE" w:rsidP="0028337C">
      <w:pPr>
        <w:spacing w:after="0" w:line="480" w:lineRule="auto"/>
        <w:rPr>
          <w:rFonts w:ascii="Times New Roman" w:hAnsi="Times New Roman" w:cs="Times New Roman"/>
        </w:rPr>
      </w:pPr>
      <w:r w:rsidRPr="005079C4">
        <w:rPr>
          <w:rFonts w:ascii="Times New Roman" w:hAnsi="Times New Roman" w:cs="Times New Roman"/>
        </w:rPr>
        <w:lastRenderedPageBreak/>
        <w:t>Inflammatory variables were measured as follows: Leukocyte count was determined using a Coulter STKS Hematology analyzer in KORA S4 and a Coulter LH750 Hematology analyzer in KORA F4, respectively (both analyzers were from Block Scientific, New York, NY, USA). Plasma concentrations of hsCRP were assessed using a high-sensitivity latex-enhanced nephelometric assay on a BN II System analyzer (Siemens, Erlangen, Germany)</w:t>
      </w:r>
      <w:hyperlink w:anchor="_ENREF_25" w:tooltip="Müller, 2002 #30" w:history="1">
        <w:r w:rsidR="00790D36">
          <w:rPr>
            <w:rFonts w:ascii="Times New Roman" w:hAnsi="Times New Roman" w:cs="Times New Roman"/>
          </w:rPr>
          <w:fldChar w:fldCharType="begin">
            <w:fldData xml:space="preserve">PEVuZE5vdGU+PENpdGU+PEF1dGhvcj5Nw7xsbGVyPC9BdXRob3I+PFllYXI+MjAwMjwvWWVhcj48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4MDUtMTI8L3BhZ2VzPjx2b2x1bWU+NDU8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Nw7xsbGVyPC9BdXRob3I+PFllYXI+MjAwMjwvWWVhcj48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4MDUtMTI8L3BhZ2VzPjx2b2x1bWU+NDU8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25</w:t>
        </w:r>
        <w:r w:rsidR="00790D36">
          <w:rPr>
            <w:rFonts w:ascii="Times New Roman" w:hAnsi="Times New Roman" w:cs="Times New Roman"/>
          </w:rPr>
          <w:fldChar w:fldCharType="end"/>
        </w:r>
      </w:hyperlink>
      <w:r w:rsidRPr="005079C4">
        <w:rPr>
          <w:rFonts w:ascii="Times New Roman" w:hAnsi="Times New Roman" w:cs="Times New Roman"/>
        </w:rPr>
        <w:t xml:space="preserve"> in KORA S4 and F4. Serum levels of adiponectin were assessed using the human adiponectin RIA from Linco Research (St. Charles, MO, USA)</w:t>
      </w:r>
      <w:hyperlink w:anchor="_ENREF_26" w:tooltip="Herder, 2006 #76" w:history="1">
        <w:r w:rsidR="00790D36">
          <w:rPr>
            <w:rFonts w:ascii="Times New Roman" w:hAnsi="Times New Roman" w:cs="Times New Roman"/>
          </w:rPr>
          <w:fldChar w:fldCharType="begin">
            <w:fldData xml:space="preserve">PEVuZE5vdGU+PENpdGU+PEF1dGhvcj5IZXJkZXI8L0F1dGhvcj48WWVhcj4yMDA2PC9ZZWFyPjxS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2MjYtMzE8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IZXJkZXI8L0F1dGhvcj48WWVhcj4yMDA2PC9ZZWFyPjxS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2MjYtMzE8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26</w:t>
        </w:r>
        <w:r w:rsidR="00790D36">
          <w:rPr>
            <w:rFonts w:ascii="Times New Roman" w:hAnsi="Times New Roman" w:cs="Times New Roman"/>
          </w:rPr>
          <w:fldChar w:fldCharType="end"/>
        </w:r>
      </w:hyperlink>
      <w:r w:rsidRPr="005079C4">
        <w:rPr>
          <w:rFonts w:ascii="Times New Roman" w:hAnsi="Times New Roman" w:cs="Times New Roman"/>
        </w:rPr>
        <w:t xml:space="preserve"> in KORA S4 and the Human Total Adiponectin/Acrp30 Quantikine ELISA from R&amp;D Systems (Wiesbaden, Germany) in KORA F4</w:t>
      </w:r>
      <w:hyperlink w:anchor="_ENREF_27" w:tooltip="Herder, 2013 #149" w:history="1">
        <w:r w:rsidR="00790D36">
          <w:rPr>
            <w:rFonts w:ascii="Times New Roman" w:hAnsi="Times New Roman" w:cs="Times New Roman"/>
          </w:rPr>
          <w:fldChar w:fldCharType="begin">
            <w:fldData xml:space="preserve">PEVuZE5vdGU+PENpdGU+PEF1dGhvcj5IZXJkZXI8L0F1dGhvcj48WWVhcj4yMDEzPC9ZZWFyPjxS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IZXJkZXI8L0F1dGhvcj48WWVhcj4yMDEzPC9ZZWFyPjxS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27</w:t>
        </w:r>
        <w:r w:rsidR="00790D36">
          <w:rPr>
            <w:rFonts w:ascii="Times New Roman" w:hAnsi="Times New Roman" w:cs="Times New Roman"/>
          </w:rPr>
          <w:fldChar w:fldCharType="end"/>
        </w:r>
      </w:hyperlink>
      <w:r w:rsidRPr="005079C4">
        <w:rPr>
          <w:rFonts w:ascii="Times New Roman" w:hAnsi="Times New Roman" w:cs="Times New Roman"/>
        </w:rPr>
        <w:t>.</w:t>
      </w:r>
    </w:p>
    <w:p w:rsidR="000F22BE" w:rsidRPr="005079C4" w:rsidRDefault="000F22BE" w:rsidP="00E650DF">
      <w:pPr>
        <w:spacing w:after="0" w:line="480" w:lineRule="auto"/>
        <w:rPr>
          <w:rFonts w:ascii="Times New Roman" w:hAnsi="Times New Roman" w:cs="Times New Roman"/>
        </w:rPr>
      </w:pPr>
      <w:r w:rsidRPr="005079C4">
        <w:rPr>
          <w:rFonts w:ascii="Times New Roman" w:hAnsi="Times New Roman" w:cs="Times New Roman"/>
        </w:rPr>
        <w:t>Detailed information on the assessment of anthropometric and lifestyle variables has been published elsewhere</w:t>
      </w:r>
      <w:r w:rsidR="005850F3">
        <w:rPr>
          <w:rFonts w:ascii="Times New Roman" w:hAnsi="Times New Roman" w:cs="Times New Roman"/>
        </w:rPr>
        <w:fldChar w:fldCharType="begin">
          <w:fldData xml:space="preserve">PEVuZE5vdGU+PENpdGU+PEF1dGhvcj5SYXRobWFubjwvQXV0aG9yPjxZZWFyPjIwMDM8L1llYXI+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E4Mi05PC9wYWdl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I2OS03NzwvcGFnZXM+PHZvbHVtZT41ODwvdm9sdW1lPjxudW1iZXI+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=
</w:fldData>
        </w:fldChar>
      </w:r>
      <w:r w:rsidR="005850F3">
        <w:rPr>
          <w:rFonts w:ascii="Times New Roman" w:hAnsi="Times New Roman" w:cs="Times New Roman"/>
        </w:rPr>
        <w:instrText xml:space="preserve"> ADDIN EN.CITE </w:instrText>
      </w:r>
      <w:r w:rsidR="005850F3">
        <w:rPr>
          <w:rFonts w:ascii="Times New Roman" w:hAnsi="Times New Roman" w:cs="Times New Roman"/>
        </w:rPr>
        <w:fldChar w:fldCharType="begin">
          <w:fldData xml:space="preserve">PEVuZE5vdGU+PENpdGU+PEF1dGhvcj5SYXRobWFubjwvQXV0aG9yPjxZZWFyPjIwMDM8L1llYXI+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E4Mi05PC9wYWdl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I2OS03NzwvcGFnZXM+PHZvbHVtZT41ODwvdm9sdW1lPjxudW1iZXI+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=
</w:fldData>
        </w:fldChar>
      </w:r>
      <w:r w:rsidR="005850F3">
        <w:rPr>
          <w:rFonts w:ascii="Times New Roman" w:hAnsi="Times New Roman" w:cs="Times New Roman"/>
        </w:rPr>
        <w:instrText xml:space="preserve"> ADDIN EN.CITE.DATA </w:instrText>
      </w:r>
      <w:r w:rsidR="005850F3">
        <w:rPr>
          <w:rFonts w:ascii="Times New Roman" w:hAnsi="Times New Roman" w:cs="Times New Roman"/>
        </w:rPr>
      </w:r>
      <w:r w:rsidR="005850F3">
        <w:rPr>
          <w:rFonts w:ascii="Times New Roman" w:hAnsi="Times New Roman" w:cs="Times New Roman"/>
        </w:rPr>
        <w:fldChar w:fldCharType="end"/>
      </w:r>
      <w:r w:rsidR="005850F3">
        <w:rPr>
          <w:rFonts w:ascii="Times New Roman" w:hAnsi="Times New Roman" w:cs="Times New Roman"/>
        </w:rPr>
      </w:r>
      <w:r w:rsidR="005850F3">
        <w:rPr>
          <w:rFonts w:ascii="Times New Roman" w:hAnsi="Times New Roman" w:cs="Times New Roman"/>
        </w:rPr>
        <w:fldChar w:fldCharType="separate"/>
      </w:r>
      <w:hyperlink w:anchor="_ENREF_10" w:tooltip="Klüppelholz, 2015 #11" w:history="1">
        <w:r w:rsidR="00790D36" w:rsidRPr="005850F3">
          <w:rPr>
            <w:rFonts w:ascii="Times New Roman" w:hAnsi="Times New Roman" w:cs="Times New Roman"/>
            <w:noProof/>
            <w:vertAlign w:val="superscript"/>
          </w:rPr>
          <w:t>10</w:t>
        </w:r>
      </w:hyperlink>
      <w:r w:rsidR="005850F3" w:rsidRPr="005850F3">
        <w:rPr>
          <w:rFonts w:ascii="Times New Roman" w:hAnsi="Times New Roman" w:cs="Times New Roman"/>
          <w:noProof/>
          <w:vertAlign w:val="superscript"/>
        </w:rPr>
        <w:t xml:space="preserve">, </w:t>
      </w:r>
      <w:hyperlink w:anchor="_ENREF_22" w:tooltip="Rathmann, 2003 #17" w:history="1">
        <w:r w:rsidR="00790D36" w:rsidRPr="005850F3">
          <w:rPr>
            <w:rFonts w:ascii="Times New Roman" w:hAnsi="Times New Roman" w:cs="Times New Roman"/>
            <w:noProof/>
            <w:vertAlign w:val="superscript"/>
          </w:rPr>
          <w:t>22</w:t>
        </w:r>
      </w:hyperlink>
      <w:r w:rsidR="005850F3" w:rsidRPr="005850F3">
        <w:rPr>
          <w:rFonts w:ascii="Times New Roman" w:hAnsi="Times New Roman" w:cs="Times New Roman"/>
          <w:noProof/>
          <w:vertAlign w:val="superscript"/>
        </w:rPr>
        <w:t xml:space="preserve">, </w:t>
      </w:r>
      <w:hyperlink w:anchor="_ENREF_28" w:tooltip="Rathmann, 2009 #15" w:history="1">
        <w:r w:rsidR="00790D36" w:rsidRPr="005850F3">
          <w:rPr>
            <w:rFonts w:ascii="Times New Roman" w:hAnsi="Times New Roman" w:cs="Times New Roman"/>
            <w:noProof/>
            <w:vertAlign w:val="superscript"/>
          </w:rPr>
          <w:t>28</w:t>
        </w:r>
      </w:hyperlink>
      <w:r w:rsidR="005850F3">
        <w:rPr>
          <w:rFonts w:ascii="Times New Roman" w:hAnsi="Times New Roman" w:cs="Times New Roman"/>
        </w:rPr>
        <w:fldChar w:fldCharType="end"/>
      </w:r>
      <w:r>
        <w:rPr>
          <w:rFonts w:ascii="Times New Roman" w:hAnsi="Times New Roman" w:cs="Times New Roman"/>
        </w:rPr>
        <w:t>.</w:t>
      </w:r>
      <w:r w:rsidRPr="005079C4">
        <w:rPr>
          <w:rFonts w:ascii="Times New Roman" w:hAnsi="Times New Roman" w:cs="Times New Roman"/>
        </w:rPr>
        <w:t xml:space="preserve"> Briefly, </w:t>
      </w:r>
      <w:r>
        <w:rPr>
          <w:rFonts w:ascii="Times New Roman" w:hAnsi="Times New Roman" w:cs="Times New Roman"/>
        </w:rPr>
        <w:t>a</w:t>
      </w:r>
      <w:r w:rsidRPr="005079C4">
        <w:rPr>
          <w:rFonts w:ascii="Times New Roman" w:hAnsi="Times New Roman" w:cs="Times New Roman"/>
        </w:rPr>
        <w:t xml:space="preserve">lcohol intake was categorized as no (0 g/day), moderate (men 0.1–39.9 g/day; women 0.1–19.9 g/day) and high (men ≥40 g/day; women ≥20 g/day) alcohol consumption. Individuals were considered to be physically active if they </w:t>
      </w:r>
      <w:r w:rsidRPr="005079C4">
        <w:rPr>
          <w:rFonts w:ascii="Times New Roman" w:hAnsi="Times New Roman" w:cs="Times New Roman"/>
          <w:iCs/>
        </w:rPr>
        <w:t>participated in leisure time physical activity in summer and in winter and if they were active for at least one hour per week in either season. S</w:t>
      </w:r>
      <w:r w:rsidRPr="005079C4">
        <w:rPr>
          <w:rFonts w:ascii="Times New Roman" w:hAnsi="Times New Roman" w:cs="Times New Roman"/>
        </w:rPr>
        <w:t>moking status was categorized as never, former or current smoking, where smoking was defined as smoking at least one cigarette per day. Parental history was defined as positive</w:t>
      </w:r>
      <w:r w:rsidR="0049034F">
        <w:rPr>
          <w:rFonts w:ascii="Times New Roman" w:hAnsi="Times New Roman" w:cs="Times New Roman"/>
        </w:rPr>
        <w:t xml:space="preserve"> (at least one parent with diabetes)</w:t>
      </w:r>
      <w:r w:rsidRPr="005079C4">
        <w:rPr>
          <w:rFonts w:ascii="Times New Roman" w:hAnsi="Times New Roman" w:cs="Times New Roman"/>
        </w:rPr>
        <w:t>, negative</w:t>
      </w:r>
      <w:r w:rsidR="0049034F">
        <w:rPr>
          <w:rFonts w:ascii="Times New Roman" w:hAnsi="Times New Roman" w:cs="Times New Roman"/>
        </w:rPr>
        <w:t xml:space="preserve"> (both parents without diabetes)</w:t>
      </w:r>
      <w:r w:rsidRPr="005079C4">
        <w:rPr>
          <w:rFonts w:ascii="Times New Roman" w:hAnsi="Times New Roman" w:cs="Times New Roman"/>
        </w:rPr>
        <w:t xml:space="preserve"> or unknown diabetes status of mother and/or father. </w:t>
      </w:r>
    </w:p>
    <w:p w:rsidR="000F22BE" w:rsidRPr="005079C4" w:rsidRDefault="000F22BE" w:rsidP="00555975">
      <w:pPr>
        <w:spacing w:after="0" w:line="480" w:lineRule="auto"/>
        <w:rPr>
          <w:rFonts w:ascii="Times New Roman" w:hAnsi="Times New Roman" w:cs="Times New Roman"/>
        </w:rPr>
      </w:pPr>
      <w:r w:rsidRPr="00A71580">
        <w:rPr>
          <w:rFonts w:ascii="Times New Roman" w:hAnsi="Times New Roman" w:cs="Times New Roman"/>
        </w:rPr>
        <w:t>S</w:t>
      </w:r>
      <w:r w:rsidRPr="005079C4">
        <w:rPr>
          <w:rFonts w:ascii="Times New Roman" w:hAnsi="Times New Roman" w:cs="Times New Roman"/>
        </w:rPr>
        <w:t xml:space="preserve">tudy protocols have been approved by the local Ethics Committee of the Bavarian Medical Association. </w:t>
      </w:r>
      <w:r w:rsidR="00555975" w:rsidRPr="00555975">
        <w:rPr>
          <w:rFonts w:ascii="Times New Roman" w:hAnsi="Times New Roman" w:cs="Times New Roman"/>
        </w:rPr>
        <w:t>All investigations</w:t>
      </w:r>
      <w:r w:rsidR="00555975">
        <w:rPr>
          <w:rFonts w:ascii="Times New Roman" w:hAnsi="Times New Roman" w:cs="Times New Roman"/>
        </w:rPr>
        <w:t xml:space="preserve"> </w:t>
      </w:r>
      <w:r w:rsidR="00555975" w:rsidRPr="00555975">
        <w:rPr>
          <w:rFonts w:ascii="Times New Roman" w:hAnsi="Times New Roman" w:cs="Times New Roman"/>
        </w:rPr>
        <w:t>were performed in accordance with the Declaration of</w:t>
      </w:r>
      <w:r w:rsidR="00555975">
        <w:rPr>
          <w:rFonts w:ascii="Times New Roman" w:hAnsi="Times New Roman" w:cs="Times New Roman"/>
        </w:rPr>
        <w:t xml:space="preserve"> </w:t>
      </w:r>
      <w:r w:rsidR="00555975" w:rsidRPr="00555975">
        <w:rPr>
          <w:rFonts w:ascii="Times New Roman" w:hAnsi="Times New Roman" w:cs="Times New Roman"/>
        </w:rPr>
        <w:t>Helsinki, including obtaining written informed consent</w:t>
      </w:r>
      <w:r w:rsidR="00555975">
        <w:rPr>
          <w:rFonts w:ascii="Times New Roman" w:hAnsi="Times New Roman" w:cs="Times New Roman"/>
        </w:rPr>
        <w:t xml:space="preserve"> </w:t>
      </w:r>
      <w:r w:rsidR="00555975" w:rsidRPr="00555975">
        <w:rPr>
          <w:rFonts w:ascii="Times New Roman" w:hAnsi="Times New Roman" w:cs="Times New Roman"/>
        </w:rPr>
        <w:t>from all participants.</w:t>
      </w:r>
    </w:p>
    <w:p w:rsidR="000F22BE" w:rsidRPr="005079C4" w:rsidRDefault="000F22BE" w:rsidP="002031B8">
      <w:pPr>
        <w:spacing w:before="240" w:after="0" w:line="480" w:lineRule="auto"/>
        <w:rPr>
          <w:rFonts w:ascii="Times New Roman" w:hAnsi="Times New Roman" w:cs="Times New Roman"/>
          <w:i/>
        </w:rPr>
      </w:pPr>
      <w:r w:rsidRPr="005079C4">
        <w:rPr>
          <w:rFonts w:ascii="Times New Roman" w:hAnsi="Times New Roman" w:cs="Times New Roman"/>
          <w:i/>
        </w:rPr>
        <w:t>Exclusions</w:t>
      </w:r>
    </w:p>
    <w:p w:rsidR="000F22BE" w:rsidRPr="005079C4" w:rsidRDefault="000F22BE" w:rsidP="00B6310C">
      <w:pPr>
        <w:spacing w:after="0" w:line="480" w:lineRule="auto"/>
        <w:rPr>
          <w:rFonts w:ascii="Times New Roman" w:hAnsi="Times New Roman" w:cs="Times New Roman"/>
        </w:rPr>
      </w:pPr>
      <w:r w:rsidRPr="005079C4">
        <w:rPr>
          <w:rFonts w:ascii="Times New Roman" w:hAnsi="Times New Roman" w:cs="Times New Roman"/>
        </w:rPr>
        <w:t xml:space="preserve">Since fasting measurements of glucose and insulin were only available for KORA S4 individuals aged 55-74 years, all individuals outside this age range were excluded (n=2,608). After further exclusions as described in Figure 1, 819 individuals without diabetes at baseline were included in the present analysis. As missing values varied by parameter, the number of participants used in the final models varied slightly. In total, n=492 participants within the age range 55-74 years were lost-to-follow-up. After applying the same exclusion criteria as for the </w:t>
      </w:r>
      <w:r>
        <w:rPr>
          <w:rFonts w:ascii="Times New Roman" w:hAnsi="Times New Roman" w:cs="Times New Roman"/>
        </w:rPr>
        <w:t>main</w:t>
      </w:r>
      <w:r w:rsidRPr="005079C4">
        <w:rPr>
          <w:rFonts w:ascii="Times New Roman" w:hAnsi="Times New Roman" w:cs="Times New Roman"/>
        </w:rPr>
        <w:t xml:space="preserve"> analysis, n=371 of these were used for a</w:t>
      </w:r>
      <w:r>
        <w:rPr>
          <w:rFonts w:ascii="Times New Roman" w:hAnsi="Times New Roman" w:cs="Times New Roman"/>
        </w:rPr>
        <w:t>n attrition</w:t>
      </w:r>
      <w:r w:rsidRPr="005079C4">
        <w:rPr>
          <w:rFonts w:ascii="Times New Roman" w:hAnsi="Times New Roman" w:cs="Times New Roman"/>
        </w:rPr>
        <w:t xml:space="preserve"> analysis.</w:t>
      </w:r>
    </w:p>
    <w:p w:rsidR="000F22BE" w:rsidRPr="005079C4" w:rsidRDefault="000F22BE" w:rsidP="002031B8">
      <w:pPr>
        <w:spacing w:before="240" w:after="0" w:line="480" w:lineRule="auto"/>
        <w:rPr>
          <w:rFonts w:ascii="Times New Roman" w:hAnsi="Times New Roman" w:cs="Times New Roman"/>
          <w:i/>
        </w:rPr>
      </w:pPr>
      <w:r w:rsidRPr="005079C4">
        <w:rPr>
          <w:rFonts w:ascii="Times New Roman" w:hAnsi="Times New Roman" w:cs="Times New Roman"/>
          <w:i/>
        </w:rPr>
        <w:t xml:space="preserve">Statistical </w:t>
      </w:r>
      <w:r>
        <w:rPr>
          <w:rFonts w:ascii="Times New Roman" w:hAnsi="Times New Roman" w:cs="Times New Roman"/>
          <w:i/>
        </w:rPr>
        <w:t>a</w:t>
      </w:r>
      <w:r w:rsidRPr="005079C4">
        <w:rPr>
          <w:rFonts w:ascii="Times New Roman" w:hAnsi="Times New Roman" w:cs="Times New Roman"/>
          <w:i/>
        </w:rPr>
        <w:t>nalysis</w:t>
      </w:r>
    </w:p>
    <w:p w:rsidR="000F22BE" w:rsidRPr="005079C4" w:rsidRDefault="00F86E39" w:rsidP="00235B77">
      <w:pPr>
        <w:spacing w:after="0" w:line="480" w:lineRule="auto"/>
        <w:rPr>
          <w:rFonts w:ascii="Times New Roman" w:hAnsi="Times New Roman" w:cs="Times New Roman"/>
        </w:rPr>
      </w:pPr>
      <w:r>
        <w:rPr>
          <w:rFonts w:ascii="Times New Roman" w:hAnsi="Times New Roman" w:cs="Times New Roman"/>
        </w:rPr>
        <w:lastRenderedPageBreak/>
        <w:t>C</w:t>
      </w:r>
      <w:r w:rsidR="000F22BE" w:rsidRPr="00D72D12">
        <w:rPr>
          <w:rFonts w:ascii="Times New Roman" w:hAnsi="Times New Roman" w:cs="Times New Roman"/>
        </w:rPr>
        <w:t xml:space="preserve">haracteristics of the study participants are presented as percentages </w:t>
      </w:r>
      <w:r w:rsidR="000F22BE">
        <w:rPr>
          <w:rFonts w:ascii="Times New Roman" w:hAnsi="Times New Roman" w:cs="Times New Roman"/>
        </w:rPr>
        <w:t xml:space="preserve">(number) </w:t>
      </w:r>
      <w:r w:rsidR="000F22BE" w:rsidRPr="00D72D12">
        <w:rPr>
          <w:rFonts w:ascii="Times New Roman" w:hAnsi="Times New Roman" w:cs="Times New Roman"/>
        </w:rPr>
        <w:t>for categorical variables and as median (25</w:t>
      </w:r>
      <w:r w:rsidR="000F22BE" w:rsidRPr="00D72D12">
        <w:rPr>
          <w:rFonts w:ascii="Times New Roman" w:hAnsi="Times New Roman" w:cs="Times New Roman"/>
          <w:vertAlign w:val="superscript"/>
        </w:rPr>
        <w:t>th</w:t>
      </w:r>
      <w:r w:rsidR="000F22BE" w:rsidRPr="00D72D12">
        <w:rPr>
          <w:rFonts w:ascii="Times New Roman" w:hAnsi="Times New Roman" w:cs="Times New Roman"/>
        </w:rPr>
        <w:t>, 75</w:t>
      </w:r>
      <w:r w:rsidR="000F22BE" w:rsidRPr="00D72D12">
        <w:rPr>
          <w:rFonts w:ascii="Times New Roman" w:hAnsi="Times New Roman" w:cs="Times New Roman"/>
          <w:vertAlign w:val="superscript"/>
        </w:rPr>
        <w:t>th</w:t>
      </w:r>
      <w:r w:rsidR="000F22BE" w:rsidRPr="00D72D12">
        <w:rPr>
          <w:rFonts w:ascii="Times New Roman" w:hAnsi="Times New Roman" w:cs="Times New Roman"/>
        </w:rPr>
        <w:t xml:space="preserve"> percentiles) for continuous variab</w:t>
      </w:r>
      <w:r w:rsidR="000F22BE">
        <w:rPr>
          <w:rFonts w:ascii="Times New Roman" w:hAnsi="Times New Roman" w:cs="Times New Roman"/>
        </w:rPr>
        <w:t>l</w:t>
      </w:r>
      <w:r w:rsidR="000F22BE" w:rsidRPr="00D72D12">
        <w:rPr>
          <w:rFonts w:ascii="Times New Roman" w:hAnsi="Times New Roman" w:cs="Times New Roman"/>
        </w:rPr>
        <w:t>es.</w:t>
      </w:r>
      <w:r w:rsidR="000F22BE">
        <w:rPr>
          <w:rFonts w:ascii="Times New Roman" w:hAnsi="Times New Roman" w:cs="Times New Roman"/>
        </w:rPr>
        <w:t xml:space="preserve"> </w:t>
      </w:r>
    </w:p>
    <w:p w:rsidR="000F22BE" w:rsidRPr="005079C4" w:rsidRDefault="000F22BE" w:rsidP="007578BF">
      <w:pPr>
        <w:spacing w:after="0" w:line="480" w:lineRule="auto"/>
        <w:rPr>
          <w:rFonts w:ascii="Times New Roman" w:hAnsi="Times New Roman" w:cs="Times New Roman"/>
        </w:rPr>
      </w:pPr>
      <w:r w:rsidRPr="005079C4">
        <w:rPr>
          <w:rFonts w:ascii="Times New Roman" w:hAnsi="Times New Roman" w:cs="Times New Roman"/>
        </w:rPr>
        <w:t xml:space="preserve">To model </w:t>
      </w:r>
      <w:r>
        <w:rPr>
          <w:rFonts w:ascii="Times New Roman" w:hAnsi="Times New Roman" w:cs="Times New Roman"/>
        </w:rPr>
        <w:t>change</w:t>
      </w:r>
      <w:r w:rsidRPr="005079C4">
        <w:rPr>
          <w:rFonts w:ascii="Times New Roman" w:hAnsi="Times New Roman" w:cs="Times New Roman"/>
        </w:rPr>
        <w:t xml:space="preserve"> </w:t>
      </w:r>
      <w:r w:rsidR="00FC4503">
        <w:rPr>
          <w:rFonts w:ascii="Times New Roman" w:hAnsi="Times New Roman" w:cs="Times New Roman"/>
        </w:rPr>
        <w:t>in</w:t>
      </w:r>
      <w:r w:rsidR="00FC4503" w:rsidRPr="005079C4">
        <w:rPr>
          <w:rFonts w:ascii="Times New Roman" w:hAnsi="Times New Roman" w:cs="Times New Roman"/>
        </w:rPr>
        <w:t xml:space="preserve"> </w:t>
      </w:r>
      <w:r w:rsidRPr="005079C4">
        <w:rPr>
          <w:rFonts w:ascii="Times New Roman" w:hAnsi="Times New Roman" w:cs="Times New Roman"/>
        </w:rPr>
        <w:t>markers of glycemic deterioration, we used a two-level growth model, where observation times nested within individuals represent level 1 and individuals represent level 2</w:t>
      </w:r>
      <w:hyperlink w:anchor="_ENREF_29" w:tooltip="Hedeker, 2004 #7" w:history="1">
        <w:r w:rsidR="00790D36">
          <w:rPr>
            <w:rFonts w:ascii="Times New Roman" w:hAnsi="Times New Roman" w:cs="Times New Roman"/>
          </w:rPr>
          <w:fldChar w:fldCharType="begin"/>
        </w:r>
        <w:r w:rsidR="00790D36">
          <w:rPr>
            <w:rFonts w:ascii="Times New Roman" w:hAnsi="Times New Roman" w:cs="Times New Roman"/>
          </w:rPr>
          <w:instrText xml:space="preserve"> ADDIN EN.CITE &lt;EndNote&gt;&lt;Cite&gt;&lt;Author&gt;Hedeker&lt;/Author&gt;&lt;Year&gt;2004&lt;/Year&gt;&lt;RecNum&gt;7&lt;/RecNum&gt;&lt;DisplayText&gt;&lt;style face="superscript"&gt;29&lt;/style&gt;&lt;/DisplayText&gt;&lt;record&gt;&lt;rec-number&gt;7&lt;/rec-number&gt;&lt;foreign-keys&gt;&lt;key app="EN" db-id="vsxxtsapwwe05geptwuv2sz1wdatdfsx5s55" timestamp="1468410101"&gt;7&lt;/key&gt;&lt;/foreign-keys&gt;&lt;ref-type name="Book"&gt;6&lt;/ref-type&gt;&lt;contributors&gt;&lt;authors&gt;&lt;author&gt;Hedeker, D.&lt;/author&gt;&lt;/authors&gt;&lt;tertiary-authors&gt;&lt;author&gt;D. Kaplan&lt;/author&gt;&lt;/tertiary-authors&gt;&lt;/contributors&gt;&lt;titles&gt;&lt;title&gt;An introduction to growth modeling&lt;/title&gt;&lt;secondary-title&gt;The SAGE Handbook of Quantitative Methodology for the Social Sciences&lt;/secondary-title&gt;&lt;/titles&gt;&lt;dates&gt;&lt;year&gt;2004&lt;/year&gt;&lt;/dates&gt;&lt;pub-location&gt;Thousand Oaks CA&lt;/pub-location&gt;&lt;publisher&gt;Sage Publications&lt;/publisher&gt;&lt;urls&gt;&lt;/urls&gt;&lt;/record&gt;&lt;/Cite&gt;&lt;/EndNote&gt;</w:instrText>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29</w:t>
        </w:r>
        <w:r w:rsidR="00790D36">
          <w:rPr>
            <w:rFonts w:ascii="Times New Roman" w:hAnsi="Times New Roman" w:cs="Times New Roman"/>
          </w:rPr>
          <w:fldChar w:fldCharType="end"/>
        </w:r>
      </w:hyperlink>
      <w:r>
        <w:rPr>
          <w:rFonts w:ascii="Times New Roman" w:hAnsi="Times New Roman" w:cs="Times New Roman"/>
        </w:rPr>
        <w:t>.</w:t>
      </w:r>
      <w:r w:rsidRPr="005079C4">
        <w:rPr>
          <w:rFonts w:ascii="Times New Roman" w:hAnsi="Times New Roman" w:cs="Times New Roman"/>
        </w:rPr>
        <w:t xml:space="preserve"> We applied a specific approach to discriminate between cross-sectional (between-subject) and longitudinal (within-subject) effects of the inflammatory markers</w:t>
      </w:r>
      <w:r w:rsidR="005850F3">
        <w:rPr>
          <w:rFonts w:ascii="Times New Roman" w:hAnsi="Times New Roman" w:cs="Times New Roman"/>
        </w:rPr>
        <w:fldChar w:fldCharType="begin">
          <w:fldData xml:space="preserve">PEVuZE5vdGU+PENpdGU+PEF1dGhvcj5IZWRla2VyPC9BdXRob3I+PFllYXI+MjAwNDwvWWVhcj48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</w:fldData>
        </w:fldChar>
      </w:r>
      <w:r w:rsidR="005850F3">
        <w:rPr>
          <w:rFonts w:ascii="Times New Roman" w:hAnsi="Times New Roman" w:cs="Times New Roman"/>
        </w:rPr>
        <w:instrText xml:space="preserve"> ADDIN EN.CITE </w:instrText>
      </w:r>
      <w:r w:rsidR="005850F3">
        <w:rPr>
          <w:rFonts w:ascii="Times New Roman" w:hAnsi="Times New Roman" w:cs="Times New Roman"/>
        </w:rPr>
        <w:fldChar w:fldCharType="begin">
          <w:fldData xml:space="preserve">PEVuZE5vdGU+PENpdGU+PEF1dGhvcj5IZWRla2VyPC9BdXRob3I+PFllYXI+MjAwNDwvWWVhcj48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</w:fldData>
        </w:fldChar>
      </w:r>
      <w:r w:rsidR="005850F3">
        <w:rPr>
          <w:rFonts w:ascii="Times New Roman" w:hAnsi="Times New Roman" w:cs="Times New Roman"/>
        </w:rPr>
        <w:instrText xml:space="preserve"> ADDIN EN.CITE.DATA </w:instrText>
      </w:r>
      <w:r w:rsidR="005850F3">
        <w:rPr>
          <w:rFonts w:ascii="Times New Roman" w:hAnsi="Times New Roman" w:cs="Times New Roman"/>
        </w:rPr>
      </w:r>
      <w:r w:rsidR="005850F3">
        <w:rPr>
          <w:rFonts w:ascii="Times New Roman" w:hAnsi="Times New Roman" w:cs="Times New Roman"/>
        </w:rPr>
        <w:fldChar w:fldCharType="end"/>
      </w:r>
      <w:r w:rsidR="005850F3">
        <w:rPr>
          <w:rFonts w:ascii="Times New Roman" w:hAnsi="Times New Roman" w:cs="Times New Roman"/>
        </w:rPr>
      </w:r>
      <w:r w:rsidR="005850F3">
        <w:rPr>
          <w:rFonts w:ascii="Times New Roman" w:hAnsi="Times New Roman" w:cs="Times New Roman"/>
        </w:rPr>
        <w:fldChar w:fldCharType="separate"/>
      </w:r>
      <w:hyperlink w:anchor="_ENREF_29" w:tooltip="Hedeker, 2004 #7" w:history="1">
        <w:r w:rsidR="00790D36" w:rsidRPr="005850F3">
          <w:rPr>
            <w:rFonts w:ascii="Times New Roman" w:hAnsi="Times New Roman" w:cs="Times New Roman"/>
            <w:noProof/>
            <w:vertAlign w:val="superscript"/>
          </w:rPr>
          <w:t>29</w:t>
        </w:r>
      </w:hyperlink>
      <w:r w:rsidR="005850F3" w:rsidRPr="005850F3">
        <w:rPr>
          <w:rFonts w:ascii="Times New Roman" w:hAnsi="Times New Roman" w:cs="Times New Roman"/>
          <w:noProof/>
          <w:vertAlign w:val="superscript"/>
        </w:rPr>
        <w:t xml:space="preserve">, </w:t>
      </w:r>
      <w:hyperlink w:anchor="_ENREF_30" w:tooltip="Laxy, 2014 #6" w:history="1">
        <w:r w:rsidR="00790D36" w:rsidRPr="005850F3">
          <w:rPr>
            <w:rFonts w:ascii="Times New Roman" w:hAnsi="Times New Roman" w:cs="Times New Roman"/>
            <w:noProof/>
            <w:vertAlign w:val="superscript"/>
          </w:rPr>
          <w:t>30</w:t>
        </w:r>
      </w:hyperlink>
      <w:r w:rsidR="005850F3">
        <w:rPr>
          <w:rFonts w:ascii="Times New Roman" w:hAnsi="Times New Roman" w:cs="Times New Roman"/>
        </w:rPr>
        <w:fldChar w:fldCharType="end"/>
      </w:r>
      <w:r>
        <w:rPr>
          <w:rFonts w:ascii="Times New Roman" w:hAnsi="Times New Roman" w:cs="Times New Roman"/>
        </w:rPr>
        <w:t xml:space="preserve">. Markers of inflammation were the independent and markers of </w:t>
      </w:r>
      <w:r w:rsidR="003C3556">
        <w:rPr>
          <w:rFonts w:ascii="Times New Roman" w:hAnsi="Times New Roman" w:cs="Times New Roman"/>
        </w:rPr>
        <w:t>glycemia</w:t>
      </w:r>
      <w:r>
        <w:rPr>
          <w:rFonts w:ascii="Times New Roman" w:hAnsi="Times New Roman" w:cs="Times New Roman"/>
        </w:rPr>
        <w:t xml:space="preserve">/insulin </w:t>
      </w:r>
      <w:r w:rsidR="003C3556">
        <w:rPr>
          <w:rFonts w:ascii="Times New Roman" w:hAnsi="Times New Roman" w:cs="Times New Roman"/>
        </w:rPr>
        <w:t>resistance/insulin secretion</w:t>
      </w:r>
      <w:r>
        <w:rPr>
          <w:rFonts w:ascii="Times New Roman" w:hAnsi="Times New Roman" w:cs="Times New Roman"/>
        </w:rPr>
        <w:t xml:space="preserve"> the dependent variables. Thus, the </w:t>
      </w:r>
      <w:r w:rsidRPr="004D13A6">
        <w:rPr>
          <w:rFonts w:ascii="Times New Roman" w:hAnsi="Times New Roman" w:cs="Times New Roman"/>
        </w:rPr>
        <w:t>between-subject effect estimate refers to the cross-sectional association between an inflammatory marker and HbA</w:t>
      </w:r>
      <w:r w:rsidRPr="0049034F">
        <w:rPr>
          <w:rFonts w:ascii="Times New Roman" w:hAnsi="Times New Roman" w:cs="Times New Roman"/>
          <w:vertAlign w:val="subscript"/>
        </w:rPr>
        <w:t>1c</w:t>
      </w:r>
      <w:r w:rsidRPr="004D13A6">
        <w:rPr>
          <w:rFonts w:ascii="Times New Roman" w:hAnsi="Times New Roman" w:cs="Times New Roman"/>
        </w:rPr>
        <w:t xml:space="preserve">, HOMA-IR or HOMA-β, whereas the within-subject effect estimate (longitudinal effect) represents the association between changes in inflammatory markers and changes in markers of </w:t>
      </w:r>
      <w:r w:rsidR="003C3556">
        <w:rPr>
          <w:rFonts w:ascii="Times New Roman" w:hAnsi="Times New Roman" w:cs="Times New Roman"/>
        </w:rPr>
        <w:t>glycemia</w:t>
      </w:r>
      <w:r w:rsidRPr="004D13A6">
        <w:rPr>
          <w:rFonts w:ascii="Times New Roman" w:hAnsi="Times New Roman" w:cs="Times New Roman"/>
        </w:rPr>
        <w:t>/insulin</w:t>
      </w:r>
      <w:r w:rsidR="003C3556">
        <w:rPr>
          <w:rFonts w:ascii="Times New Roman" w:hAnsi="Times New Roman" w:cs="Times New Roman"/>
        </w:rPr>
        <w:t xml:space="preserve"> resistance/insulin secretion</w:t>
      </w:r>
      <w:r w:rsidRPr="004D13A6">
        <w:rPr>
          <w:rFonts w:ascii="Times New Roman" w:hAnsi="Times New Roman" w:cs="Times New Roman"/>
        </w:rPr>
        <w:t xml:space="preserve"> over time.</w:t>
      </w:r>
      <w:r>
        <w:rPr>
          <w:rFonts w:ascii="Times New Roman" w:hAnsi="Times New Roman" w:cs="Times New Roman"/>
        </w:rPr>
        <w:t xml:space="preserve"> </w:t>
      </w:r>
      <w:r w:rsidRPr="004D13A6">
        <w:rPr>
          <w:rFonts w:ascii="Times New Roman" w:hAnsi="Times New Roman" w:cs="Times New Roman"/>
        </w:rPr>
        <w:t>For the growth models</w:t>
      </w:r>
      <w:r>
        <w:rPr>
          <w:rFonts w:ascii="Times New Roman" w:hAnsi="Times New Roman" w:cs="Times New Roman"/>
        </w:rPr>
        <w:t>,</w:t>
      </w:r>
      <w:r w:rsidRPr="004D13A6">
        <w:rPr>
          <w:rFonts w:ascii="Times New Roman" w:hAnsi="Times New Roman" w:cs="Times New Roman"/>
        </w:rPr>
        <w:t xml:space="preserve"> all inflammatory markers, HOMA-IR, HOMA-β, and triglycerides were log</w:t>
      </w:r>
      <w:r w:rsidRPr="00534FBB">
        <w:rPr>
          <w:rFonts w:ascii="Times New Roman" w:hAnsi="Times New Roman" w:cs="Times New Roman"/>
          <w:vertAlign w:val="subscript"/>
        </w:rPr>
        <w:t>e</w:t>
      </w:r>
      <w:r w:rsidRPr="004D13A6">
        <w:rPr>
          <w:rFonts w:ascii="Times New Roman" w:hAnsi="Times New Roman" w:cs="Times New Roman"/>
        </w:rPr>
        <w:t>-transformed to approximate normality. We estimated effects for a one unit change in markers of inflammation on the log</w:t>
      </w:r>
      <w:r w:rsidRPr="00534FBB">
        <w:rPr>
          <w:rFonts w:ascii="Times New Roman" w:hAnsi="Times New Roman" w:cs="Times New Roman"/>
          <w:vertAlign w:val="subscript"/>
        </w:rPr>
        <w:t>e</w:t>
      </w:r>
      <w:r w:rsidRPr="004D13A6">
        <w:rPr>
          <w:rFonts w:ascii="Times New Roman" w:hAnsi="Times New Roman" w:cs="Times New Roman"/>
        </w:rPr>
        <w:t xml:space="preserve">-scale which corresponds to a one percent change </w:t>
      </w:r>
      <w:r>
        <w:rPr>
          <w:rFonts w:ascii="Times New Roman" w:hAnsi="Times New Roman" w:cs="Times New Roman"/>
        </w:rPr>
        <w:t>on the original scale</w:t>
      </w:r>
      <w:r w:rsidRPr="004D13A6">
        <w:rPr>
          <w:rFonts w:ascii="Times New Roman" w:hAnsi="Times New Roman" w:cs="Times New Roman"/>
        </w:rPr>
        <w:t xml:space="preserve">. </w:t>
      </w:r>
      <w:r>
        <w:rPr>
          <w:rFonts w:ascii="Times New Roman" w:hAnsi="Times New Roman" w:cs="Times New Roman"/>
        </w:rPr>
        <w:t>Thus, for instance, longitudinal effect estimates can be interpreted as follows: A one percent increase in markers of inflammation from baseline to follow-up is associated with a (ß/100) unit increase in HbA</w:t>
      </w:r>
      <w:r w:rsidRPr="0049034F">
        <w:rPr>
          <w:rFonts w:ascii="Times New Roman" w:hAnsi="Times New Roman" w:cs="Times New Roman"/>
          <w:vertAlign w:val="subscript"/>
        </w:rPr>
        <w:t>1c</w:t>
      </w:r>
      <w:r w:rsidR="009638F5">
        <w:rPr>
          <w:rFonts w:ascii="Times New Roman" w:hAnsi="Times New Roman" w:cs="Times New Roman"/>
          <w:color w:val="FF0000"/>
        </w:rPr>
        <w:t xml:space="preserve"> </w:t>
      </w:r>
      <w:r>
        <w:rPr>
          <w:rFonts w:ascii="Times New Roman" w:hAnsi="Times New Roman" w:cs="Times New Roman"/>
        </w:rPr>
        <w:t xml:space="preserve">and a ß percent increase in HOMA-IR or HOMA-ß, respectively. </w:t>
      </w:r>
      <w:r w:rsidR="00AB0580">
        <w:rPr>
          <w:rFonts w:ascii="Times New Roman" w:hAnsi="Times New Roman" w:cs="Times New Roman"/>
        </w:rPr>
        <w:t xml:space="preserve">Since follow-up time was almost identical for all subjects, we created a </w:t>
      </w:r>
      <w:r w:rsidRPr="005079C4">
        <w:rPr>
          <w:rFonts w:ascii="Times New Roman" w:hAnsi="Times New Roman" w:cs="Times New Roman"/>
        </w:rPr>
        <w:t xml:space="preserve">binary dummy variable (baseline=0, follow-up=1) to represent observation period. All regression models were adjusted for sex and age at baseline (model 1). Model 2 also included baseline information about smoking status, alcohol intake, physical inactivity and parental history of diabetes. Model 3 extended model 2 by </w:t>
      </w:r>
      <w:r>
        <w:rPr>
          <w:rFonts w:ascii="Times New Roman" w:hAnsi="Times New Roman" w:cs="Times New Roman"/>
        </w:rPr>
        <w:t>additionally</w:t>
      </w:r>
      <w:r w:rsidRPr="005079C4">
        <w:rPr>
          <w:rFonts w:ascii="Times New Roman" w:hAnsi="Times New Roman" w:cs="Times New Roman"/>
        </w:rPr>
        <w:t xml:space="preserve"> adjusting for baseline levels of waist circumference, ratio of total and HDL cholesterol, </w:t>
      </w:r>
      <w:r w:rsidR="00FC4503" w:rsidRPr="004D13A6">
        <w:rPr>
          <w:rFonts w:ascii="Times New Roman" w:hAnsi="Times New Roman" w:cs="Times New Roman"/>
        </w:rPr>
        <w:t>log</w:t>
      </w:r>
      <w:r w:rsidR="00FC4503" w:rsidRPr="00534FBB">
        <w:rPr>
          <w:rFonts w:ascii="Times New Roman" w:hAnsi="Times New Roman" w:cs="Times New Roman"/>
          <w:vertAlign w:val="subscript"/>
        </w:rPr>
        <w:t>e</w:t>
      </w:r>
      <w:r w:rsidR="00FC4503" w:rsidRPr="004D13A6">
        <w:rPr>
          <w:rFonts w:ascii="Times New Roman" w:hAnsi="Times New Roman" w:cs="Times New Roman"/>
        </w:rPr>
        <w:t>-</w:t>
      </w:r>
      <w:r w:rsidR="00FC4503">
        <w:rPr>
          <w:rFonts w:ascii="Times New Roman" w:hAnsi="Times New Roman" w:cs="Times New Roman"/>
        </w:rPr>
        <w:t xml:space="preserve">transformed </w:t>
      </w:r>
      <w:r w:rsidRPr="005079C4">
        <w:rPr>
          <w:rFonts w:ascii="Times New Roman" w:hAnsi="Times New Roman" w:cs="Times New Roman"/>
        </w:rPr>
        <w:t>triglycerides and systolic blood pressure. In model 4, we included all covariates of model 3 as time-varying variables, except for parental history of diabetes, where we only used the follow-up information</w:t>
      </w:r>
      <w:r>
        <w:rPr>
          <w:rFonts w:ascii="Times New Roman" w:hAnsi="Times New Roman" w:cs="Times New Roman"/>
        </w:rPr>
        <w:t xml:space="preserve"> in this model</w:t>
      </w:r>
      <w:r w:rsidRPr="005079C4">
        <w:rPr>
          <w:rFonts w:ascii="Times New Roman" w:hAnsi="Times New Roman" w:cs="Times New Roman"/>
        </w:rPr>
        <w:t xml:space="preserve">. </w:t>
      </w:r>
    </w:p>
    <w:p w:rsidR="000F22BE" w:rsidRPr="005079C4" w:rsidRDefault="000F22BE" w:rsidP="007578BF">
      <w:pPr>
        <w:spacing w:after="0" w:line="480" w:lineRule="auto"/>
        <w:rPr>
          <w:rFonts w:ascii="Times New Roman" w:hAnsi="Times New Roman" w:cs="Times New Roman"/>
        </w:rPr>
      </w:pPr>
      <w:r>
        <w:rPr>
          <w:rFonts w:ascii="Times New Roman" w:hAnsi="Times New Roman" w:cs="Times New Roman"/>
        </w:rPr>
        <w:t>In</w:t>
      </w:r>
      <w:r w:rsidRPr="005079C4">
        <w:rPr>
          <w:rFonts w:ascii="Times New Roman" w:hAnsi="Times New Roman" w:cs="Times New Roman"/>
        </w:rPr>
        <w:t xml:space="preserve"> sensitivity analys</w:t>
      </w:r>
      <w:r>
        <w:rPr>
          <w:rFonts w:ascii="Times New Roman" w:hAnsi="Times New Roman" w:cs="Times New Roman"/>
        </w:rPr>
        <w:t>e</w:t>
      </w:r>
      <w:r w:rsidRPr="005079C4">
        <w:rPr>
          <w:rFonts w:ascii="Times New Roman" w:hAnsi="Times New Roman" w:cs="Times New Roman"/>
        </w:rPr>
        <w:t>s, we replaced waist circumference in models 3 and 4 with body mass index (BMI)</w:t>
      </w:r>
      <w:r>
        <w:rPr>
          <w:rFonts w:ascii="Times New Roman" w:hAnsi="Times New Roman" w:cs="Times New Roman"/>
        </w:rPr>
        <w:t>. Furthermore, we included interaction terms between categorized baseline level</w:t>
      </w:r>
      <w:r w:rsidR="00FC4503">
        <w:rPr>
          <w:rFonts w:ascii="Times New Roman" w:hAnsi="Times New Roman" w:cs="Times New Roman"/>
        </w:rPr>
        <w:t>s</w:t>
      </w:r>
      <w:r>
        <w:rPr>
          <w:rFonts w:ascii="Times New Roman" w:hAnsi="Times New Roman" w:cs="Times New Roman"/>
        </w:rPr>
        <w:t xml:space="preserve"> of inflammation marker</w:t>
      </w:r>
      <w:r w:rsidR="00FC4503">
        <w:rPr>
          <w:rFonts w:ascii="Times New Roman" w:hAnsi="Times New Roman" w:cs="Times New Roman"/>
        </w:rPr>
        <w:t>s</w:t>
      </w:r>
      <w:r>
        <w:rPr>
          <w:rFonts w:ascii="Times New Roman" w:hAnsi="Times New Roman" w:cs="Times New Roman"/>
        </w:rPr>
        <w:t xml:space="preserve"> (</w:t>
      </w:r>
      <w:r w:rsidRPr="005079C4">
        <w:rPr>
          <w:rFonts w:ascii="Times New Roman" w:hAnsi="Times New Roman" w:cs="Times New Roman"/>
          <w:iCs/>
          <w:color w:val="000000"/>
        </w:rPr>
        <w:t>&lt;76%/≥76% of the data (</w:t>
      </w:r>
      <w:r>
        <w:rPr>
          <w:rFonts w:ascii="Times New Roman" w:hAnsi="Times New Roman" w:cs="Times New Roman"/>
          <w:iCs/>
          <w:color w:val="000000"/>
        </w:rPr>
        <w:t>hs</w:t>
      </w:r>
      <w:r w:rsidRPr="005079C4">
        <w:rPr>
          <w:rFonts w:ascii="Times New Roman" w:hAnsi="Times New Roman" w:cs="Times New Roman"/>
          <w:iCs/>
          <w:color w:val="000000"/>
        </w:rPr>
        <w:t>CRP &lt;3</w:t>
      </w:r>
      <w:r>
        <w:rPr>
          <w:rFonts w:ascii="Times New Roman" w:hAnsi="Times New Roman" w:cs="Times New Roman"/>
          <w:iCs/>
          <w:color w:val="000000"/>
        </w:rPr>
        <w:t>.1</w:t>
      </w:r>
      <w:r w:rsidR="004D43F7">
        <w:rPr>
          <w:rFonts w:ascii="Times New Roman" w:hAnsi="Times New Roman" w:cs="Times New Roman"/>
          <w:iCs/>
          <w:color w:val="000000"/>
        </w:rPr>
        <w:t xml:space="preserve"> (reference) </w:t>
      </w:r>
      <w:r w:rsidRPr="005079C4">
        <w:rPr>
          <w:rFonts w:ascii="Times New Roman" w:hAnsi="Times New Roman" w:cs="Times New Roman"/>
          <w:iCs/>
          <w:color w:val="000000"/>
        </w:rPr>
        <w:t>/</w:t>
      </w:r>
      <w:r w:rsidR="004D43F7">
        <w:rPr>
          <w:rFonts w:ascii="Times New Roman" w:hAnsi="Times New Roman" w:cs="Times New Roman"/>
          <w:iCs/>
          <w:color w:val="000000"/>
        </w:rPr>
        <w:t xml:space="preserve"> </w:t>
      </w:r>
      <w:r w:rsidRPr="005079C4">
        <w:rPr>
          <w:rFonts w:ascii="Times New Roman" w:hAnsi="Times New Roman" w:cs="Times New Roman"/>
          <w:iCs/>
          <w:color w:val="000000"/>
        </w:rPr>
        <w:t>≥3</w:t>
      </w:r>
      <w:r>
        <w:rPr>
          <w:rFonts w:ascii="Times New Roman" w:hAnsi="Times New Roman" w:cs="Times New Roman"/>
          <w:iCs/>
          <w:color w:val="000000"/>
        </w:rPr>
        <w:t>.1</w:t>
      </w:r>
      <w:r w:rsidRPr="005079C4">
        <w:rPr>
          <w:rFonts w:ascii="Times New Roman" w:hAnsi="Times New Roman" w:cs="Times New Roman"/>
          <w:iCs/>
          <w:color w:val="000000"/>
        </w:rPr>
        <w:t xml:space="preserve"> mg/l; </w:t>
      </w:r>
      <w:r>
        <w:rPr>
          <w:rFonts w:ascii="Times New Roman" w:hAnsi="Times New Roman" w:cs="Times New Roman"/>
          <w:iCs/>
          <w:color w:val="000000"/>
        </w:rPr>
        <w:t>a</w:t>
      </w:r>
      <w:r w:rsidRPr="005079C4">
        <w:rPr>
          <w:rFonts w:ascii="Times New Roman" w:hAnsi="Times New Roman" w:cs="Times New Roman"/>
          <w:iCs/>
          <w:color w:val="000000"/>
        </w:rPr>
        <w:t xml:space="preserve">diponectin </w:t>
      </w:r>
      <w:r w:rsidR="00304638" w:rsidRPr="00304638">
        <w:rPr>
          <w:rFonts w:ascii="Times New Roman" w:hAnsi="Times New Roman" w:cs="Times New Roman"/>
          <w:iCs/>
          <w:color w:val="000000"/>
        </w:rPr>
        <w:t>&lt;6.2 / ≥6.2</w:t>
      </w:r>
      <w:r w:rsidR="004D43F7">
        <w:rPr>
          <w:rFonts w:ascii="Times New Roman" w:hAnsi="Times New Roman" w:cs="Times New Roman"/>
          <w:iCs/>
          <w:color w:val="000000"/>
        </w:rPr>
        <w:t xml:space="preserve"> (reference)</w:t>
      </w:r>
      <w:r w:rsidRPr="005079C4">
        <w:rPr>
          <w:rFonts w:ascii="Times New Roman" w:hAnsi="Times New Roman" w:cs="Times New Roman"/>
          <w:iCs/>
          <w:color w:val="000000"/>
        </w:rPr>
        <w:t xml:space="preserve"> </w:t>
      </w:r>
      <w:r>
        <w:rPr>
          <w:rFonts w:ascii="Times New Roman" w:hAnsi="Times New Roman" w:cs="Times New Roman"/>
          <w:iCs/>
          <w:color w:val="000000"/>
        </w:rPr>
        <w:t>µ</w:t>
      </w:r>
      <w:r w:rsidRPr="005079C4">
        <w:rPr>
          <w:rFonts w:ascii="Times New Roman" w:hAnsi="Times New Roman" w:cs="Times New Roman"/>
          <w:iCs/>
          <w:color w:val="000000"/>
        </w:rPr>
        <w:t>g/</w:t>
      </w:r>
      <w:r>
        <w:rPr>
          <w:rFonts w:ascii="Times New Roman" w:hAnsi="Times New Roman" w:cs="Times New Roman"/>
          <w:iCs/>
          <w:color w:val="000000"/>
        </w:rPr>
        <w:t>m</w:t>
      </w:r>
      <w:r w:rsidRPr="005079C4">
        <w:rPr>
          <w:rFonts w:ascii="Times New Roman" w:hAnsi="Times New Roman" w:cs="Times New Roman"/>
          <w:iCs/>
          <w:color w:val="000000"/>
        </w:rPr>
        <w:t xml:space="preserve">l; </w:t>
      </w:r>
      <w:r>
        <w:rPr>
          <w:rFonts w:ascii="Times New Roman" w:hAnsi="Times New Roman" w:cs="Times New Roman"/>
          <w:iCs/>
          <w:color w:val="000000"/>
        </w:rPr>
        <w:t>l</w:t>
      </w:r>
      <w:r w:rsidRPr="005079C4">
        <w:rPr>
          <w:rFonts w:ascii="Times New Roman" w:hAnsi="Times New Roman" w:cs="Times New Roman"/>
          <w:iCs/>
          <w:color w:val="000000"/>
        </w:rPr>
        <w:t>eukocyte count &lt;</w:t>
      </w:r>
      <w:r>
        <w:rPr>
          <w:rFonts w:ascii="Times New Roman" w:hAnsi="Times New Roman" w:cs="Times New Roman"/>
          <w:iCs/>
          <w:color w:val="000000"/>
        </w:rPr>
        <w:t>6.7</w:t>
      </w:r>
      <w:r w:rsidR="004D43F7">
        <w:rPr>
          <w:rFonts w:ascii="Times New Roman" w:hAnsi="Times New Roman" w:cs="Times New Roman"/>
          <w:iCs/>
          <w:color w:val="000000"/>
        </w:rPr>
        <w:t xml:space="preserve"> (reference) </w:t>
      </w:r>
      <w:r w:rsidRPr="005079C4">
        <w:rPr>
          <w:rFonts w:ascii="Times New Roman" w:hAnsi="Times New Roman" w:cs="Times New Roman"/>
          <w:iCs/>
          <w:color w:val="000000"/>
        </w:rPr>
        <w:t>/</w:t>
      </w:r>
      <w:r w:rsidR="004D43F7">
        <w:rPr>
          <w:rFonts w:ascii="Times New Roman" w:hAnsi="Times New Roman" w:cs="Times New Roman"/>
          <w:iCs/>
          <w:color w:val="000000"/>
        </w:rPr>
        <w:t xml:space="preserve"> </w:t>
      </w:r>
      <w:r w:rsidRPr="005079C4">
        <w:rPr>
          <w:rFonts w:ascii="Times New Roman" w:hAnsi="Times New Roman" w:cs="Times New Roman"/>
          <w:iCs/>
          <w:color w:val="000000"/>
        </w:rPr>
        <w:t>≥</w:t>
      </w:r>
      <w:r>
        <w:rPr>
          <w:rFonts w:ascii="Times New Roman" w:hAnsi="Times New Roman" w:cs="Times New Roman"/>
          <w:iCs/>
          <w:color w:val="000000"/>
        </w:rPr>
        <w:t>6.7</w:t>
      </w:r>
      <w:r w:rsidRPr="005079C4">
        <w:rPr>
          <w:rFonts w:ascii="Times New Roman" w:hAnsi="Times New Roman" w:cs="Times New Roman"/>
          <w:iCs/>
          <w:color w:val="000000"/>
        </w:rPr>
        <w:t xml:space="preserve"> /nl</w:t>
      </w:r>
      <w:r>
        <w:rPr>
          <w:rFonts w:ascii="Times New Roman" w:hAnsi="Times New Roman" w:cs="Times New Roman"/>
          <w:iCs/>
          <w:color w:val="000000"/>
        </w:rPr>
        <w:t xml:space="preserve">) </w:t>
      </w:r>
      <w:r>
        <w:rPr>
          <w:rFonts w:ascii="Times New Roman" w:hAnsi="Times New Roman" w:cs="Times New Roman"/>
        </w:rPr>
        <w:t>and longitudinal effect estimates</w:t>
      </w:r>
      <w:r w:rsidRPr="005079C4">
        <w:rPr>
          <w:rFonts w:ascii="Times New Roman" w:hAnsi="Times New Roman" w:cs="Times New Roman"/>
        </w:rPr>
        <w:t>.</w:t>
      </w:r>
      <w:r>
        <w:rPr>
          <w:rFonts w:ascii="Times New Roman" w:hAnsi="Times New Roman" w:cs="Times New Roman"/>
        </w:rPr>
        <w:t xml:space="preserve"> For </w:t>
      </w:r>
      <w:r w:rsidR="000C51E5">
        <w:rPr>
          <w:rFonts w:ascii="Times New Roman" w:hAnsi="Times New Roman" w:cs="Times New Roman"/>
        </w:rPr>
        <w:t>hs</w:t>
      </w:r>
      <w:r>
        <w:rPr>
          <w:rFonts w:ascii="Times New Roman" w:hAnsi="Times New Roman" w:cs="Times New Roman"/>
        </w:rPr>
        <w:t>CRP and leu</w:t>
      </w:r>
      <w:r w:rsidR="009A2793">
        <w:rPr>
          <w:rFonts w:ascii="Times New Roman" w:hAnsi="Times New Roman" w:cs="Times New Roman"/>
        </w:rPr>
        <w:t>k</w:t>
      </w:r>
      <w:r>
        <w:rPr>
          <w:rFonts w:ascii="Times New Roman" w:hAnsi="Times New Roman" w:cs="Times New Roman"/>
        </w:rPr>
        <w:t xml:space="preserve">ocyte count, persons with </w:t>
      </w:r>
      <w:r>
        <w:rPr>
          <w:rFonts w:ascii="Times New Roman" w:hAnsi="Times New Roman" w:cs="Times New Roman"/>
          <w:iCs/>
          <w:color w:val="000000"/>
        </w:rPr>
        <w:t>low v</w:t>
      </w:r>
      <w:r w:rsidRPr="005079C4">
        <w:rPr>
          <w:rFonts w:ascii="Times New Roman" w:hAnsi="Times New Roman" w:cs="Times New Roman"/>
          <w:iCs/>
          <w:color w:val="000000"/>
        </w:rPr>
        <w:t xml:space="preserve">alues </w:t>
      </w:r>
      <w:r>
        <w:rPr>
          <w:rFonts w:ascii="Times New Roman" w:hAnsi="Times New Roman" w:cs="Times New Roman"/>
          <w:iCs/>
          <w:color w:val="000000"/>
        </w:rPr>
        <w:t>and for adiponectin persons with high values were set as reference group</w:t>
      </w:r>
      <w:r w:rsidRPr="005079C4">
        <w:rPr>
          <w:rFonts w:ascii="Times New Roman" w:hAnsi="Times New Roman" w:cs="Times New Roman"/>
          <w:iCs/>
          <w:color w:val="000000"/>
        </w:rPr>
        <w:t>.</w:t>
      </w:r>
      <w:r w:rsidRPr="005079C4">
        <w:rPr>
          <w:rFonts w:ascii="Times New Roman" w:hAnsi="Times New Roman" w:cs="Times New Roman"/>
        </w:rPr>
        <w:t xml:space="preserve"> </w:t>
      </w:r>
      <w:r w:rsidR="00B2283C" w:rsidRPr="002D41C6">
        <w:rPr>
          <w:rFonts w:ascii="Times New Roman" w:hAnsi="Times New Roman" w:cs="Times New Roman"/>
          <w:color w:val="000000" w:themeColor="text1"/>
        </w:rPr>
        <w:lastRenderedPageBreak/>
        <w:t>In further sensitivity analyses, we adjusted the results in model 3 for use of drugs potentially affecting inflammation and/or glucose metabolism and insulin</w:t>
      </w:r>
      <w:r w:rsidR="002D41C6">
        <w:rPr>
          <w:rFonts w:ascii="Times New Roman" w:hAnsi="Times New Roman" w:cs="Times New Roman"/>
          <w:color w:val="000000" w:themeColor="text1"/>
        </w:rPr>
        <w:t xml:space="preserve"> </w:t>
      </w:r>
      <w:r w:rsidR="00B2283C" w:rsidRPr="002D41C6">
        <w:rPr>
          <w:rFonts w:ascii="Times New Roman" w:hAnsi="Times New Roman" w:cs="Times New Roman"/>
          <w:color w:val="000000" w:themeColor="text1"/>
        </w:rPr>
        <w:t>secretion/action: i.e. regular use of steroids, regular use of acetylsalicylic acid, use of thia</w:t>
      </w:r>
      <w:r w:rsidR="00360A2B" w:rsidRPr="002D41C6">
        <w:rPr>
          <w:rFonts w:ascii="Times New Roman" w:hAnsi="Times New Roman" w:cs="Times New Roman"/>
          <w:color w:val="000000" w:themeColor="text1"/>
        </w:rPr>
        <w:t>z</w:t>
      </w:r>
      <w:r w:rsidR="00B2283C" w:rsidRPr="002D41C6">
        <w:rPr>
          <w:rFonts w:ascii="Times New Roman" w:hAnsi="Times New Roman" w:cs="Times New Roman"/>
          <w:color w:val="000000" w:themeColor="text1"/>
        </w:rPr>
        <w:t xml:space="preserve">ide diuretics, use of beta-blockers and use of statins as well as use of antineoplastic/anti-inflammatory drugs. </w:t>
      </w:r>
      <w:r w:rsidRPr="005079C4">
        <w:rPr>
          <w:rFonts w:ascii="Times New Roman" w:hAnsi="Times New Roman" w:cs="Times New Roman"/>
        </w:rPr>
        <w:t>A two-tailed p-value of &lt; 0.05 was considered statistically significant without correction for multiple testing</w:t>
      </w:r>
      <w:r>
        <w:rPr>
          <w:rFonts w:ascii="Times New Roman" w:hAnsi="Times New Roman" w:cs="Times New Roman"/>
        </w:rPr>
        <w:t xml:space="preserve"> as outcome markers are highly correlated</w:t>
      </w:r>
      <w:r w:rsidRPr="005079C4">
        <w:rPr>
          <w:rFonts w:ascii="Times New Roman" w:hAnsi="Times New Roman" w:cs="Times New Roman"/>
        </w:rPr>
        <w:t>. Statistical analysis was conducted with R version 3.</w:t>
      </w:r>
      <w:r>
        <w:rPr>
          <w:rFonts w:ascii="Times New Roman" w:hAnsi="Times New Roman" w:cs="Times New Roman"/>
        </w:rPr>
        <w:t>4</w:t>
      </w:r>
      <w:r w:rsidRPr="005079C4">
        <w:rPr>
          <w:rFonts w:ascii="Times New Roman" w:hAnsi="Times New Roman" w:cs="Times New Roman"/>
        </w:rPr>
        <w:t>.</w:t>
      </w:r>
      <w:r>
        <w:rPr>
          <w:rFonts w:ascii="Times New Roman" w:hAnsi="Times New Roman" w:cs="Times New Roman"/>
        </w:rPr>
        <w:t>1</w:t>
      </w:r>
      <w:r w:rsidRPr="005079C4">
        <w:rPr>
          <w:rFonts w:ascii="Times New Roman" w:hAnsi="Times New Roman" w:cs="Times New Roman"/>
        </w:rPr>
        <w:t xml:space="preserve"> (201</w:t>
      </w:r>
      <w:r>
        <w:rPr>
          <w:rFonts w:ascii="Times New Roman" w:hAnsi="Times New Roman" w:cs="Times New Roman"/>
        </w:rPr>
        <w:t>7</w:t>
      </w:r>
      <w:r w:rsidRPr="005079C4">
        <w:rPr>
          <w:rFonts w:ascii="Times New Roman" w:hAnsi="Times New Roman" w:cs="Times New Roman"/>
        </w:rPr>
        <w:t>-0</w:t>
      </w:r>
      <w:r>
        <w:rPr>
          <w:rFonts w:ascii="Times New Roman" w:hAnsi="Times New Roman" w:cs="Times New Roman"/>
        </w:rPr>
        <w:t>6</w:t>
      </w:r>
      <w:r w:rsidRPr="005079C4">
        <w:rPr>
          <w:rFonts w:ascii="Times New Roman" w:hAnsi="Times New Roman" w:cs="Times New Roman"/>
        </w:rPr>
        <w:t>-</w:t>
      </w:r>
      <w:r>
        <w:rPr>
          <w:rFonts w:ascii="Times New Roman" w:hAnsi="Times New Roman" w:cs="Times New Roman"/>
        </w:rPr>
        <w:t>30</w:t>
      </w:r>
      <w:r w:rsidRPr="005079C4">
        <w:rPr>
          <w:rFonts w:ascii="Times New Roman" w:hAnsi="Times New Roman" w:cs="Times New Roman"/>
        </w:rPr>
        <w:t xml:space="preserve">). For </w:t>
      </w:r>
      <w:r w:rsidR="009C33FB">
        <w:rPr>
          <w:rFonts w:ascii="Times New Roman" w:hAnsi="Times New Roman" w:cs="Times New Roman"/>
        </w:rPr>
        <w:t xml:space="preserve">the </w:t>
      </w:r>
      <w:r w:rsidRPr="005079C4">
        <w:rPr>
          <w:rFonts w:ascii="Times New Roman" w:hAnsi="Times New Roman" w:cs="Times New Roman"/>
        </w:rPr>
        <w:t xml:space="preserve">two-level regression models, we used the R-package </w:t>
      </w:r>
      <w:r w:rsidRPr="005079C4">
        <w:rPr>
          <w:rFonts w:ascii="Times New Roman" w:hAnsi="Times New Roman" w:cs="Times New Roman"/>
          <w:i/>
        </w:rPr>
        <w:t>nlme</w:t>
      </w:r>
      <w:r w:rsidR="005850F3">
        <w:rPr>
          <w:rFonts w:ascii="Times New Roman" w:hAnsi="Times New Roman" w:cs="Times New Roman"/>
        </w:rPr>
        <w:fldChar w:fldCharType="begin"/>
      </w:r>
      <w:r w:rsidR="005850F3">
        <w:rPr>
          <w:rFonts w:ascii="Times New Roman" w:hAnsi="Times New Roman" w:cs="Times New Roman"/>
        </w:rPr>
        <w:instrText xml:space="preserve"> ADDIN EN.CITE &lt;EndNote&gt;&lt;Cite&gt;&lt;Author&gt;R Core Team&lt;/Author&gt;&lt;Year&gt;2015&lt;/Year&gt;&lt;RecNum&gt;9&lt;/RecNum&gt;&lt;DisplayText&gt;&lt;style face="superscript"&gt;31, 32&lt;/style&gt;&lt;/DisplayText&gt;&lt;record&gt;&lt;rec-number&gt;9&lt;/rec-number&gt;&lt;foreign-keys&gt;&lt;key app="EN" db-id="vsxxtsapwwe05geptwuv2sz1wdatdfsx5s55" timestamp="1468410530"&gt;9&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5&lt;/year&gt;&lt;/dates&gt;&lt;publisher&gt;R Foundation for Statistical Computing&lt;/publisher&gt;&lt;urls&gt;&lt;related-urls&gt;&lt;url&gt;http://www.R-project.org/&lt;/url&gt;&lt;/related-urls&gt;&lt;/urls&gt;&lt;/record&gt;&lt;/Cite&gt;&lt;Cite&gt;&lt;Author&gt;Pinheiro&lt;/Author&gt;&lt;Year&gt;2016&lt;/Year&gt;&lt;RecNum&gt;8&lt;/RecNum&gt;&lt;record&gt;&lt;rec-number&gt;8&lt;/rec-number&gt;&lt;foreign-keys&gt;&lt;key app="EN" db-id="vsxxtsapwwe05geptwuv2sz1wdatdfsx5s55" timestamp="1468410153"&gt;8&lt;/key&gt;&lt;/foreign-keys&gt;&lt;ref-type name="Computer Program"&gt;9&lt;/ref-type&gt;&lt;contributors&gt;&lt;authors&gt;&lt;author&gt;Pinheiro, J&lt;/author&gt;&lt;author&gt;Bates, D &lt;/author&gt;&lt;author&gt;DebRoy, S &lt;/author&gt;&lt;author&gt;Sarkar, D &lt;/author&gt;&lt;author&gt;R Core Team,&lt;/author&gt;&lt;/authors&gt;&lt;/contributors&gt;&lt;titles&gt;&lt;title&gt;nlme: Linear and Nonlinear Mixed Effects Models&lt;/title&gt;&lt;/titles&gt;&lt;dates&gt;&lt;year&gt;2016&lt;/year&gt;&lt;/dates&gt;&lt;urls&gt;&lt;related-urls&gt;&lt;url&gt;http://CRAN.R-project.org/package=nlme&lt;/url&gt;&lt;/related-urls&gt;&lt;/urls&gt;&lt;/record&gt;&lt;/Cite&gt;&lt;/EndNote&gt;</w:instrText>
      </w:r>
      <w:r w:rsidR="005850F3">
        <w:rPr>
          <w:rFonts w:ascii="Times New Roman" w:hAnsi="Times New Roman" w:cs="Times New Roman"/>
        </w:rPr>
        <w:fldChar w:fldCharType="separate"/>
      </w:r>
      <w:hyperlink w:anchor="_ENREF_31" w:tooltip="R Core Team, 2015 #9" w:history="1">
        <w:r w:rsidR="00790D36" w:rsidRPr="005850F3">
          <w:rPr>
            <w:rFonts w:ascii="Times New Roman" w:hAnsi="Times New Roman" w:cs="Times New Roman"/>
            <w:noProof/>
            <w:vertAlign w:val="superscript"/>
          </w:rPr>
          <w:t>31</w:t>
        </w:r>
      </w:hyperlink>
      <w:r w:rsidR="005850F3" w:rsidRPr="005850F3">
        <w:rPr>
          <w:rFonts w:ascii="Times New Roman" w:hAnsi="Times New Roman" w:cs="Times New Roman"/>
          <w:noProof/>
          <w:vertAlign w:val="superscript"/>
        </w:rPr>
        <w:t xml:space="preserve">, </w:t>
      </w:r>
      <w:hyperlink w:anchor="_ENREF_32" w:tooltip="Pinheiro, 2016 #8" w:history="1">
        <w:r w:rsidR="00790D36" w:rsidRPr="005850F3">
          <w:rPr>
            <w:rFonts w:ascii="Times New Roman" w:hAnsi="Times New Roman" w:cs="Times New Roman"/>
            <w:noProof/>
            <w:vertAlign w:val="superscript"/>
          </w:rPr>
          <w:t>32</w:t>
        </w:r>
      </w:hyperlink>
      <w:r w:rsidR="005850F3">
        <w:rPr>
          <w:rFonts w:ascii="Times New Roman" w:hAnsi="Times New Roman" w:cs="Times New Roman"/>
        </w:rPr>
        <w:fldChar w:fldCharType="end"/>
      </w:r>
      <w:r>
        <w:rPr>
          <w:rFonts w:ascii="Times New Roman" w:hAnsi="Times New Roman" w:cs="Times New Roman"/>
        </w:rPr>
        <w:t>.</w:t>
      </w:r>
    </w:p>
    <w:p w:rsidR="000F22BE" w:rsidRPr="005079C4" w:rsidRDefault="000F22BE" w:rsidP="00F15FAF">
      <w:pPr>
        <w:spacing w:before="360" w:after="0" w:line="480" w:lineRule="auto"/>
        <w:rPr>
          <w:rFonts w:ascii="Times New Roman" w:hAnsi="Times New Roman" w:cs="Times New Roman"/>
          <w:b/>
        </w:rPr>
      </w:pPr>
      <w:r w:rsidRPr="005079C4">
        <w:rPr>
          <w:rFonts w:ascii="Times New Roman" w:hAnsi="Times New Roman" w:cs="Times New Roman"/>
          <w:b/>
        </w:rPr>
        <w:t xml:space="preserve">Results </w:t>
      </w:r>
    </w:p>
    <w:p w:rsidR="000F22BE" w:rsidRPr="005079C4" w:rsidRDefault="000F22BE" w:rsidP="0034731D">
      <w:pPr>
        <w:spacing w:before="240" w:after="0" w:line="480" w:lineRule="auto"/>
        <w:rPr>
          <w:rFonts w:ascii="Times New Roman" w:hAnsi="Times New Roman" w:cs="Times New Roman"/>
          <w:i/>
        </w:rPr>
      </w:pPr>
      <w:r w:rsidRPr="005079C4">
        <w:rPr>
          <w:rFonts w:ascii="Times New Roman" w:hAnsi="Times New Roman" w:cs="Times New Roman"/>
          <w:i/>
        </w:rPr>
        <w:t xml:space="preserve">Characteristics of the study populations </w:t>
      </w:r>
    </w:p>
    <w:p w:rsidR="000F22BE" w:rsidRPr="00F029FC" w:rsidRDefault="000F22BE" w:rsidP="00735AEC">
      <w:pPr>
        <w:spacing w:after="0" w:line="480" w:lineRule="auto"/>
        <w:rPr>
          <w:rFonts w:ascii="Times New Roman" w:hAnsi="Times New Roman" w:cs="Times New Roman"/>
        </w:rPr>
      </w:pPr>
      <w:r w:rsidRPr="005079C4">
        <w:rPr>
          <w:rFonts w:ascii="Times New Roman" w:hAnsi="Times New Roman" w:cs="Times New Roman"/>
          <w:b/>
        </w:rPr>
        <w:t>Table 1</w:t>
      </w:r>
      <w:r w:rsidRPr="005079C4">
        <w:rPr>
          <w:rFonts w:ascii="Times New Roman" w:hAnsi="Times New Roman" w:cs="Times New Roman"/>
        </w:rPr>
        <w:t xml:space="preserve"> shows the characteristics of the study participants at baseline and follow-up. </w:t>
      </w:r>
      <w:r>
        <w:rPr>
          <w:rFonts w:ascii="Times New Roman" w:hAnsi="Times New Roman" w:cs="Times New Roman"/>
        </w:rPr>
        <w:t>At baseline, m</w:t>
      </w:r>
      <w:r w:rsidRPr="005079C4">
        <w:rPr>
          <w:rFonts w:ascii="Times New Roman" w:hAnsi="Times New Roman" w:cs="Times New Roman"/>
        </w:rPr>
        <w:t>edian age was 63 years (IQR: 9)</w:t>
      </w:r>
      <w:r>
        <w:rPr>
          <w:rFonts w:ascii="Times New Roman" w:hAnsi="Times New Roman" w:cs="Times New Roman"/>
        </w:rPr>
        <w:t xml:space="preserve">, </w:t>
      </w:r>
      <w:r w:rsidRPr="005079C4">
        <w:rPr>
          <w:rFonts w:ascii="Times New Roman" w:hAnsi="Times New Roman" w:cs="Times New Roman"/>
        </w:rPr>
        <w:t xml:space="preserve">most participants were overweight or obese and 26% were prediabetic. A comparison of baseline characteristics (where available) of those with and without follow-up information is shown in </w:t>
      </w:r>
      <w:r w:rsidR="00AE0BC4">
        <w:rPr>
          <w:rFonts w:ascii="Times New Roman" w:hAnsi="Times New Roman" w:cs="Times New Roman"/>
          <w:b/>
        </w:rPr>
        <w:t>Supplementary</w:t>
      </w:r>
      <w:r w:rsidRPr="005079C4">
        <w:rPr>
          <w:rFonts w:ascii="Times New Roman" w:hAnsi="Times New Roman" w:cs="Times New Roman"/>
          <w:b/>
        </w:rPr>
        <w:t xml:space="preserve"> Table S1</w:t>
      </w:r>
      <w:r w:rsidRPr="005079C4">
        <w:rPr>
          <w:rFonts w:ascii="Times New Roman" w:hAnsi="Times New Roman" w:cs="Times New Roman"/>
        </w:rPr>
        <w:t>.</w:t>
      </w:r>
      <w:r>
        <w:rPr>
          <w:rFonts w:ascii="Times New Roman" w:hAnsi="Times New Roman" w:cs="Times New Roman"/>
        </w:rPr>
        <w:t xml:space="preserve"> Participants without follow-up information were somewhat older, had higher levels of markers of inflammation and tended to have a more adverse metabolic risk factor profile.</w:t>
      </w:r>
    </w:p>
    <w:p w:rsidR="000F22BE" w:rsidRPr="005079C4" w:rsidRDefault="000F22BE" w:rsidP="0034731D">
      <w:pPr>
        <w:spacing w:before="240" w:after="0" w:line="480" w:lineRule="auto"/>
        <w:rPr>
          <w:rFonts w:ascii="Times New Roman" w:hAnsi="Times New Roman" w:cs="Times New Roman"/>
          <w:i/>
        </w:rPr>
      </w:pPr>
      <w:r w:rsidRPr="005079C4">
        <w:rPr>
          <w:rFonts w:ascii="Times New Roman" w:hAnsi="Times New Roman" w:cs="Times New Roman"/>
          <w:i/>
        </w:rPr>
        <w:t>Two</w:t>
      </w:r>
      <w:r>
        <w:rPr>
          <w:rFonts w:ascii="Times New Roman" w:hAnsi="Times New Roman" w:cs="Times New Roman"/>
          <w:i/>
        </w:rPr>
        <w:t>-</w:t>
      </w:r>
      <w:r w:rsidRPr="005079C4">
        <w:rPr>
          <w:rFonts w:ascii="Times New Roman" w:hAnsi="Times New Roman" w:cs="Times New Roman"/>
          <w:i/>
        </w:rPr>
        <w:t>level growth models</w:t>
      </w:r>
    </w:p>
    <w:p w:rsidR="000F22BE" w:rsidRPr="005079C4" w:rsidRDefault="000F22BE" w:rsidP="009962D9">
      <w:pPr>
        <w:spacing w:after="0" w:line="480" w:lineRule="auto"/>
        <w:rPr>
          <w:rFonts w:ascii="Times New Roman" w:hAnsi="Times New Roman" w:cs="Times New Roman"/>
          <w:color w:val="000000"/>
        </w:rPr>
      </w:pPr>
      <w:r w:rsidRPr="005079C4">
        <w:rPr>
          <w:rFonts w:ascii="Times New Roman" w:hAnsi="Times New Roman" w:cs="Times New Roman"/>
        </w:rPr>
        <w:t>Results of the two-level growth models for the association of inflammatory markers with HbA</w:t>
      </w:r>
      <w:r w:rsidRPr="005079C4">
        <w:rPr>
          <w:rFonts w:ascii="Times New Roman" w:hAnsi="Times New Roman" w:cs="Times New Roman"/>
          <w:vertAlign w:val="subscript"/>
        </w:rPr>
        <w:t>1c</w:t>
      </w:r>
      <w:r w:rsidRPr="005079C4">
        <w:rPr>
          <w:rFonts w:ascii="Times New Roman" w:hAnsi="Times New Roman" w:cs="Times New Roman"/>
        </w:rPr>
        <w:t>, HOMA-IR and HOMA-</w:t>
      </w:r>
      <w:r w:rsidRPr="005079C4">
        <w:rPr>
          <w:rFonts w:ascii="Times New Roman" w:hAnsi="Times New Roman" w:cs="Times New Roman"/>
          <w:iCs/>
          <w:color w:val="000000"/>
        </w:rPr>
        <w:t>β</w:t>
      </w:r>
      <w:r w:rsidRPr="005079C4">
        <w:rPr>
          <w:rFonts w:ascii="Times New Roman" w:hAnsi="Times New Roman" w:cs="Times New Roman"/>
        </w:rPr>
        <w:t xml:space="preserve"> are depicted in </w:t>
      </w:r>
      <w:r w:rsidRPr="005079C4">
        <w:rPr>
          <w:rFonts w:ascii="Times New Roman" w:hAnsi="Times New Roman" w:cs="Times New Roman"/>
          <w:b/>
        </w:rPr>
        <w:t xml:space="preserve">Table 2. </w:t>
      </w:r>
      <w:r w:rsidRPr="005079C4">
        <w:rPr>
          <w:rFonts w:ascii="Times New Roman" w:hAnsi="Times New Roman" w:cs="Times New Roman"/>
          <w:b/>
          <w:color w:val="000000"/>
        </w:rPr>
        <w:t>Figure 2</w:t>
      </w:r>
      <w:r w:rsidRPr="005079C4">
        <w:rPr>
          <w:rFonts w:ascii="Times New Roman" w:hAnsi="Times New Roman" w:cs="Times New Roman"/>
          <w:color w:val="000000"/>
        </w:rPr>
        <w:t xml:space="preserve"> illustrates longitudinal </w:t>
      </w:r>
      <w:r>
        <w:rPr>
          <w:rFonts w:ascii="Times New Roman" w:hAnsi="Times New Roman" w:cs="Times New Roman"/>
          <w:color w:val="000000"/>
        </w:rPr>
        <w:t xml:space="preserve">and </w:t>
      </w:r>
      <w:r w:rsidRPr="005079C4">
        <w:rPr>
          <w:rFonts w:ascii="Times New Roman" w:hAnsi="Times New Roman" w:cs="Times New Roman"/>
          <w:color w:val="000000"/>
        </w:rPr>
        <w:t>cross-sectional effect estimates from model 4</w:t>
      </w:r>
      <w:r w:rsidR="00460F9B">
        <w:rPr>
          <w:rFonts w:ascii="Times New Roman" w:hAnsi="Times New Roman" w:cs="Times New Roman"/>
          <w:color w:val="000000"/>
        </w:rPr>
        <w:t>,</w:t>
      </w:r>
      <w:r w:rsidRPr="005079C4">
        <w:rPr>
          <w:rFonts w:ascii="Times New Roman" w:hAnsi="Times New Roman" w:cs="Times New Roman"/>
          <w:color w:val="000000"/>
        </w:rPr>
        <w:t xml:space="preserve"> adjust</w:t>
      </w:r>
      <w:r w:rsidR="00460F9B">
        <w:rPr>
          <w:rFonts w:ascii="Times New Roman" w:hAnsi="Times New Roman" w:cs="Times New Roman"/>
          <w:color w:val="000000"/>
        </w:rPr>
        <w:t>ed</w:t>
      </w:r>
      <w:r w:rsidRPr="005079C4">
        <w:rPr>
          <w:rFonts w:ascii="Times New Roman" w:hAnsi="Times New Roman" w:cs="Times New Roman"/>
          <w:color w:val="000000"/>
        </w:rPr>
        <w:t xml:space="preserve"> for </w:t>
      </w:r>
      <w:r w:rsidRPr="005079C4">
        <w:rPr>
          <w:rFonts w:ascii="Times New Roman" w:hAnsi="Times New Roman" w:cs="Times New Roman"/>
          <w:iCs/>
        </w:rPr>
        <w:t>changes in metabolic or lifestyle factors</w:t>
      </w:r>
      <w:r w:rsidRPr="005079C4">
        <w:rPr>
          <w:rFonts w:ascii="Times New Roman" w:hAnsi="Times New Roman" w:cs="Times New Roman"/>
          <w:color w:val="000000"/>
        </w:rPr>
        <w:t xml:space="preserve">. </w:t>
      </w:r>
    </w:p>
    <w:p w:rsidR="000F22BE" w:rsidRDefault="000F22BE" w:rsidP="008C6C42">
      <w:pPr>
        <w:spacing w:after="0" w:line="480" w:lineRule="auto"/>
        <w:rPr>
          <w:rFonts w:ascii="Times New Roman" w:hAnsi="Times New Roman" w:cs="Times New Roman"/>
          <w:color w:val="000000"/>
        </w:rPr>
      </w:pPr>
      <w:r>
        <w:rPr>
          <w:rFonts w:ascii="Times New Roman" w:hAnsi="Times New Roman" w:cs="Times New Roman"/>
          <w:color w:val="000000"/>
        </w:rPr>
        <w:t>Regarding longitudinal changes, we showed that i</w:t>
      </w:r>
      <w:r w:rsidRPr="005079C4">
        <w:rPr>
          <w:rFonts w:ascii="Times New Roman" w:hAnsi="Times New Roman" w:cs="Times New Roman"/>
          <w:color w:val="000000"/>
        </w:rPr>
        <w:t>ncreases in leukocyte count</w:t>
      </w:r>
      <w:r>
        <w:rPr>
          <w:rFonts w:ascii="Times New Roman" w:hAnsi="Times New Roman" w:cs="Times New Roman"/>
          <w:color w:val="000000"/>
        </w:rPr>
        <w:t xml:space="preserve"> between baseline and follow-up</w:t>
      </w:r>
      <w:r w:rsidRPr="005079C4">
        <w:rPr>
          <w:rFonts w:ascii="Times New Roman" w:hAnsi="Times New Roman" w:cs="Times New Roman"/>
          <w:color w:val="000000"/>
        </w:rPr>
        <w:t xml:space="preserve"> were significantly associated with increased levels of all outcomes, i.e. HbA</w:t>
      </w:r>
      <w:r w:rsidRPr="00D417A1">
        <w:rPr>
          <w:rFonts w:ascii="Times New Roman" w:hAnsi="Times New Roman" w:cs="Times New Roman"/>
          <w:color w:val="000000"/>
          <w:vertAlign w:val="subscript"/>
        </w:rPr>
        <w:t>1c</w:t>
      </w:r>
      <w:r w:rsidRPr="005079C4">
        <w:rPr>
          <w:rFonts w:ascii="Times New Roman" w:hAnsi="Times New Roman" w:cs="Times New Roman"/>
          <w:color w:val="000000"/>
        </w:rPr>
        <w:t>, HOMA-IR and HOMA-ß after adjustment for baseline covariates (model 3). Further adjustment for time-varying covariates (model 4) attenuated the effect estimates somewhat and associations remained significant for HbA</w:t>
      </w:r>
      <w:r w:rsidRPr="00D417A1">
        <w:rPr>
          <w:rFonts w:ascii="Times New Roman" w:hAnsi="Times New Roman" w:cs="Times New Roman"/>
          <w:color w:val="000000"/>
          <w:vertAlign w:val="subscript"/>
        </w:rPr>
        <w:t>1c</w:t>
      </w:r>
      <w:r w:rsidRPr="005079C4">
        <w:rPr>
          <w:rFonts w:ascii="Times New Roman" w:hAnsi="Times New Roman" w:cs="Times New Roman"/>
          <w:color w:val="000000"/>
        </w:rPr>
        <w:t xml:space="preserve"> and HOMA-ß only.</w:t>
      </w:r>
      <w:r>
        <w:rPr>
          <w:rFonts w:ascii="Times New Roman" w:hAnsi="Times New Roman" w:cs="Times New Roman"/>
          <w:color w:val="000000"/>
        </w:rPr>
        <w:t xml:space="preserve"> For instance, a doubling of leu</w:t>
      </w:r>
      <w:r w:rsidR="009A2793">
        <w:rPr>
          <w:rFonts w:ascii="Times New Roman" w:hAnsi="Times New Roman" w:cs="Times New Roman"/>
          <w:color w:val="000000"/>
        </w:rPr>
        <w:t>k</w:t>
      </w:r>
      <w:r>
        <w:rPr>
          <w:rFonts w:ascii="Times New Roman" w:hAnsi="Times New Roman" w:cs="Times New Roman"/>
          <w:color w:val="000000"/>
        </w:rPr>
        <w:t>ocyte count from baseline to follow-up (i.e. an increase by 100%) was associated with a 0.168 unit increase in HbA</w:t>
      </w:r>
      <w:r w:rsidRPr="00D417A1">
        <w:rPr>
          <w:rFonts w:ascii="Times New Roman" w:hAnsi="Times New Roman" w:cs="Times New Roman"/>
          <w:color w:val="000000"/>
          <w:vertAlign w:val="subscript"/>
        </w:rPr>
        <w:t>1c</w:t>
      </w:r>
      <w:r>
        <w:rPr>
          <w:rFonts w:ascii="Times New Roman" w:hAnsi="Times New Roman" w:cs="Times New Roman"/>
          <w:color w:val="000000"/>
        </w:rPr>
        <w:t xml:space="preserve"> </w:t>
      </w:r>
      <w:r w:rsidR="004A703C">
        <w:rPr>
          <w:rFonts w:ascii="Times New Roman" w:hAnsi="Times New Roman" w:cs="Times New Roman"/>
          <w:color w:val="000000"/>
        </w:rPr>
        <w:t>, i.e. an increase of 0.168 % HbA</w:t>
      </w:r>
      <w:r w:rsidR="004A703C" w:rsidRPr="00D417A1">
        <w:rPr>
          <w:rFonts w:ascii="Times New Roman" w:hAnsi="Times New Roman" w:cs="Times New Roman"/>
          <w:color w:val="000000"/>
          <w:vertAlign w:val="subscript"/>
        </w:rPr>
        <w:t>1c</w:t>
      </w:r>
      <w:r w:rsidR="004A703C">
        <w:rPr>
          <w:rFonts w:ascii="Times New Roman" w:hAnsi="Times New Roman" w:cs="Times New Roman"/>
          <w:color w:val="000000"/>
        </w:rPr>
        <w:t xml:space="preserve"> </w:t>
      </w:r>
      <w:r>
        <w:rPr>
          <w:rFonts w:ascii="Times New Roman" w:hAnsi="Times New Roman" w:cs="Times New Roman"/>
          <w:color w:val="000000"/>
        </w:rPr>
        <w:t>and a 23.4% increase in insulin secretion (HOMA-ß) between baseline and follow-up.</w:t>
      </w:r>
      <w:r w:rsidRPr="005079C4">
        <w:rPr>
          <w:rFonts w:ascii="Times New Roman" w:hAnsi="Times New Roman" w:cs="Times New Roman"/>
          <w:color w:val="000000"/>
        </w:rPr>
        <w:t xml:space="preserve"> Increases in hsCRP were associated with increased HOMA-IR in model 3, but associations became non-significant after adjustment </w:t>
      </w:r>
      <w:r w:rsidRPr="005079C4">
        <w:rPr>
          <w:rFonts w:ascii="Times New Roman" w:hAnsi="Times New Roman" w:cs="Times New Roman"/>
          <w:color w:val="000000"/>
        </w:rPr>
        <w:lastRenderedPageBreak/>
        <w:t>for time-varying covariates (model 4). Increases in adiponectin were significantly associated with decreased HbA</w:t>
      </w:r>
      <w:r w:rsidRPr="004A703C">
        <w:rPr>
          <w:rFonts w:ascii="Times New Roman" w:hAnsi="Times New Roman" w:cs="Times New Roman"/>
          <w:color w:val="000000"/>
          <w:vertAlign w:val="subscript"/>
        </w:rPr>
        <w:t>1c</w:t>
      </w:r>
      <w:r w:rsidRPr="005079C4">
        <w:rPr>
          <w:rFonts w:ascii="Times New Roman" w:hAnsi="Times New Roman" w:cs="Times New Roman"/>
          <w:color w:val="000000"/>
        </w:rPr>
        <w:t xml:space="preserve"> levels and decreased HOMA-IR after adjustment for baseline covariates</w:t>
      </w:r>
      <w:r>
        <w:rPr>
          <w:rFonts w:ascii="Times New Roman" w:hAnsi="Times New Roman" w:cs="Times New Roman"/>
          <w:color w:val="000000"/>
        </w:rPr>
        <w:t xml:space="preserve"> (model 3)</w:t>
      </w:r>
      <w:r w:rsidRPr="005079C4">
        <w:rPr>
          <w:rFonts w:ascii="Times New Roman" w:hAnsi="Times New Roman" w:cs="Times New Roman"/>
          <w:color w:val="000000"/>
        </w:rPr>
        <w:t xml:space="preserve">. After further adjustment for time-varying covariates </w:t>
      </w:r>
      <w:r>
        <w:rPr>
          <w:rFonts w:ascii="Times New Roman" w:hAnsi="Times New Roman" w:cs="Times New Roman"/>
          <w:color w:val="000000"/>
        </w:rPr>
        <w:t xml:space="preserve">(model 4) </w:t>
      </w:r>
      <w:r w:rsidRPr="005079C4">
        <w:rPr>
          <w:rFonts w:ascii="Times New Roman" w:hAnsi="Times New Roman" w:cs="Times New Roman"/>
          <w:color w:val="000000"/>
        </w:rPr>
        <w:t>associations remained significant for HbA</w:t>
      </w:r>
      <w:r w:rsidRPr="00D417A1">
        <w:rPr>
          <w:rFonts w:ascii="Times New Roman" w:hAnsi="Times New Roman" w:cs="Times New Roman"/>
          <w:color w:val="000000"/>
          <w:vertAlign w:val="subscript"/>
        </w:rPr>
        <w:t>1c</w:t>
      </w:r>
      <w:r w:rsidRPr="005079C4">
        <w:rPr>
          <w:rFonts w:ascii="Times New Roman" w:hAnsi="Times New Roman" w:cs="Times New Roman"/>
          <w:color w:val="000000"/>
        </w:rPr>
        <w:t xml:space="preserve"> only.</w:t>
      </w:r>
      <w:r>
        <w:rPr>
          <w:rFonts w:ascii="Times New Roman" w:hAnsi="Times New Roman" w:cs="Times New Roman"/>
          <w:color w:val="000000"/>
        </w:rPr>
        <w:t xml:space="preserve"> </w:t>
      </w:r>
    </w:p>
    <w:p w:rsidR="000F22BE" w:rsidRDefault="000F22BE" w:rsidP="00783B9E">
      <w:pPr>
        <w:spacing w:after="0" w:line="480" w:lineRule="auto"/>
        <w:rPr>
          <w:rFonts w:ascii="Times New Roman" w:hAnsi="Times New Roman" w:cs="Times New Roman"/>
          <w:color w:val="000000"/>
        </w:rPr>
      </w:pPr>
      <w:r>
        <w:rPr>
          <w:rFonts w:ascii="Times New Roman" w:hAnsi="Times New Roman" w:cs="Times New Roman"/>
          <w:color w:val="000000"/>
        </w:rPr>
        <w:t xml:space="preserve">Cross-sectional associations </w:t>
      </w:r>
      <w:r w:rsidR="00460F9B">
        <w:rPr>
          <w:rFonts w:ascii="Times New Roman" w:hAnsi="Times New Roman" w:cs="Times New Roman"/>
          <w:color w:val="000000"/>
        </w:rPr>
        <w:t>were directionally consistent</w:t>
      </w:r>
      <w:r>
        <w:rPr>
          <w:rFonts w:ascii="Times New Roman" w:hAnsi="Times New Roman" w:cs="Times New Roman"/>
          <w:color w:val="000000"/>
        </w:rPr>
        <w:t xml:space="preserve"> </w:t>
      </w:r>
      <w:r w:rsidR="00332DA6">
        <w:rPr>
          <w:rFonts w:ascii="Times New Roman" w:hAnsi="Times New Roman" w:cs="Times New Roman"/>
          <w:color w:val="000000"/>
        </w:rPr>
        <w:t>and</w:t>
      </w:r>
      <w:r>
        <w:rPr>
          <w:rFonts w:ascii="Times New Roman" w:hAnsi="Times New Roman" w:cs="Times New Roman"/>
          <w:color w:val="000000"/>
        </w:rPr>
        <w:t xml:space="preserve"> generally stronger compared to longitudinal associations. For instance, a </w:t>
      </w:r>
      <w:r w:rsidR="00460F9B">
        <w:rPr>
          <w:rFonts w:ascii="Times New Roman" w:hAnsi="Times New Roman" w:cs="Times New Roman"/>
          <w:color w:val="000000"/>
        </w:rPr>
        <w:t>doubling of</w:t>
      </w:r>
      <w:r>
        <w:rPr>
          <w:rFonts w:ascii="Times New Roman" w:hAnsi="Times New Roman" w:cs="Times New Roman"/>
          <w:color w:val="000000"/>
        </w:rPr>
        <w:t xml:space="preserve"> leu</w:t>
      </w:r>
      <w:r w:rsidR="009A2793">
        <w:rPr>
          <w:rFonts w:ascii="Times New Roman" w:hAnsi="Times New Roman" w:cs="Times New Roman"/>
          <w:color w:val="000000"/>
        </w:rPr>
        <w:t>k</w:t>
      </w:r>
      <w:r>
        <w:rPr>
          <w:rFonts w:ascii="Times New Roman" w:hAnsi="Times New Roman" w:cs="Times New Roman"/>
          <w:color w:val="000000"/>
        </w:rPr>
        <w:t>ocyte count was associated with a 0.187 unit higher HbA</w:t>
      </w:r>
      <w:r w:rsidRPr="004A703C">
        <w:rPr>
          <w:rFonts w:ascii="Times New Roman" w:hAnsi="Times New Roman" w:cs="Times New Roman"/>
          <w:color w:val="000000"/>
          <w:vertAlign w:val="subscript"/>
        </w:rPr>
        <w:t>1c</w:t>
      </w:r>
      <w:r>
        <w:rPr>
          <w:rFonts w:ascii="Times New Roman" w:hAnsi="Times New Roman" w:cs="Times New Roman"/>
          <w:color w:val="000000"/>
        </w:rPr>
        <w:t xml:space="preserve"> level and a 25.3% higher insulin secretion (HOMA-ß). The only exception was the association between adiponectin and HbA</w:t>
      </w:r>
      <w:r w:rsidRPr="00D417A1">
        <w:rPr>
          <w:rFonts w:ascii="Times New Roman" w:hAnsi="Times New Roman" w:cs="Times New Roman"/>
          <w:color w:val="000000"/>
          <w:vertAlign w:val="subscript"/>
        </w:rPr>
        <w:t>1c</w:t>
      </w:r>
      <w:r>
        <w:rPr>
          <w:rFonts w:ascii="Times New Roman" w:hAnsi="Times New Roman" w:cs="Times New Roman"/>
          <w:color w:val="000000"/>
        </w:rPr>
        <w:t xml:space="preserve">, where the longitudinal ß-estimate was higher (i.e. in this case more negative: -0.165) than the cross-sectional ß-estimate (-0.103). </w:t>
      </w:r>
    </w:p>
    <w:p w:rsidR="000F22BE" w:rsidRPr="005079C4" w:rsidRDefault="000F22BE" w:rsidP="0034731D">
      <w:pPr>
        <w:spacing w:before="240" w:after="0" w:line="480" w:lineRule="auto"/>
        <w:rPr>
          <w:rFonts w:ascii="Times New Roman" w:hAnsi="Times New Roman" w:cs="Times New Roman"/>
          <w:i/>
        </w:rPr>
      </w:pPr>
      <w:r w:rsidRPr="005079C4">
        <w:rPr>
          <w:rFonts w:ascii="Times New Roman" w:hAnsi="Times New Roman" w:cs="Times New Roman"/>
          <w:i/>
        </w:rPr>
        <w:t>Sensitivity analyses</w:t>
      </w:r>
    </w:p>
    <w:p w:rsidR="000F22BE" w:rsidRDefault="000F22BE" w:rsidP="00F53208">
      <w:pPr>
        <w:spacing w:after="0" w:line="480" w:lineRule="auto"/>
        <w:rPr>
          <w:rFonts w:ascii="Times New Roman" w:hAnsi="Times New Roman" w:cs="Times New Roman"/>
          <w:iCs/>
        </w:rPr>
      </w:pPr>
      <w:r w:rsidRPr="005079C4">
        <w:rPr>
          <w:rFonts w:ascii="Times New Roman" w:hAnsi="Times New Roman" w:cs="Times New Roman"/>
          <w:iCs/>
        </w:rPr>
        <w:t>The sensitivity analysis, in which we replaced waist circumference</w:t>
      </w:r>
      <w:r w:rsidR="00D85EBB">
        <w:rPr>
          <w:rFonts w:ascii="Times New Roman" w:hAnsi="Times New Roman" w:cs="Times New Roman"/>
          <w:iCs/>
        </w:rPr>
        <w:t xml:space="preserve"> adjustment</w:t>
      </w:r>
      <w:r w:rsidRPr="005079C4">
        <w:rPr>
          <w:rFonts w:ascii="Times New Roman" w:hAnsi="Times New Roman" w:cs="Times New Roman"/>
          <w:iCs/>
        </w:rPr>
        <w:t xml:space="preserve"> with BMI</w:t>
      </w:r>
      <w:r w:rsidR="00D85EBB">
        <w:rPr>
          <w:rFonts w:ascii="Times New Roman" w:hAnsi="Times New Roman" w:cs="Times New Roman"/>
          <w:iCs/>
        </w:rPr>
        <w:t xml:space="preserve"> adjustment</w:t>
      </w:r>
      <w:r w:rsidRPr="005079C4">
        <w:rPr>
          <w:rFonts w:ascii="Times New Roman" w:hAnsi="Times New Roman" w:cs="Times New Roman"/>
          <w:iCs/>
        </w:rPr>
        <w:t xml:space="preserve">, showed </w:t>
      </w:r>
      <w:r w:rsidR="00D85EBB">
        <w:rPr>
          <w:rFonts w:ascii="Times New Roman" w:hAnsi="Times New Roman" w:cs="Times New Roman"/>
          <w:iCs/>
        </w:rPr>
        <w:t>very similar results</w:t>
      </w:r>
      <w:r w:rsidRPr="005079C4">
        <w:rPr>
          <w:rFonts w:ascii="Times New Roman" w:hAnsi="Times New Roman" w:cs="Times New Roman"/>
          <w:iCs/>
        </w:rPr>
        <w:t xml:space="preserve"> to the main analyses with respect to effect sizes and p-values (</w:t>
      </w:r>
      <w:r w:rsidR="00AE0BC4">
        <w:rPr>
          <w:rFonts w:ascii="Times New Roman" w:hAnsi="Times New Roman" w:cs="Times New Roman"/>
          <w:b/>
          <w:iCs/>
        </w:rPr>
        <w:t>Supplementary</w:t>
      </w:r>
      <w:r w:rsidRPr="005079C4">
        <w:rPr>
          <w:rFonts w:ascii="Times New Roman" w:hAnsi="Times New Roman" w:cs="Times New Roman"/>
          <w:b/>
          <w:iCs/>
        </w:rPr>
        <w:t xml:space="preserve"> Table S2</w:t>
      </w:r>
      <w:r w:rsidRPr="005079C4">
        <w:rPr>
          <w:rFonts w:ascii="Times New Roman" w:hAnsi="Times New Roman" w:cs="Times New Roman"/>
          <w:iCs/>
        </w:rPr>
        <w:t xml:space="preserve">). </w:t>
      </w:r>
      <w:r>
        <w:rPr>
          <w:rFonts w:ascii="Times New Roman" w:hAnsi="Times New Roman" w:cs="Times New Roman"/>
          <w:iCs/>
        </w:rPr>
        <w:t xml:space="preserve">Further sensitivity analyses regarding interactions between categories of baseline markers of inflammation and longitudinal effect estimates </w:t>
      </w:r>
      <w:r w:rsidRPr="005079C4">
        <w:rPr>
          <w:rFonts w:ascii="Times New Roman" w:hAnsi="Times New Roman" w:cs="Times New Roman"/>
          <w:iCs/>
        </w:rPr>
        <w:t>(</w:t>
      </w:r>
      <w:r w:rsidR="00AE0BC4">
        <w:rPr>
          <w:rFonts w:ascii="Times New Roman" w:hAnsi="Times New Roman" w:cs="Times New Roman"/>
          <w:b/>
          <w:iCs/>
        </w:rPr>
        <w:t>Supplementary</w:t>
      </w:r>
      <w:r w:rsidRPr="005079C4">
        <w:rPr>
          <w:rFonts w:ascii="Times New Roman" w:hAnsi="Times New Roman" w:cs="Times New Roman"/>
          <w:b/>
          <w:iCs/>
        </w:rPr>
        <w:t xml:space="preserve"> Table S</w:t>
      </w:r>
      <w:r>
        <w:rPr>
          <w:rFonts w:ascii="Times New Roman" w:hAnsi="Times New Roman" w:cs="Times New Roman"/>
          <w:b/>
          <w:iCs/>
        </w:rPr>
        <w:t>3</w:t>
      </w:r>
      <w:r w:rsidRPr="005079C4">
        <w:rPr>
          <w:rFonts w:ascii="Times New Roman" w:hAnsi="Times New Roman" w:cs="Times New Roman"/>
          <w:iCs/>
        </w:rPr>
        <w:t>)</w:t>
      </w:r>
      <w:r>
        <w:rPr>
          <w:rFonts w:ascii="Times New Roman" w:hAnsi="Times New Roman" w:cs="Times New Roman"/>
          <w:iCs/>
        </w:rPr>
        <w:t xml:space="preserve"> demonstrated that longitudinal effect estimates were mainly independent of baseline inflammatory status. Only for the association of hsCRP with HbA</w:t>
      </w:r>
      <w:r w:rsidRPr="00D417A1">
        <w:rPr>
          <w:rFonts w:ascii="Times New Roman" w:hAnsi="Times New Roman" w:cs="Times New Roman"/>
          <w:iCs/>
          <w:vertAlign w:val="subscript"/>
        </w:rPr>
        <w:t>1c</w:t>
      </w:r>
      <w:r>
        <w:rPr>
          <w:rFonts w:ascii="Times New Roman" w:hAnsi="Times New Roman" w:cs="Times New Roman"/>
          <w:iCs/>
        </w:rPr>
        <w:t xml:space="preserve">, we observed a significant interaction demonstrating that </w:t>
      </w:r>
      <w:r w:rsidR="00B93A28">
        <w:rPr>
          <w:rFonts w:ascii="Times New Roman" w:hAnsi="Times New Roman" w:cs="Times New Roman"/>
          <w:iCs/>
        </w:rPr>
        <w:t xml:space="preserve">change in </w:t>
      </w:r>
      <w:r>
        <w:rPr>
          <w:rFonts w:ascii="Times New Roman" w:hAnsi="Times New Roman" w:cs="Times New Roman"/>
          <w:iCs/>
        </w:rPr>
        <w:t xml:space="preserve">hsCRP was </w:t>
      </w:r>
      <w:r w:rsidR="00773F48">
        <w:rPr>
          <w:rFonts w:ascii="Times New Roman" w:hAnsi="Times New Roman" w:cs="Times New Roman"/>
          <w:iCs/>
        </w:rPr>
        <w:t xml:space="preserve">less </w:t>
      </w:r>
      <w:r>
        <w:rPr>
          <w:rFonts w:ascii="Times New Roman" w:hAnsi="Times New Roman" w:cs="Times New Roman"/>
          <w:iCs/>
        </w:rPr>
        <w:t xml:space="preserve">strongly associated with </w:t>
      </w:r>
      <w:r w:rsidR="00B93A28">
        <w:rPr>
          <w:rFonts w:ascii="Times New Roman" w:hAnsi="Times New Roman" w:cs="Times New Roman"/>
          <w:iCs/>
        </w:rPr>
        <w:t xml:space="preserve">change in </w:t>
      </w:r>
      <w:r>
        <w:rPr>
          <w:rFonts w:ascii="Times New Roman" w:hAnsi="Times New Roman" w:cs="Times New Roman"/>
          <w:iCs/>
        </w:rPr>
        <w:t>HbA</w:t>
      </w:r>
      <w:r w:rsidRPr="00D417A1">
        <w:rPr>
          <w:rFonts w:ascii="Times New Roman" w:hAnsi="Times New Roman" w:cs="Times New Roman"/>
          <w:iCs/>
          <w:vertAlign w:val="subscript"/>
        </w:rPr>
        <w:t>1c</w:t>
      </w:r>
      <w:r>
        <w:rPr>
          <w:rFonts w:ascii="Times New Roman" w:hAnsi="Times New Roman" w:cs="Times New Roman"/>
          <w:iCs/>
        </w:rPr>
        <w:t xml:space="preserve"> in persons who had </w:t>
      </w:r>
      <w:r w:rsidR="00773F48">
        <w:rPr>
          <w:rFonts w:ascii="Times New Roman" w:hAnsi="Times New Roman" w:cs="Times New Roman"/>
          <w:iCs/>
        </w:rPr>
        <w:t xml:space="preserve">higher </w:t>
      </w:r>
      <w:r>
        <w:rPr>
          <w:rFonts w:ascii="Times New Roman" w:hAnsi="Times New Roman" w:cs="Times New Roman"/>
          <w:iCs/>
        </w:rPr>
        <w:t>hsCRP concentrations at baseline.</w:t>
      </w:r>
    </w:p>
    <w:p w:rsidR="00B2283C" w:rsidRPr="002D41C6" w:rsidRDefault="00B2283C" w:rsidP="00F53208">
      <w:pPr>
        <w:spacing w:after="0" w:line="480" w:lineRule="auto"/>
        <w:rPr>
          <w:rFonts w:ascii="Times New Roman" w:hAnsi="Times New Roman" w:cs="Times New Roman"/>
          <w:iCs/>
          <w:color w:val="000000" w:themeColor="text1"/>
        </w:rPr>
      </w:pPr>
      <w:r w:rsidRPr="002D41C6">
        <w:rPr>
          <w:rFonts w:ascii="Times New Roman" w:hAnsi="Times New Roman" w:cs="Times New Roman"/>
          <w:iCs/>
          <w:color w:val="000000" w:themeColor="text1"/>
        </w:rPr>
        <w:t>Adjustment for use of drugs potentially affecting inflammation and/or glucose metabolism and insulin</w:t>
      </w:r>
      <w:r w:rsidR="002D41C6">
        <w:rPr>
          <w:rFonts w:ascii="Times New Roman" w:hAnsi="Times New Roman" w:cs="Times New Roman"/>
          <w:iCs/>
          <w:color w:val="000000" w:themeColor="text1"/>
        </w:rPr>
        <w:t xml:space="preserve"> </w:t>
      </w:r>
      <w:bookmarkStart w:id="0" w:name="_GoBack"/>
      <w:bookmarkEnd w:id="0"/>
      <w:r w:rsidRPr="002D41C6">
        <w:rPr>
          <w:rFonts w:ascii="Times New Roman" w:hAnsi="Times New Roman" w:cs="Times New Roman"/>
          <w:iCs/>
          <w:color w:val="000000" w:themeColor="text1"/>
        </w:rPr>
        <w:t>secretion/action had virtually no effect on the observed results (data not shown).</w:t>
      </w:r>
    </w:p>
    <w:p w:rsidR="000F22BE" w:rsidRPr="005079C4" w:rsidRDefault="000F22BE" w:rsidP="00F15FAF">
      <w:pPr>
        <w:spacing w:before="360" w:after="0" w:line="480" w:lineRule="auto"/>
        <w:rPr>
          <w:rFonts w:ascii="Times New Roman" w:hAnsi="Times New Roman" w:cs="Times New Roman"/>
          <w:b/>
        </w:rPr>
      </w:pPr>
      <w:r w:rsidRPr="005079C4">
        <w:rPr>
          <w:rFonts w:ascii="Times New Roman" w:hAnsi="Times New Roman" w:cs="Times New Roman"/>
          <w:b/>
        </w:rPr>
        <w:t>Discussion</w:t>
      </w:r>
    </w:p>
    <w:p w:rsidR="000F22BE" w:rsidRPr="005079C4" w:rsidRDefault="000F22BE" w:rsidP="00C51170">
      <w:pPr>
        <w:spacing w:after="0" w:line="480" w:lineRule="auto"/>
        <w:rPr>
          <w:rFonts w:ascii="Times New Roman" w:hAnsi="Times New Roman" w:cs="Times New Roman"/>
        </w:rPr>
      </w:pPr>
      <w:r>
        <w:rPr>
          <w:rFonts w:ascii="Times New Roman" w:hAnsi="Times New Roman" w:cs="Times New Roman"/>
        </w:rPr>
        <w:t xml:space="preserve">This study primarily aimed to investigate the relationship between changes in systemic inflammation and concomitant changes in </w:t>
      </w:r>
      <w:r w:rsidR="003C3556">
        <w:rPr>
          <w:rFonts w:ascii="Times New Roman" w:hAnsi="Times New Roman" w:cs="Times New Roman"/>
        </w:rPr>
        <w:t xml:space="preserve">glycemia </w:t>
      </w:r>
      <w:r>
        <w:rPr>
          <w:rFonts w:ascii="Times New Roman" w:hAnsi="Times New Roman" w:cs="Times New Roman"/>
        </w:rPr>
        <w:t xml:space="preserve">and insulin </w:t>
      </w:r>
      <w:r w:rsidR="003C3556">
        <w:rPr>
          <w:rFonts w:ascii="Times New Roman" w:hAnsi="Times New Roman" w:cs="Times New Roman"/>
        </w:rPr>
        <w:t>resistance and insulin secretion</w:t>
      </w:r>
      <w:r>
        <w:rPr>
          <w:rFonts w:ascii="Times New Roman" w:hAnsi="Times New Roman" w:cs="Times New Roman"/>
        </w:rPr>
        <w:t xml:space="preserve"> in order to better understand the temporal sequence of metabolic derangements in the development towards type 2 diabetes. </w:t>
      </w:r>
      <w:r w:rsidRPr="005079C4">
        <w:rPr>
          <w:rFonts w:ascii="Times New Roman" w:hAnsi="Times New Roman" w:cs="Times New Roman"/>
        </w:rPr>
        <w:t xml:space="preserve">We identified significant </w:t>
      </w:r>
      <w:r>
        <w:rPr>
          <w:rFonts w:ascii="Times New Roman" w:hAnsi="Times New Roman" w:cs="Times New Roman"/>
        </w:rPr>
        <w:t xml:space="preserve">longitudinal associations of changes in </w:t>
      </w:r>
      <w:r w:rsidRPr="005079C4">
        <w:rPr>
          <w:rFonts w:ascii="Times New Roman" w:hAnsi="Times New Roman" w:cs="Times New Roman"/>
        </w:rPr>
        <w:t xml:space="preserve">markers of </w:t>
      </w:r>
      <w:r>
        <w:rPr>
          <w:rFonts w:ascii="Times New Roman" w:hAnsi="Times New Roman" w:cs="Times New Roman"/>
        </w:rPr>
        <w:t xml:space="preserve">systemic </w:t>
      </w:r>
      <w:r w:rsidRPr="005079C4">
        <w:rPr>
          <w:rFonts w:ascii="Times New Roman" w:hAnsi="Times New Roman" w:cs="Times New Roman"/>
        </w:rPr>
        <w:t>inflammation with glycemic deterioration</w:t>
      </w:r>
      <w:r>
        <w:rPr>
          <w:rFonts w:ascii="Times New Roman" w:hAnsi="Times New Roman" w:cs="Times New Roman"/>
        </w:rPr>
        <w:t xml:space="preserve"> and changes in HOMA-IR and HOMA-ß in initially non-diabetic participants followed up for a time period of 7 years</w:t>
      </w:r>
      <w:r w:rsidRPr="005079C4">
        <w:rPr>
          <w:rFonts w:ascii="Times New Roman" w:hAnsi="Times New Roman" w:cs="Times New Roman"/>
        </w:rPr>
        <w:t>.</w:t>
      </w:r>
      <w:r>
        <w:rPr>
          <w:rFonts w:ascii="Times New Roman" w:hAnsi="Times New Roman" w:cs="Times New Roman"/>
        </w:rPr>
        <w:t xml:space="preserve"> Associations were generally stronger for leukocyte count and adiponectin than for hsCRP. After adjustment for changes in other type 2 diabetes risk factors, changes in leukocyte count and adiponectin remained significantly associated with glycemic deterioration. </w:t>
      </w:r>
      <w:r>
        <w:rPr>
          <w:rFonts w:ascii="Times New Roman" w:hAnsi="Times New Roman" w:cs="Times New Roman"/>
        </w:rPr>
        <w:lastRenderedPageBreak/>
        <w:t>Furthermore, changes in leukocyte count additionally remained significantly associated with changes in HOMA-ß.</w:t>
      </w:r>
      <w:r w:rsidRPr="005079C4">
        <w:rPr>
          <w:rFonts w:ascii="Times New Roman" w:hAnsi="Times New Roman" w:cs="Times New Roman"/>
        </w:rPr>
        <w:t xml:space="preserve"> </w:t>
      </w:r>
      <w:r>
        <w:rPr>
          <w:rFonts w:ascii="Times New Roman" w:hAnsi="Times New Roman" w:cs="Times New Roman"/>
        </w:rPr>
        <w:t>Overall, l</w:t>
      </w:r>
      <w:r>
        <w:rPr>
          <w:rFonts w:ascii="Times New Roman" w:hAnsi="Times New Roman" w:cs="Times New Roman"/>
          <w:iCs/>
        </w:rPr>
        <w:t>ongitudinal associations were weaker than cross-sectional associations, except for adiponectin where we observed larger longitudinal effect estimates regarding changes in HbA</w:t>
      </w:r>
      <w:r w:rsidRPr="00D417A1">
        <w:rPr>
          <w:rFonts w:ascii="Times New Roman" w:hAnsi="Times New Roman" w:cs="Times New Roman"/>
          <w:iCs/>
          <w:vertAlign w:val="subscript"/>
        </w:rPr>
        <w:t>1c</w:t>
      </w:r>
      <w:r>
        <w:rPr>
          <w:rFonts w:ascii="Times New Roman" w:hAnsi="Times New Roman" w:cs="Times New Roman"/>
          <w:iCs/>
        </w:rPr>
        <w:t>.</w:t>
      </w:r>
    </w:p>
    <w:p w:rsidR="000F22BE" w:rsidRDefault="000F22BE" w:rsidP="00477FF9">
      <w:pPr>
        <w:spacing w:after="0" w:line="480" w:lineRule="auto"/>
        <w:jc w:val="both"/>
        <w:rPr>
          <w:rFonts w:ascii="Times New Roman" w:hAnsi="Times New Roman" w:cs="Times New Roman"/>
          <w:noProof/>
        </w:rPr>
      </w:pPr>
      <w:r w:rsidRPr="005079C4">
        <w:rPr>
          <w:rFonts w:ascii="Times New Roman" w:hAnsi="Times New Roman" w:cs="Times New Roman"/>
        </w:rPr>
        <w:t xml:space="preserve">As described above, few </w:t>
      </w:r>
      <w:r>
        <w:rPr>
          <w:rFonts w:ascii="Times New Roman" w:hAnsi="Times New Roman" w:cs="Times New Roman"/>
        </w:rPr>
        <w:t xml:space="preserve">other </w:t>
      </w:r>
      <w:r w:rsidRPr="005079C4">
        <w:rPr>
          <w:rFonts w:ascii="Times New Roman" w:hAnsi="Times New Roman" w:cs="Times New Roman"/>
        </w:rPr>
        <w:t xml:space="preserve">studies have investigated associations between inflammatory markers and changes in </w:t>
      </w:r>
      <w:r w:rsidR="00FC0782">
        <w:rPr>
          <w:rFonts w:ascii="Times New Roman" w:hAnsi="Times New Roman" w:cs="Times New Roman"/>
        </w:rPr>
        <w:t xml:space="preserve">glycemia </w:t>
      </w:r>
      <w:r>
        <w:rPr>
          <w:rFonts w:ascii="Times New Roman" w:hAnsi="Times New Roman" w:cs="Times New Roman"/>
        </w:rPr>
        <w:t>and insulin</w:t>
      </w:r>
      <w:r w:rsidR="00FC0782">
        <w:rPr>
          <w:rFonts w:ascii="Times New Roman" w:hAnsi="Times New Roman" w:cs="Times New Roman"/>
        </w:rPr>
        <w:t xml:space="preserve"> resistance and secretion</w:t>
      </w:r>
      <w:hyperlink w:anchor="_ENREF_9" w:tooltip="Park, 2009 #56" w:history="1">
        <w:r w:rsidR="00790D36">
          <w:rPr>
            <w:rFonts w:ascii="Times New Roman" w:hAnsi="Times New Roman" w:cs="Times New Roman"/>
          </w:rPr>
          <w:fldChar w:fldCharType="begin">
            <w:fldData xml:space="preserve">ZC11cmxzPjx1cmw+aHR0cDovL3d3dy5uY2JpLm5sbS5uaWguZ292L3B1Ym1lZC8yNzU0MTAxNDwv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QYXJrPC9BdXRob3I+PFllYXI+MjAwOTwvWWVhcj48UmVj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zMzctNDQ8L3BhZ2VzPjx2b2x1bWU+NTI8L3ZvbHVtZT48bnVtYmVyPjExPC9u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yMjY5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jMzNy00NDwvcGFnZXM+PHZvbHVtZT41Mjwvdm9sdW1lPjxudW1iZXI+MTE8L251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IyNjkt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0NjctMjQ3NjwvcGFnZXM+PHZvbHVtZT41OTwvdm9sdW1lPjxudW1iZXI+MTE8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==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fldChar w:fldCharType="begin">
            <w:fldData xml:space="preserve">ZC11cmxzPjx1cmw+aHR0cDovL3d3dy5uY2JpLm5sbS5uaWguZ292L3B1Ym1lZC8yNzU0MTAxNDwv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9-13</w:t>
        </w:r>
        <w:r w:rsidR="00790D36">
          <w:rPr>
            <w:rFonts w:ascii="Times New Roman" w:hAnsi="Times New Roman" w:cs="Times New Roman"/>
          </w:rPr>
          <w:fldChar w:fldCharType="end"/>
        </w:r>
      </w:hyperlink>
      <w:r w:rsidR="00FA5CE7">
        <w:rPr>
          <w:rFonts w:ascii="Times New Roman" w:hAnsi="Times New Roman" w:cs="Times New Roman"/>
        </w:rPr>
        <w:t>,</w:t>
      </w:r>
      <w:r w:rsidRPr="005079C4">
        <w:rPr>
          <w:rFonts w:ascii="Times New Roman" w:hAnsi="Times New Roman" w:cs="Times New Roman"/>
        </w:rPr>
        <w:t xml:space="preserve"> </w:t>
      </w:r>
      <w:r>
        <w:rPr>
          <w:rFonts w:ascii="Times New Roman" w:hAnsi="Times New Roman" w:cs="Times New Roman"/>
        </w:rPr>
        <w:t>and</w:t>
      </w:r>
      <w:r w:rsidRPr="005079C4">
        <w:rPr>
          <w:rFonts w:ascii="Times New Roman" w:hAnsi="Times New Roman" w:cs="Times New Roman"/>
        </w:rPr>
        <w:t xml:space="preserve"> only </w:t>
      </w:r>
      <w:r>
        <w:rPr>
          <w:rFonts w:ascii="Times New Roman" w:hAnsi="Times New Roman" w:cs="Times New Roman"/>
        </w:rPr>
        <w:t>one</w:t>
      </w:r>
      <w:r w:rsidRPr="005079C4">
        <w:rPr>
          <w:rFonts w:ascii="Times New Roman" w:hAnsi="Times New Roman" w:cs="Times New Roman"/>
        </w:rPr>
        <w:t xml:space="preserve"> of them addressed longitudinal associations between changes in markers of inflammation and changes in glycemic traits</w:t>
      </w:r>
      <w:hyperlink w:anchor="_ENREF_13" w:tooltip="Ahmadi-Abhari, 2015 #58" w:history="1">
        <w:r w:rsidR="00790D36">
          <w:rPr>
            <w:rFonts w:ascii="Times New Roman" w:hAnsi="Times New Roman" w:cs="Times New Roman"/>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13</w:t>
        </w:r>
        <w:r w:rsidR="00790D36">
          <w:rPr>
            <w:rFonts w:ascii="Times New Roman" w:hAnsi="Times New Roman" w:cs="Times New Roman"/>
          </w:rPr>
          <w:fldChar w:fldCharType="end"/>
        </w:r>
      </w:hyperlink>
      <w:r>
        <w:rPr>
          <w:rFonts w:ascii="Times New Roman" w:hAnsi="Times New Roman" w:cs="Times New Roman"/>
        </w:rPr>
        <w:t>.</w:t>
      </w:r>
      <w:r w:rsidRPr="005079C4">
        <w:rPr>
          <w:rFonts w:ascii="Times New Roman" w:hAnsi="Times New Roman" w:cs="Times New Roman"/>
        </w:rPr>
        <w:t xml:space="preserve"> The </w:t>
      </w:r>
      <w:r>
        <w:rPr>
          <w:rFonts w:ascii="Times New Roman" w:hAnsi="Times New Roman" w:cs="Times New Roman"/>
        </w:rPr>
        <w:t>latter study specifically analyzed</w:t>
      </w:r>
      <w:r w:rsidRPr="005079C4">
        <w:rPr>
          <w:rFonts w:ascii="Times New Roman" w:hAnsi="Times New Roman" w:cs="Times New Roman"/>
          <w:noProof/>
        </w:rPr>
        <w:t xml:space="preserve"> associations between changes in </w:t>
      </w:r>
      <w:r>
        <w:rPr>
          <w:rFonts w:ascii="Times New Roman" w:hAnsi="Times New Roman" w:cs="Times New Roman"/>
          <w:noProof/>
        </w:rPr>
        <w:t>hs</w:t>
      </w:r>
      <w:r w:rsidRPr="005079C4">
        <w:rPr>
          <w:rFonts w:ascii="Times New Roman" w:hAnsi="Times New Roman" w:cs="Times New Roman"/>
          <w:noProof/>
        </w:rPr>
        <w:t>CRP and changes in HbA</w:t>
      </w:r>
      <w:r w:rsidRPr="00D417A1">
        <w:rPr>
          <w:rFonts w:ascii="Times New Roman" w:hAnsi="Times New Roman" w:cs="Times New Roman"/>
          <w:noProof/>
          <w:vertAlign w:val="subscript"/>
        </w:rPr>
        <w:t>1c</w:t>
      </w:r>
      <w:r w:rsidRPr="005079C4">
        <w:rPr>
          <w:rFonts w:ascii="Times New Roman" w:hAnsi="Times New Roman" w:cs="Times New Roman"/>
          <w:noProof/>
        </w:rPr>
        <w:t xml:space="preserve"> levels</w:t>
      </w:r>
      <w:r>
        <w:rPr>
          <w:rFonts w:ascii="Times New Roman" w:hAnsi="Times New Roman" w:cs="Times New Roman"/>
          <w:noProof/>
        </w:rPr>
        <w:t>. I</w:t>
      </w:r>
      <w:r w:rsidRPr="005079C4">
        <w:rPr>
          <w:rFonts w:ascii="Times New Roman" w:hAnsi="Times New Roman" w:cs="Times New Roman"/>
          <w:noProof/>
        </w:rPr>
        <w:t xml:space="preserve">n </w:t>
      </w:r>
      <w:r>
        <w:rPr>
          <w:rFonts w:ascii="Times New Roman" w:hAnsi="Times New Roman" w:cs="Times New Roman"/>
          <w:noProof/>
        </w:rPr>
        <w:t xml:space="preserve">contrast to </w:t>
      </w:r>
      <w:r w:rsidRPr="005079C4">
        <w:rPr>
          <w:rFonts w:ascii="Times New Roman" w:hAnsi="Times New Roman" w:cs="Times New Roman"/>
          <w:noProof/>
        </w:rPr>
        <w:t xml:space="preserve">our results, an increase in </w:t>
      </w:r>
      <w:r w:rsidR="000C51E5">
        <w:rPr>
          <w:rFonts w:ascii="Times New Roman" w:hAnsi="Times New Roman" w:cs="Times New Roman"/>
          <w:noProof/>
        </w:rPr>
        <w:t>hs</w:t>
      </w:r>
      <w:r w:rsidRPr="005079C4">
        <w:rPr>
          <w:rFonts w:ascii="Times New Roman" w:hAnsi="Times New Roman" w:cs="Times New Roman"/>
          <w:noProof/>
        </w:rPr>
        <w:t xml:space="preserve">CRP over 13 years of follow-up was associated with a significant increase in </w:t>
      </w:r>
      <w:r w:rsidRPr="005079C4">
        <w:rPr>
          <w:rFonts w:ascii="Times New Roman" w:hAnsi="Times New Roman" w:cs="Times New Roman"/>
        </w:rPr>
        <w:t>HbA</w:t>
      </w:r>
      <w:r w:rsidRPr="005079C4">
        <w:rPr>
          <w:rFonts w:ascii="Times New Roman" w:hAnsi="Times New Roman" w:cs="Times New Roman"/>
          <w:vertAlign w:val="subscript"/>
        </w:rPr>
        <w:t>1c,</w:t>
      </w:r>
      <w:r w:rsidRPr="005079C4">
        <w:rPr>
          <w:rFonts w:ascii="Times New Roman" w:hAnsi="Times New Roman" w:cs="Times New Roman"/>
          <w:noProof/>
        </w:rPr>
        <w:t xml:space="preserve"> even after adjusting for changes in other covariates</w:t>
      </w:r>
      <w:hyperlink w:anchor="_ENREF_13" w:tooltip="Ahmadi-Abhari, 2015 #58" w:history="1">
        <w:r w:rsidR="00790D36">
          <w:rPr>
            <w:rFonts w:ascii="Times New Roman" w:hAnsi="Times New Roman" w:cs="Times New Roman"/>
            <w:noProof/>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3</w:t>
        </w:r>
        <w:r w:rsidR="00790D36">
          <w:rPr>
            <w:rFonts w:ascii="Times New Roman" w:hAnsi="Times New Roman" w:cs="Times New Roman"/>
            <w:noProof/>
          </w:rPr>
          <w:fldChar w:fldCharType="end"/>
        </w:r>
      </w:hyperlink>
      <w:r>
        <w:rPr>
          <w:rFonts w:ascii="Times New Roman" w:hAnsi="Times New Roman" w:cs="Times New Roman"/>
          <w:noProof/>
        </w:rPr>
        <w:t xml:space="preserve">. The reasons for the discrepant findings are not entirely clear, but the shorter follow-up time </w:t>
      </w:r>
      <w:r w:rsidR="00533B25">
        <w:rPr>
          <w:rFonts w:ascii="Times New Roman" w:hAnsi="Times New Roman" w:cs="Times New Roman"/>
          <w:noProof/>
        </w:rPr>
        <w:t xml:space="preserve">and smaller sample size </w:t>
      </w:r>
      <w:r>
        <w:rPr>
          <w:rFonts w:ascii="Times New Roman" w:hAnsi="Times New Roman" w:cs="Times New Roman"/>
          <w:noProof/>
        </w:rPr>
        <w:t xml:space="preserve">of our study could </w:t>
      </w:r>
      <w:r w:rsidR="00533B25">
        <w:rPr>
          <w:rFonts w:ascii="Times New Roman" w:hAnsi="Times New Roman" w:cs="Times New Roman"/>
          <w:noProof/>
        </w:rPr>
        <w:t>have contributed to the diverging results.</w:t>
      </w:r>
      <w:r>
        <w:rPr>
          <w:rFonts w:ascii="Times New Roman" w:hAnsi="Times New Roman" w:cs="Times New Roman"/>
          <w:noProof/>
        </w:rPr>
        <w:t xml:space="preserve"> Previous studies which analyzed associations of baseline hsCRP with changes in HbA</w:t>
      </w:r>
      <w:r w:rsidRPr="00531B6F">
        <w:rPr>
          <w:rFonts w:ascii="Times New Roman" w:hAnsi="Times New Roman" w:cs="Times New Roman"/>
          <w:noProof/>
          <w:vertAlign w:val="subscript"/>
        </w:rPr>
        <w:t>1c</w:t>
      </w:r>
      <w:r>
        <w:rPr>
          <w:rFonts w:ascii="Times New Roman" w:hAnsi="Times New Roman" w:cs="Times New Roman"/>
          <w:noProof/>
        </w:rPr>
        <w:t xml:space="preserve"> over time also yielded conflicting results: While in our own analyses of data from the KORA S4/F4 study</w:t>
      </w:r>
      <w:hyperlink w:anchor="_ENREF_10" w:tooltip="Klüppelholz, 2015 #11" w:history="1">
        <w:r w:rsidR="00790D36">
          <w:rPr>
            <w:rFonts w:ascii="Times New Roman" w:hAnsi="Times New Roman" w:cs="Times New Roman"/>
            <w:noProof/>
          </w:rPr>
          <w:fldChar w:fldCharType="begin">
            <w:fldData xml:space="preserve">PEVuZE5vdGU+PENpdGU+PEF1dGhvcj5LbMO8cHBlbGhvbHo8L0F1dGhvcj48WWVhcj4yMDE1PC9Z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yNjktNzc8L3BhZ2VzPjx2b2x1bWU+NTg8L3ZvbHVtZT48bnVtYmVyPjEw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LbMO8cHBlbGhvbHo8L0F1dGhvcj48WWVhcj4yMDE1PC9Z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yNjktNzc8L3BhZ2VzPjx2b2x1bWU+NTg8L3ZvbHVtZT48bnVtYmVyPjEw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0</w:t>
        </w:r>
        <w:r w:rsidR="00790D36">
          <w:rPr>
            <w:rFonts w:ascii="Times New Roman" w:hAnsi="Times New Roman" w:cs="Times New Roman"/>
            <w:noProof/>
          </w:rPr>
          <w:fldChar w:fldCharType="end"/>
        </w:r>
      </w:hyperlink>
      <w:r>
        <w:rPr>
          <w:rFonts w:ascii="Times New Roman" w:hAnsi="Times New Roman" w:cs="Times New Roman"/>
          <w:noProof/>
        </w:rPr>
        <w:t xml:space="preserve"> baseline hsCRP significantly predicted change in HbA</w:t>
      </w:r>
      <w:r w:rsidRPr="00531B6F">
        <w:rPr>
          <w:rFonts w:ascii="Times New Roman" w:hAnsi="Times New Roman" w:cs="Times New Roman"/>
          <w:noProof/>
          <w:vertAlign w:val="subscript"/>
        </w:rPr>
        <w:t>1c</w:t>
      </w:r>
      <w:r>
        <w:rPr>
          <w:rFonts w:ascii="Times New Roman" w:hAnsi="Times New Roman" w:cs="Times New Roman"/>
          <w:noProof/>
        </w:rPr>
        <w:t xml:space="preserve"> over 7 years after multivariable adjustment, </w:t>
      </w:r>
      <w:r w:rsidR="00B93A28">
        <w:rPr>
          <w:rFonts w:ascii="Times New Roman" w:hAnsi="Times New Roman" w:cs="Times New Roman"/>
          <w:noProof/>
        </w:rPr>
        <w:t>there was no evidence for</w:t>
      </w:r>
      <w:r>
        <w:rPr>
          <w:rFonts w:ascii="Times New Roman" w:hAnsi="Times New Roman" w:cs="Times New Roman"/>
          <w:noProof/>
        </w:rPr>
        <w:t xml:space="preserve"> association in the Whitehall II study </w:t>
      </w:r>
      <w:hyperlink w:anchor="_ENREF_12" w:tooltip="Herder, 2016 #66" w:history="1">
        <w:r w:rsidR="00790D36">
          <w:rPr>
            <w:rFonts w:ascii="Times New Roman" w:hAnsi="Times New Roman" w:cs="Times New Roman"/>
            <w:noProof/>
          </w:rPr>
          <w:fldChar w:fldCharType="begin">
            <w:fldData xml:space="preserve">PEVuZE5vdGU+PENpdGU+PEF1dGhvcj5IZXJkZXI8L0F1dGhvcj48WWVhcj4yMDE2PC9ZZWFyPjxS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IZXJkZXI8L0F1dGhvcj48WWVhcj4yMDE2PC9ZZWFyPjxS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2</w:t>
        </w:r>
        <w:r w:rsidR="00790D36">
          <w:rPr>
            <w:rFonts w:ascii="Times New Roman" w:hAnsi="Times New Roman" w:cs="Times New Roman"/>
            <w:noProof/>
          </w:rPr>
          <w:fldChar w:fldCharType="end"/>
        </w:r>
      </w:hyperlink>
      <w:r>
        <w:rPr>
          <w:rFonts w:ascii="Times New Roman" w:hAnsi="Times New Roman" w:cs="Times New Roman"/>
          <w:noProof/>
        </w:rPr>
        <w:t>, the European Prospective Investigation into Cancer (EPIC) Norfolk study</w:t>
      </w:r>
      <w:hyperlink w:anchor="_ENREF_13" w:tooltip="Ahmadi-Abhari, 2015 #58" w:history="1">
        <w:r w:rsidR="00790D36">
          <w:rPr>
            <w:rFonts w:ascii="Times New Roman" w:hAnsi="Times New Roman" w:cs="Times New Roman"/>
            <w:noProof/>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3</w:t>
        </w:r>
        <w:r w:rsidR="00790D36">
          <w:rPr>
            <w:rFonts w:ascii="Times New Roman" w:hAnsi="Times New Roman" w:cs="Times New Roman"/>
            <w:noProof/>
          </w:rPr>
          <w:fldChar w:fldCharType="end"/>
        </w:r>
      </w:hyperlink>
      <w:r>
        <w:rPr>
          <w:rFonts w:ascii="Times New Roman" w:hAnsi="Times New Roman" w:cs="Times New Roman"/>
          <w:noProof/>
        </w:rPr>
        <w:t xml:space="preserve"> and the Anglo-Danish-Dutch study of Intensive Treatment In PeOple with ScreeN-detected Diabetes in Primary Care (ADDITION-PRO) cohort</w:t>
      </w:r>
      <w:hyperlink w:anchor="_ENREF_11" w:tooltip="Deichgræber, 2016 #140" w:history="1">
        <w:r w:rsidR="00790D36">
          <w:rPr>
            <w:rFonts w:ascii="Times New Roman" w:hAnsi="Times New Roman" w:cs="Times New Roman"/>
            <w:noProof/>
          </w:rPr>
          <w:fldChar w:fldCharType="begin">
            <w:fldData xml:space="preserve">PEVuZE5vdGU+PENpdGU+PEF1dGhvcj5EZWljaGdyw6ZiZXI8L0F1dGhvcj48WWVhcj4yMDE2PC9Z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jQ2Ny0yNDc2PC9wYWdlcz48dm9sdW1lPjU5PC92b2x1bWU+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=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EZWljaGdyw6ZiZXI8L0F1dGhvcj48WWVhcj4yMDE2PC9Z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jQ2Ny0yNDc2PC9wYWdlcz48dm9sdW1lPjU5PC92b2x1bWU+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=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1</w:t>
        </w:r>
        <w:r w:rsidR="00790D36">
          <w:rPr>
            <w:rFonts w:ascii="Times New Roman" w:hAnsi="Times New Roman" w:cs="Times New Roman"/>
            <w:noProof/>
          </w:rPr>
          <w:fldChar w:fldCharType="end"/>
        </w:r>
      </w:hyperlink>
      <w:r>
        <w:rPr>
          <w:rFonts w:ascii="Times New Roman" w:hAnsi="Times New Roman" w:cs="Times New Roman"/>
          <w:noProof/>
        </w:rPr>
        <w:t xml:space="preserve"> after multivariable adjustment.</w:t>
      </w:r>
    </w:p>
    <w:p w:rsidR="00722D0B" w:rsidRPr="00790D36" w:rsidRDefault="000F22BE" w:rsidP="006637AC">
      <w:pPr>
        <w:spacing w:after="0" w:line="480" w:lineRule="auto"/>
        <w:jc w:val="both"/>
        <w:rPr>
          <w:rFonts w:ascii="Times New Roman" w:hAnsi="Times New Roman" w:cs="Times New Roman"/>
          <w:noProof/>
          <w:color w:val="FF0000"/>
        </w:rPr>
      </w:pPr>
      <w:r>
        <w:rPr>
          <w:rFonts w:ascii="Times New Roman" w:hAnsi="Times New Roman" w:cs="Times New Roman"/>
          <w:noProof/>
        </w:rPr>
        <w:t xml:space="preserve">We are not aware of any other study which analysed associations between changes in markers of </w:t>
      </w:r>
      <w:r w:rsidR="004E6DCB">
        <w:rPr>
          <w:rFonts w:ascii="Times New Roman" w:hAnsi="Times New Roman" w:cs="Times New Roman"/>
          <w:noProof/>
        </w:rPr>
        <w:t>low-grade</w:t>
      </w:r>
      <w:r>
        <w:rPr>
          <w:rFonts w:ascii="Times New Roman" w:hAnsi="Times New Roman" w:cs="Times New Roman"/>
          <w:noProof/>
        </w:rPr>
        <w:t xml:space="preserve"> inflammation and concomitant changes in insulin resistance or insulin secretion. </w:t>
      </w:r>
      <w:r w:rsidRPr="001E237F">
        <w:rPr>
          <w:rFonts w:ascii="Times New Roman" w:hAnsi="Times New Roman" w:cs="Times New Roman"/>
          <w:noProof/>
        </w:rPr>
        <w:t xml:space="preserve">Thus, our finding that changes in </w:t>
      </w:r>
      <w:r w:rsidR="004E6DCB" w:rsidRPr="001E237F">
        <w:rPr>
          <w:rFonts w:ascii="Times New Roman" w:hAnsi="Times New Roman" w:cs="Times New Roman"/>
          <w:noProof/>
        </w:rPr>
        <w:t>low-grade</w:t>
      </w:r>
      <w:r w:rsidRPr="001E237F">
        <w:rPr>
          <w:rFonts w:ascii="Times New Roman" w:hAnsi="Times New Roman" w:cs="Times New Roman"/>
          <w:noProof/>
        </w:rPr>
        <w:t xml:space="preserve"> inflammation, particularly in leukocyte count, not only go along with glycemic deterioration but are also associated with increased HOMA-ß over time is novel</w:t>
      </w:r>
      <w:r w:rsidR="001E237F">
        <w:rPr>
          <w:rFonts w:ascii="Times New Roman" w:hAnsi="Times New Roman" w:cs="Times New Roman"/>
          <w:noProof/>
        </w:rPr>
        <w:t xml:space="preserve">. </w:t>
      </w:r>
      <w:r w:rsidR="00790D36" w:rsidRPr="002D41C6">
        <w:rPr>
          <w:rFonts w:ascii="Times New Roman" w:hAnsi="Times New Roman" w:cs="Times New Roman"/>
          <w:noProof/>
          <w:color w:val="000000" w:themeColor="text1"/>
        </w:rPr>
        <w:t xml:space="preserve">At first sight, this observation may seem counterintuitive, since one expects increased ß-cell function and insulin secretion to go along with lower glucose and HbA1c concentrations. However, our findings have to be interpreted in the light of the </w:t>
      </w:r>
      <w:r w:rsidR="00790D36" w:rsidRPr="002D41C6">
        <w:rPr>
          <w:rFonts w:ascii="Times New Roman" w:hAnsi="Times New Roman" w:cs="Times New Roman"/>
          <w:i/>
          <w:noProof/>
          <w:color w:val="000000" w:themeColor="text1"/>
        </w:rPr>
        <w:t>positive</w:t>
      </w:r>
      <w:r w:rsidR="00790D36" w:rsidRPr="002D41C6">
        <w:rPr>
          <w:rFonts w:ascii="Times New Roman" w:hAnsi="Times New Roman" w:cs="Times New Roman"/>
          <w:noProof/>
          <w:color w:val="000000" w:themeColor="text1"/>
        </w:rPr>
        <w:t xml:space="preserve"> longitudinal association observed between leucocyte count and HOMA-IR. Thus, our results support the notion that in a non-diabetic population insulin secretion is increased to compensate an increased peripheral insulin resistance. If this compensatory increase in ß-cell function is not sufficient to overcome the increasing insulin resistance, glycemic deterioration will occur as seen in the present study. To better understand the present findings, it would have been interesting to also look at the </w:t>
      </w:r>
      <w:r w:rsidR="00790D36" w:rsidRPr="002D41C6">
        <w:rPr>
          <w:rFonts w:ascii="Times New Roman" w:hAnsi="Times New Roman" w:cs="Times New Roman"/>
          <w:noProof/>
          <w:color w:val="000000" w:themeColor="text1"/>
        </w:rPr>
        <w:lastRenderedPageBreak/>
        <w:t>disposition index as an integrated measure of ß-cell compensation</w:t>
      </w:r>
      <w:hyperlink w:anchor="_ENREF_33" w:tooltip="Retnakaran, 2008 #156" w:history="1">
        <w:r w:rsidR="00790D36" w:rsidRPr="002D41C6">
          <w:rPr>
            <w:rFonts w:ascii="Times New Roman" w:hAnsi="Times New Roman" w:cs="Times New Roman"/>
            <w:noProof/>
            <w:color w:val="000000" w:themeColor="text1"/>
          </w:rPr>
          <w:fldChar w:fldCharType="begin">
            <w:fldData xml:space="preserve">PEVuZE5vdGU+PENpdGU+PEF1dGhvcj5SZXRuYWthcmFuPC9BdXRob3I+PFllYXI+MjAwODwvWWVh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</w:fldData>
          </w:fldChar>
        </w:r>
        <w:r w:rsidR="00790D36" w:rsidRPr="002D41C6">
          <w:rPr>
            <w:rFonts w:ascii="Times New Roman" w:hAnsi="Times New Roman" w:cs="Times New Roman"/>
            <w:noProof/>
            <w:color w:val="000000" w:themeColor="text1"/>
          </w:rPr>
          <w:instrText xml:space="preserve"> ADDIN EN.CITE </w:instrText>
        </w:r>
        <w:r w:rsidR="00790D36" w:rsidRPr="002D41C6">
          <w:rPr>
            <w:rFonts w:ascii="Times New Roman" w:hAnsi="Times New Roman" w:cs="Times New Roman"/>
            <w:noProof/>
            <w:color w:val="000000" w:themeColor="text1"/>
          </w:rPr>
          <w:fldChar w:fldCharType="begin">
            <w:fldData xml:space="preserve">PEVuZE5vdGU+PENpdGU+PEF1dGhvcj5SZXRuYWthcmFuPC9BdXRob3I+PFllYXI+MjAwODwvWWVh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</w:fldData>
          </w:fldChar>
        </w:r>
        <w:r w:rsidR="00790D36" w:rsidRPr="002D41C6">
          <w:rPr>
            <w:rFonts w:ascii="Times New Roman" w:hAnsi="Times New Roman" w:cs="Times New Roman"/>
            <w:noProof/>
            <w:color w:val="000000" w:themeColor="text1"/>
          </w:rPr>
          <w:instrText xml:space="preserve"> ADDIN EN.CITE.DATA </w:instrText>
        </w:r>
        <w:r w:rsidR="00790D36" w:rsidRPr="002D41C6">
          <w:rPr>
            <w:rFonts w:ascii="Times New Roman" w:hAnsi="Times New Roman" w:cs="Times New Roman"/>
            <w:noProof/>
            <w:color w:val="000000" w:themeColor="text1"/>
          </w:rPr>
        </w:r>
        <w:r w:rsidR="00790D36" w:rsidRPr="002D41C6">
          <w:rPr>
            <w:rFonts w:ascii="Times New Roman" w:hAnsi="Times New Roman" w:cs="Times New Roman"/>
            <w:noProof/>
            <w:color w:val="000000" w:themeColor="text1"/>
          </w:rPr>
          <w:fldChar w:fldCharType="end"/>
        </w:r>
        <w:r w:rsidR="00790D36" w:rsidRPr="002D41C6">
          <w:rPr>
            <w:rFonts w:ascii="Times New Roman" w:hAnsi="Times New Roman" w:cs="Times New Roman"/>
            <w:noProof/>
            <w:color w:val="000000" w:themeColor="text1"/>
          </w:rPr>
        </w:r>
        <w:r w:rsidR="00790D36" w:rsidRPr="002D41C6">
          <w:rPr>
            <w:rFonts w:ascii="Times New Roman" w:hAnsi="Times New Roman" w:cs="Times New Roman"/>
            <w:noProof/>
            <w:color w:val="000000" w:themeColor="text1"/>
          </w:rPr>
          <w:fldChar w:fldCharType="separate"/>
        </w:r>
        <w:r w:rsidR="00790D36" w:rsidRPr="002D41C6">
          <w:rPr>
            <w:rFonts w:ascii="Times New Roman" w:hAnsi="Times New Roman" w:cs="Times New Roman"/>
            <w:noProof/>
            <w:color w:val="000000" w:themeColor="text1"/>
            <w:vertAlign w:val="superscript"/>
          </w:rPr>
          <w:t>33</w:t>
        </w:r>
        <w:r w:rsidR="00790D36" w:rsidRPr="002D41C6">
          <w:rPr>
            <w:rFonts w:ascii="Times New Roman" w:hAnsi="Times New Roman" w:cs="Times New Roman"/>
            <w:noProof/>
            <w:color w:val="000000" w:themeColor="text1"/>
          </w:rPr>
          <w:fldChar w:fldCharType="end"/>
        </w:r>
      </w:hyperlink>
      <w:r w:rsidR="00790D36" w:rsidRPr="002D41C6">
        <w:rPr>
          <w:rFonts w:ascii="Times New Roman" w:hAnsi="Times New Roman" w:cs="Times New Roman"/>
          <w:noProof/>
          <w:color w:val="000000" w:themeColor="text1"/>
        </w:rPr>
        <w:t xml:space="preserve"> or similar measures. Unfortunately, the data that were available in the present study preclude the assessment of dynamic ß-cell function. </w:t>
      </w:r>
    </w:p>
    <w:p w:rsidR="000F22BE" w:rsidRDefault="000F22BE" w:rsidP="006637AC">
      <w:pPr>
        <w:spacing w:after="0" w:line="480" w:lineRule="auto"/>
        <w:jc w:val="both"/>
        <w:rPr>
          <w:rFonts w:ascii="Times New Roman" w:hAnsi="Times New Roman" w:cs="Times New Roman"/>
          <w:noProof/>
        </w:rPr>
      </w:pPr>
      <w:r w:rsidRPr="00722D0B">
        <w:rPr>
          <w:rFonts w:ascii="Times New Roman" w:hAnsi="Times New Roman" w:cs="Times New Roman"/>
          <w:noProof/>
        </w:rPr>
        <w:t xml:space="preserve">Other prospective studies which assessed associations between baseline measures of </w:t>
      </w:r>
      <w:r w:rsidR="004E6DCB" w:rsidRPr="00722D0B">
        <w:rPr>
          <w:rFonts w:ascii="Times New Roman" w:hAnsi="Times New Roman" w:cs="Times New Roman"/>
          <w:noProof/>
        </w:rPr>
        <w:t>low-grade</w:t>
      </w:r>
      <w:r w:rsidRPr="00722D0B">
        <w:rPr>
          <w:rFonts w:ascii="Times New Roman" w:hAnsi="Times New Roman" w:cs="Times New Roman"/>
          <w:noProof/>
        </w:rPr>
        <w:t xml:space="preserve"> inflammation and changes in insulin secretion observed significant positive associations for interleukin (IL)-6</w:t>
      </w:r>
      <w:hyperlink w:anchor="_ENREF_12" w:tooltip="Herder, 2016 #66" w:history="1">
        <w:r w:rsidR="00790D36">
          <w:rPr>
            <w:rFonts w:ascii="Times New Roman" w:hAnsi="Times New Roman" w:cs="Times New Roman"/>
            <w:noProof/>
          </w:rPr>
          <w:fldChar w:fldCharType="begin">
            <w:fldData xml:space="preserve">PEVuZE5vdGU+PENpdGU+PEF1dGhvcj5IZXJkZXI8L0F1dGhvcj48WWVhcj4yMDE2PC9ZZWFyPjxS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IZXJkZXI8L0F1dGhvcj48WWVhcj4yMDE2PC9ZZWFyPjxS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2</w:t>
        </w:r>
        <w:r w:rsidR="00790D36">
          <w:rPr>
            <w:rFonts w:ascii="Times New Roman" w:hAnsi="Times New Roman" w:cs="Times New Roman"/>
            <w:noProof/>
          </w:rPr>
          <w:fldChar w:fldCharType="end"/>
        </w:r>
      </w:hyperlink>
      <w:r w:rsidRPr="00722D0B">
        <w:rPr>
          <w:rFonts w:ascii="Times New Roman" w:hAnsi="Times New Roman" w:cs="Times New Roman"/>
          <w:noProof/>
        </w:rPr>
        <w:t>, soluble CD163, a specific monocyte/macrophage-derived biomarker relecting macrophage activation during inflammation</w:t>
      </w:r>
      <w:hyperlink w:anchor="_ENREF_11" w:tooltip="Deichgræber, 2016 #140" w:history="1">
        <w:r w:rsidR="00790D36">
          <w:rPr>
            <w:rFonts w:ascii="Times New Roman" w:hAnsi="Times New Roman" w:cs="Times New Roman"/>
            <w:noProof/>
          </w:rPr>
          <w:fldChar w:fldCharType="begin">
            <w:fldData xml:space="preserve">PEVuZE5vdGU+PENpdGU+PEF1dGhvcj5EZWljaGdyw6ZiZXI8L0F1dGhvcj48WWVhcj4yMDE2PC9Z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jQ2Ny0yNDc2PC9wYWdlcz48dm9sdW1lPjU5PC92b2x1bWU+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=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EZWljaGdyw6ZiZXI8L0F1dGhvcj48WWVhcj4yMDE2PC9Z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jQ2Ny0yNDc2PC9wYWdlcz48dm9sdW1lPjU5PC92b2x1bWU+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=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1</w:t>
        </w:r>
        <w:r w:rsidR="00790D36">
          <w:rPr>
            <w:rFonts w:ascii="Times New Roman" w:hAnsi="Times New Roman" w:cs="Times New Roman"/>
            <w:noProof/>
          </w:rPr>
          <w:fldChar w:fldCharType="end"/>
        </w:r>
      </w:hyperlink>
      <w:r w:rsidRPr="00722D0B">
        <w:rPr>
          <w:rFonts w:ascii="Times New Roman" w:hAnsi="Times New Roman" w:cs="Times New Roman"/>
          <w:noProof/>
        </w:rPr>
        <w:t xml:space="preserve">, </w:t>
      </w:r>
      <w:r w:rsidR="00FA5CE7" w:rsidRPr="00722D0B">
        <w:rPr>
          <w:rFonts w:ascii="Times New Roman" w:hAnsi="Times New Roman" w:cs="Times New Roman"/>
          <w:noProof/>
        </w:rPr>
        <w:t>hs</w:t>
      </w:r>
      <w:r w:rsidRPr="00722D0B">
        <w:rPr>
          <w:rFonts w:ascii="Times New Roman" w:hAnsi="Times New Roman" w:cs="Times New Roman"/>
          <w:noProof/>
        </w:rPr>
        <w:t>CRP</w:t>
      </w:r>
      <w:hyperlink w:anchor="_ENREF_11" w:tooltip="Deichgræber, 2016 #140" w:history="1">
        <w:r w:rsidR="00790D36">
          <w:rPr>
            <w:rFonts w:ascii="Times New Roman" w:hAnsi="Times New Roman" w:cs="Times New Roman"/>
            <w:noProof/>
          </w:rPr>
          <w:fldChar w:fldCharType="begin">
            <w:fldData xml:space="preserve">PEVuZE5vdGU+PENpdGU+PEF1dGhvcj5EZWljaGdyw6ZiZXI8L0F1dGhvcj48WWVhcj4yMDE2PC9Z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jQ2Ny0yNDc2PC9wYWdlcz48dm9sdW1lPjU5PC92b2x1bWU+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=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EZWljaGdyw6ZiZXI8L0F1dGhvcj48WWVhcj4yMDE2PC9Z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jQ2Ny0yNDc2PC9wYWdlcz48dm9sdW1lPjU5PC92b2x1bWU+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=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1</w:t>
        </w:r>
        <w:r w:rsidR="00790D36">
          <w:rPr>
            <w:rFonts w:ascii="Times New Roman" w:hAnsi="Times New Roman" w:cs="Times New Roman"/>
            <w:noProof/>
          </w:rPr>
          <w:fldChar w:fldCharType="end"/>
        </w:r>
      </w:hyperlink>
      <w:r w:rsidRPr="00722D0B">
        <w:rPr>
          <w:rFonts w:ascii="Times New Roman" w:hAnsi="Times New Roman" w:cs="Times New Roman"/>
          <w:noProof/>
        </w:rPr>
        <w:t xml:space="preserve"> and significant inverse associations for adiponectin</w:t>
      </w:r>
      <w:r w:rsidR="005850F3">
        <w:rPr>
          <w:rFonts w:ascii="Times New Roman" w:hAnsi="Times New Roman" w:cs="Times New Roman"/>
          <w:noProof/>
        </w:rPr>
        <w:fldChar w:fldCharType="begin">
          <w:fldData xml:space="preserve">PEVuZE5vdGU+PENpdGU+PEF1dGhvcj5IZXJkZXI8L0F1dGhvcj48WWVhcj4yMDE2PC9ZZWFyPjxS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yNDY3LTI0NzY8L3BhZ2VzPjx2b2x1bWU+NTk8L3ZvbHVtZT48bnVtYmVyPjExPC9udW1i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</w:fldData>
        </w:fldChar>
      </w:r>
      <w:r w:rsidR="005850F3">
        <w:rPr>
          <w:rFonts w:ascii="Times New Roman" w:hAnsi="Times New Roman" w:cs="Times New Roman"/>
          <w:noProof/>
        </w:rPr>
        <w:instrText xml:space="preserve"> ADDIN EN.CITE </w:instrText>
      </w:r>
      <w:r w:rsidR="005850F3">
        <w:rPr>
          <w:rFonts w:ascii="Times New Roman" w:hAnsi="Times New Roman" w:cs="Times New Roman"/>
          <w:noProof/>
        </w:rPr>
        <w:fldChar w:fldCharType="begin">
          <w:fldData xml:space="preserve">PEVuZE5vdGU+PENpdGU+PEF1dGhvcj5IZXJkZXI8L0F1dGhvcj48WWVhcj4yMDE2PC9ZZWFyPjxS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yNDY3LTI0NzY8L3BhZ2VzPjx2b2x1bWU+NTk8L3ZvbHVtZT48bnVtYmVyPjExPC9udW1i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</w:fldData>
        </w:fldChar>
      </w:r>
      <w:r w:rsidR="005850F3">
        <w:rPr>
          <w:rFonts w:ascii="Times New Roman" w:hAnsi="Times New Roman" w:cs="Times New Roman"/>
          <w:noProof/>
        </w:rPr>
        <w:instrText xml:space="preserve"> ADDIN EN.CITE.DATA </w:instrText>
      </w:r>
      <w:r w:rsidR="005850F3">
        <w:rPr>
          <w:rFonts w:ascii="Times New Roman" w:hAnsi="Times New Roman" w:cs="Times New Roman"/>
          <w:noProof/>
        </w:rPr>
      </w:r>
      <w:r w:rsidR="005850F3">
        <w:rPr>
          <w:rFonts w:ascii="Times New Roman" w:hAnsi="Times New Roman" w:cs="Times New Roman"/>
          <w:noProof/>
        </w:rPr>
        <w:fldChar w:fldCharType="end"/>
      </w:r>
      <w:r w:rsidR="005850F3">
        <w:rPr>
          <w:rFonts w:ascii="Times New Roman" w:hAnsi="Times New Roman" w:cs="Times New Roman"/>
          <w:noProof/>
        </w:rPr>
      </w:r>
      <w:r w:rsidR="005850F3">
        <w:rPr>
          <w:rFonts w:ascii="Times New Roman" w:hAnsi="Times New Roman" w:cs="Times New Roman"/>
          <w:noProof/>
        </w:rPr>
        <w:fldChar w:fldCharType="separate"/>
      </w:r>
      <w:hyperlink w:anchor="_ENREF_11" w:tooltip="Deichgræber, 2016 #140" w:history="1">
        <w:r w:rsidR="00790D36" w:rsidRPr="005850F3">
          <w:rPr>
            <w:rFonts w:ascii="Times New Roman" w:hAnsi="Times New Roman" w:cs="Times New Roman"/>
            <w:noProof/>
            <w:vertAlign w:val="superscript"/>
          </w:rPr>
          <w:t>11</w:t>
        </w:r>
      </w:hyperlink>
      <w:r w:rsidR="005850F3" w:rsidRPr="005850F3">
        <w:rPr>
          <w:rFonts w:ascii="Times New Roman" w:hAnsi="Times New Roman" w:cs="Times New Roman"/>
          <w:noProof/>
          <w:vertAlign w:val="superscript"/>
        </w:rPr>
        <w:t xml:space="preserve">, </w:t>
      </w:r>
      <w:hyperlink w:anchor="_ENREF_12" w:tooltip="Herder, 2016 #66" w:history="1">
        <w:r w:rsidR="00790D36" w:rsidRPr="005850F3">
          <w:rPr>
            <w:rFonts w:ascii="Times New Roman" w:hAnsi="Times New Roman" w:cs="Times New Roman"/>
            <w:noProof/>
            <w:vertAlign w:val="superscript"/>
          </w:rPr>
          <w:t>12</w:t>
        </w:r>
      </w:hyperlink>
      <w:r w:rsidR="005850F3">
        <w:rPr>
          <w:rFonts w:ascii="Times New Roman" w:hAnsi="Times New Roman" w:cs="Times New Roman"/>
          <w:noProof/>
        </w:rPr>
        <w:fldChar w:fldCharType="end"/>
      </w:r>
      <w:r w:rsidRPr="00722D0B">
        <w:rPr>
          <w:rFonts w:ascii="Times New Roman" w:hAnsi="Times New Roman" w:cs="Times New Roman"/>
          <w:noProof/>
        </w:rPr>
        <w:t xml:space="preserve"> further supporting a link of systemic </w:t>
      </w:r>
      <w:r w:rsidR="004E6DCB" w:rsidRPr="00722D0B">
        <w:rPr>
          <w:rFonts w:ascii="Times New Roman" w:hAnsi="Times New Roman" w:cs="Times New Roman"/>
          <w:noProof/>
        </w:rPr>
        <w:t>low-grade</w:t>
      </w:r>
      <w:r w:rsidRPr="00722D0B">
        <w:rPr>
          <w:rFonts w:ascii="Times New Roman" w:hAnsi="Times New Roman" w:cs="Times New Roman"/>
          <w:noProof/>
        </w:rPr>
        <w:t xml:space="preserve"> inflammation and adipocyte metabolism with ß-cell function.</w:t>
      </w:r>
    </w:p>
    <w:p w:rsidR="000F22BE" w:rsidRDefault="00FA5CE7" w:rsidP="00A96D51">
      <w:pPr>
        <w:spacing w:after="0" w:line="480" w:lineRule="auto"/>
        <w:rPr>
          <w:rFonts w:ascii="Times New Roman" w:hAnsi="Times New Roman" w:cs="Times New Roman"/>
        </w:rPr>
      </w:pPr>
      <w:r>
        <w:rPr>
          <w:rFonts w:ascii="Times New Roman" w:hAnsi="Times New Roman" w:cs="Times New Roman"/>
          <w:noProof/>
        </w:rPr>
        <w:t>In line with our results, Ahmadi-Abhari et al.</w:t>
      </w:r>
      <w:hyperlink w:anchor="_ENREF_13" w:tooltip="Ahmadi-Abhari, 2015 #58" w:history="1">
        <w:r w:rsidR="00790D36">
          <w:rPr>
            <w:rFonts w:ascii="Times New Roman" w:hAnsi="Times New Roman" w:cs="Times New Roman"/>
            <w:noProof/>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noProof/>
          </w:rPr>
          <w:instrText xml:space="preserve"> ADDIN EN.CITE </w:instrText>
        </w:r>
        <w:r w:rsidR="00790D36">
          <w:rPr>
            <w:rFonts w:ascii="Times New Roman" w:hAnsi="Times New Roman" w:cs="Times New Roman"/>
            <w:noProof/>
          </w:rPr>
          <w:fldChar w:fldCharType="begin">
            <w:fldData xml:space="preserve">PEVuZE5vdGU+PENpdGU+PEF1dGhvcj5BaG1hZGktQWJoYXJpPC9BdXRob3I+PFllYXI+MjAxNTwv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</w:fldData>
          </w:fldChar>
        </w:r>
        <w:r w:rsidR="00790D36">
          <w:rPr>
            <w:rFonts w:ascii="Times New Roman" w:hAnsi="Times New Roman" w:cs="Times New Roman"/>
            <w:noProof/>
          </w:rPr>
          <w:instrText xml:space="preserve"> ADDIN EN.CITE.DATA </w:instrText>
        </w:r>
        <w:r w:rsidR="00790D36">
          <w:rPr>
            <w:rFonts w:ascii="Times New Roman" w:hAnsi="Times New Roman" w:cs="Times New Roman"/>
            <w:noProof/>
          </w:rPr>
        </w:r>
        <w:r w:rsidR="00790D36">
          <w:rPr>
            <w:rFonts w:ascii="Times New Roman" w:hAnsi="Times New Roman" w:cs="Times New Roman"/>
            <w:noProof/>
          </w:rPr>
          <w:fldChar w:fldCharType="end"/>
        </w:r>
        <w:r w:rsidR="00790D36">
          <w:rPr>
            <w:rFonts w:ascii="Times New Roman" w:hAnsi="Times New Roman" w:cs="Times New Roman"/>
            <w:noProof/>
          </w:rPr>
        </w:r>
        <w:r w:rsidR="00790D36">
          <w:rPr>
            <w:rFonts w:ascii="Times New Roman" w:hAnsi="Times New Roman" w:cs="Times New Roman"/>
            <w:noProof/>
          </w:rPr>
          <w:fldChar w:fldCharType="separate"/>
        </w:r>
        <w:r w:rsidR="00790D36" w:rsidRPr="005850F3">
          <w:rPr>
            <w:rFonts w:ascii="Times New Roman" w:hAnsi="Times New Roman" w:cs="Times New Roman"/>
            <w:noProof/>
            <w:vertAlign w:val="superscript"/>
          </w:rPr>
          <w:t>13</w:t>
        </w:r>
        <w:r w:rsidR="00790D36">
          <w:rPr>
            <w:rFonts w:ascii="Times New Roman" w:hAnsi="Times New Roman" w:cs="Times New Roman"/>
            <w:noProof/>
          </w:rPr>
          <w:fldChar w:fldCharType="end"/>
        </w:r>
      </w:hyperlink>
      <w:r>
        <w:rPr>
          <w:rFonts w:ascii="Times New Roman" w:hAnsi="Times New Roman" w:cs="Times New Roman"/>
          <w:noProof/>
        </w:rPr>
        <w:t xml:space="preserve"> also observed stronger cross-sectional than longitudinal associations. This difference can presumamby be explained by the fact, that cross-sectional analyses are more prone to reverse causality than longitudinal analyses and points towards the importance of longitudinal studies to estalish the temporal sequence of metablic changes. Nonetheless, d</w:t>
      </w:r>
      <w:r>
        <w:rPr>
          <w:rFonts w:ascii="Times New Roman" w:hAnsi="Times New Roman" w:cs="Times New Roman"/>
        </w:rPr>
        <w:t xml:space="preserve">ue to the observational nature of our study, it remains to be elucidated whether the observed associations are causal. </w:t>
      </w:r>
      <w:r w:rsidR="000F22BE" w:rsidRPr="00DD3C70">
        <w:rPr>
          <w:rFonts w:ascii="Times New Roman" w:hAnsi="Times New Roman" w:cs="Times New Roman"/>
        </w:rPr>
        <w:t>While experimental and animal studies clearly point towards insulin-sensitizing properties of adiponectin</w:t>
      </w:r>
      <w:hyperlink w:anchor="_ENREF_34" w:tooltip="Lai, 2015 #28" w:history="1">
        <w:r w:rsidR="00790D36">
          <w:rPr>
            <w:rFonts w:ascii="Times New Roman" w:hAnsi="Times New Roman" w:cs="Times New Roman"/>
          </w:rPr>
          <w:fldChar w:fldCharType="begin"/>
        </w:r>
        <w:r w:rsidR="00790D36">
          <w:rPr>
            <w:rFonts w:ascii="Times New Roman" w:hAnsi="Times New Roman" w:cs="Times New Roman"/>
          </w:rPr>
          <w:instrText xml:space="preserve"> ADDIN EN.CITE &lt;EndNote&gt;&lt;Cite&gt;&lt;Author&gt;Lai&lt;/Author&gt;&lt;Year&gt;2015&lt;/Year&gt;&lt;RecNum&gt;28&lt;/RecNum&gt;&lt;DisplayText&gt;&lt;style face="superscript"&gt;34&lt;/style&gt;&lt;/DisplayText&gt;&lt;record&gt;&lt;rec-number&gt;28&lt;/rec-number&gt;&lt;foreign-keys&gt;&lt;key app="EN" db-id="vsxxtsapwwe05geptwuv2sz1wdatdfsx5s55" timestamp="1469428172"&gt;28&lt;/key&gt;&lt;/foreign-keys&gt;&lt;ref-type name="Journal Article"&gt;17&lt;/ref-type&gt;&lt;contributors&gt;&lt;authors&gt;&lt;author&gt;Lai, H.&lt;/author&gt;&lt;author&gt;Lin, N.&lt;/author&gt;&lt;author&gt;Xing, Z.&lt;/author&gt;&lt;author&gt;Weng, H.&lt;/author&gt;&lt;author&gt;Zhang, H.&lt;/author&gt;&lt;/authors&gt;&lt;/contributors&gt;&lt;auth-address&gt;Department of Endocrinology, Zhujiang Hospital of Southern Medical University Guangzhou, China.&lt;/auth-address&gt;&lt;titles&gt;&lt;title&gt;Association between the level of circulating adiponectin and prediabetes: A meta-analysis&lt;/title&gt;&lt;secondary-title&gt;J Diabetes Investig&lt;/secondary-title&gt;&lt;alt-title&gt;Journal of diabetes investigation&lt;/alt-title&gt;&lt;/titles&gt;&lt;periodical&gt;&lt;full-title&gt;J Diabetes Investig&lt;/full-title&gt;&lt;abbr-1&gt;Journal of diabetes investigation&lt;/abbr-1&gt;&lt;/periodical&gt;&lt;alt-periodical&gt;&lt;full-title&gt;J Diabetes Investig&lt;/full-title&gt;&lt;abbr-1&gt;Journal of diabetes investigation&lt;/abbr-1&gt;&lt;/alt-periodical&gt;&lt;pages&gt;416-29&lt;/pages&gt;&lt;volume&gt;6&lt;/volume&gt;&lt;number&gt;4&lt;/number&gt;&lt;edition&gt;2015/07/30&lt;/edition&gt;&lt;dates&gt;&lt;year&gt;2015&lt;/year&gt;&lt;pub-dates&gt;&lt;date&gt;Jul&lt;/date&gt;&lt;/pub-dates&gt;&lt;/dates&gt;&lt;isbn&gt;2040-1116 (Print)&amp;#xD;2040-1116 (Linking)&lt;/isbn&gt;&lt;accession-num&gt;26221520&lt;/accession-num&gt;&lt;urls&gt;&lt;related-urls&gt;&lt;url&gt;http://www.ncbi.nlm.nih.gov/pubmed/26221520&lt;/url&gt;&lt;url&gt;http://onlinelibrary.wiley.com/store/10.1111/jdi.12321/asset/jdi12321.pdf?v=1&amp;amp;t=irlwz2tq&amp;amp;s=34591ef4ba7e3ce7da467b78eec95c53f5952cf5&lt;/url&gt;&lt;/related-urls&gt;&lt;/urls&gt;&lt;custom2&gt;4511301&lt;/custom2&gt;&lt;electronic-resource-num&gt;10.1111/jdi.12321&lt;/electronic-resource-num&gt;&lt;language&gt;eng&lt;/language&gt;&lt;/record&gt;&lt;/Cite&gt;&lt;/EndNote&gt;</w:instrText>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34</w:t>
        </w:r>
        <w:r w:rsidR="00790D36">
          <w:rPr>
            <w:rFonts w:ascii="Times New Roman" w:hAnsi="Times New Roman" w:cs="Times New Roman"/>
          </w:rPr>
          <w:fldChar w:fldCharType="end"/>
        </w:r>
      </w:hyperlink>
      <w:r w:rsidR="000F22BE" w:rsidRPr="00DD3C70">
        <w:rPr>
          <w:rFonts w:ascii="Times New Roman" w:hAnsi="Times New Roman" w:cs="Times New Roman"/>
        </w:rPr>
        <w:t>, Mendelian randomization (MR) studies yielded mixed evidence regarding a causal role of adiponectin in the development of insulin</w:t>
      </w:r>
      <w:r w:rsidR="00D03DEB">
        <w:rPr>
          <w:rFonts w:ascii="Times New Roman" w:hAnsi="Times New Roman" w:cs="Times New Roman"/>
        </w:rPr>
        <w:t xml:space="preserve"> resistance and type 2 diabetes</w:t>
      </w:r>
      <w:hyperlink w:anchor="_ENREF_5" w:tooltip="Mente, 2013 #27" w:history="1">
        <w:r w:rsidR="00790D36">
          <w:rPr>
            <w:rFonts w:ascii="Times New Roman" w:hAnsi="Times New Roman" w:cs="Times New Roman"/>
          </w:rPr>
          <w:fldChar w:fldCharType="begin">
            <w:fldData xml:space="preserve">PEVuZE5vdGU+PENpdGU+PEF1dGhvcj5NZW50ZTwvQXV0aG9yPjxZZWFyPjIwMTM8L1llYXI+PFJl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2NjgwODwvcGFnZXM+PHZvbHVtZT44PC92b2x1bWU+PG51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M1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zMzgtNDQ8L3BhZ2VzPjx2b2x1bWU+NjI8L3ZvbHVtZT48bnVtYmVyPjQ8L251bWJlcj48ZWRp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=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NZW50ZTwvQXV0aG9yPjxZZWFyPjIwMTM8L1llYXI+PFJl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2NjgwODwvcGFnZXM+PHZvbHVtZT44PC92b2x1bWU+PG51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M1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zMzgtNDQ8L3BhZ2VzPjx2b2x1bWU+NjI8L3ZvbHVtZT48bnVtYmVyPjQ8L251bWJlcj48ZWRp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=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5-7</w:t>
        </w:r>
        <w:r w:rsidR="00790D36">
          <w:rPr>
            <w:rFonts w:ascii="Times New Roman" w:hAnsi="Times New Roman" w:cs="Times New Roman"/>
          </w:rPr>
          <w:fldChar w:fldCharType="end"/>
        </w:r>
      </w:hyperlink>
      <w:r w:rsidR="000F22BE" w:rsidRPr="00DD3C70">
        <w:rPr>
          <w:rFonts w:ascii="Times New Roman" w:hAnsi="Times New Roman" w:cs="Times New Roman"/>
        </w:rPr>
        <w:t>. In line with the weak associations seen for hsCRP in the present analysis, a large previous MR study concluded that associations between CRP and insulin resistance, glycemia and diabetes are most likely non</w:t>
      </w:r>
      <w:r w:rsidR="0078578E" w:rsidRPr="00DD3C70">
        <w:rPr>
          <w:rFonts w:ascii="Times New Roman" w:hAnsi="Times New Roman" w:cs="Times New Roman"/>
        </w:rPr>
        <w:t>-</w:t>
      </w:r>
      <w:r w:rsidR="000F22BE" w:rsidRPr="00DD3C70">
        <w:rPr>
          <w:rFonts w:ascii="Times New Roman" w:hAnsi="Times New Roman" w:cs="Times New Roman"/>
        </w:rPr>
        <w:t>causal</w:t>
      </w:r>
      <w:hyperlink w:anchor="_ENREF_4" w:tooltip="Brunner, 2008 #107" w:history="1">
        <w:r w:rsidR="00790D36">
          <w:rPr>
            <w:rFonts w:ascii="Times New Roman" w:hAnsi="Times New Roman" w:cs="Times New Roman"/>
          </w:rPr>
          <w:fldChar w:fldCharType="begin">
            <w:fldData xml:space="preserve">PEVuZE5vdGU+PENpdGU+PEF1dGhvcj5CcnVubmVyPC9BdXRob3I+PFllYXI+MjAwODwvWWVhcj48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U1PC9wYWdlcz48dm9sdW1lPjU8L3ZvbHVtZT48bnVtYmVyPjg8L251bWJlcj48ZWRpdGlvbj4y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CcnVubmVyPC9BdXRob3I+PFllYXI+MjAwODwvWWVhcj48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U1PC9wYWdlcz48dm9sdW1lPjU8L3ZvbHVtZT48bnVtYmVyPjg8L251bWJlcj48ZWRpdGlvbj4y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4</w:t>
        </w:r>
        <w:r w:rsidR="00790D36">
          <w:rPr>
            <w:rFonts w:ascii="Times New Roman" w:hAnsi="Times New Roman" w:cs="Times New Roman"/>
          </w:rPr>
          <w:fldChar w:fldCharType="end"/>
        </w:r>
      </w:hyperlink>
      <w:r w:rsidR="000F22BE" w:rsidRPr="00DD3C70">
        <w:rPr>
          <w:rFonts w:ascii="Times New Roman" w:hAnsi="Times New Roman" w:cs="Times New Roman"/>
        </w:rPr>
        <w:t>. With regard to leukocyte count, results of another MR study also suggested that the association with diabetes incidence is most likely no</w:t>
      </w:r>
      <w:r w:rsidR="0078578E" w:rsidRPr="00DD3C70">
        <w:rPr>
          <w:rFonts w:ascii="Times New Roman" w:hAnsi="Times New Roman" w:cs="Times New Roman"/>
        </w:rPr>
        <w:t>n-</w:t>
      </w:r>
      <w:r w:rsidR="000F22BE" w:rsidRPr="00DD3C70">
        <w:rPr>
          <w:rFonts w:ascii="Times New Roman" w:hAnsi="Times New Roman" w:cs="Times New Roman"/>
        </w:rPr>
        <w:t>causal</w:t>
      </w:r>
      <w:hyperlink w:anchor="_ENREF_8" w:tooltip="Borné, 2016 #100" w:history="1">
        <w:r w:rsidR="00790D36">
          <w:rPr>
            <w:rFonts w:ascii="Times New Roman" w:hAnsi="Times New Roman" w:cs="Times New Roman"/>
          </w:rPr>
          <w:fldChar w:fldCharType="begin">
            <w:fldData xml:space="preserve">PEVuZE5vdGU+PENpdGU+PEF1dGhvcj5Cb3Juw6k8L0F1dGhvcj48WWVhcj4yMDE2PC9ZZWFyPjxS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Q4OTYzPC9wYWdlcz48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Cb3Juw6k8L0F1dGhvcj48WWVhcj4yMDE2PC9ZZWFyPjxS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Q4OTYzPC9wYWdlcz48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8</w:t>
        </w:r>
        <w:r w:rsidR="00790D36">
          <w:rPr>
            <w:rFonts w:ascii="Times New Roman" w:hAnsi="Times New Roman" w:cs="Times New Roman"/>
          </w:rPr>
          <w:fldChar w:fldCharType="end"/>
        </w:r>
      </w:hyperlink>
      <w:r w:rsidR="000F22BE" w:rsidRPr="00DD3C70">
        <w:rPr>
          <w:rFonts w:ascii="Times New Roman" w:hAnsi="Times New Roman" w:cs="Times New Roman"/>
        </w:rPr>
        <w:t>. However, the actions of various pro-inflammatory cytokines which are released by leukocytes may explain the observed associations</w:t>
      </w:r>
      <w:r w:rsidR="005779BE">
        <w:rPr>
          <w:rFonts w:ascii="Times New Roman" w:hAnsi="Times New Roman" w:cs="Times New Roman"/>
        </w:rPr>
        <w:t>: B</w:t>
      </w:r>
      <w:r w:rsidR="000F22BE" w:rsidRPr="00DD3C70">
        <w:rPr>
          <w:rFonts w:ascii="Times New Roman" w:hAnsi="Times New Roman" w:cs="Times New Roman"/>
        </w:rPr>
        <w:t>esides total leukocyte count, particularly neutrophils and lymphocytes are predictors of type 2 diabetes</w:t>
      </w:r>
      <w:hyperlink w:anchor="_ENREF_35" w:tooltip="Zhang, 2017 #148" w:history="1">
        <w:r w:rsidR="00790D36">
          <w:rPr>
            <w:rFonts w:ascii="Times New Roman" w:hAnsi="Times New Roman" w:cs="Times New Roman"/>
          </w:rPr>
          <w:fldChar w:fldCharType="begin"/>
        </w:r>
        <w:r w:rsidR="00790D36">
          <w:rPr>
            <w:rFonts w:ascii="Times New Roman" w:hAnsi="Times New Roman" w:cs="Times New Roman"/>
          </w:rPr>
          <w:instrText xml:space="preserve"> ADDIN EN.CITE &lt;EndNote&gt;&lt;Cite&gt;&lt;Author&gt;Zhang&lt;/Author&gt;&lt;Year&gt;2017&lt;/Year&gt;&lt;RecNum&gt;148&lt;/RecNum&gt;&lt;DisplayText&gt;&lt;style face="superscript"&gt;35&lt;/style&gt;&lt;/DisplayText&gt;&lt;record&gt;&lt;rec-number&gt;148&lt;/rec-number&gt;&lt;foreign-keys&gt;&lt;key app="EN" db-id="vsxxtsapwwe05geptwuv2sz1wdatdfsx5s55" timestamp="1506070564"&gt;148&lt;/key&gt;&lt;/foreign-keys&gt;&lt;ref-type name="Journal Article"&gt;17&lt;/ref-type&gt;&lt;contributors&gt;&lt;authors&gt;&lt;author&gt;Zhang, H.&lt;/author&gt;&lt;author&gt;Yang, Z.&lt;/author&gt;&lt;author&gt;Zhang, W.&lt;/author&gt;&lt;author&gt;Niu, Y.&lt;/author&gt;&lt;author&gt;Li, X.&lt;/author&gt;&lt;author&gt;Qin, L.&lt;/author&gt;&lt;author&gt;Su, Q.&lt;/author&gt;&lt;/authors&gt;&lt;/contributors&gt;&lt;auth-address&gt;Department of Endocrinology, Xinhua Hospital affiliated to Shanghai Jiaotong University School of Medicine, Shanghai, China.&amp;#xD;Department of Endocrinology, Xinhua Hospital affiliated to Shanghai Jiaotong University School of Medicine, Shanghai, China. Electronic address: qinli@medmail.com.cn.&amp;#xD;Department of Endocrinology, Xinhua Hospital affiliated to Shanghai Jiaotong University School of Medicine, Shanghai, China. Electronic address: suqingxinhua@163.com.&lt;/auth-address&gt;&lt;titles&gt;&lt;title&gt;White blood cell subtypes and risk of type 2 diabetes&lt;/title&gt;&lt;secondary-title&gt;J Diabetes Complications&lt;/secondary-title&gt;&lt;/titles&gt;&lt;periodical&gt;&lt;full-title&gt;J Diabetes Complications&lt;/full-title&gt;&lt;/periodical&gt;&lt;pages&gt;31-37&lt;/pages&gt;&lt;volume&gt;31&lt;/volume&gt;&lt;number&gt;1&lt;/number&gt;&lt;keywords&gt;&lt;keyword&gt;Diabetes&lt;/keyword&gt;&lt;keyword&gt;Lymphocytes&lt;/keyword&gt;&lt;keyword&gt;Neutrophil:lymphocyte ratio&lt;/keyword&gt;&lt;keyword&gt;Neutrophils&lt;/keyword&gt;&lt;keyword&gt;White blood cell count&lt;/keyword&gt;&lt;/keywords&gt;&lt;dates&gt;&lt;year&gt;2017&lt;/year&gt;&lt;pub-dates&gt;&lt;date&gt;Jan&lt;/date&gt;&lt;/pub-dates&gt;&lt;/dates&gt;&lt;isbn&gt;1873-460X (Electronic)&amp;#xD;1056-8727 (Linking)&lt;/isbn&gt;&lt;accession-num&gt;27863973&lt;/accession-num&gt;&lt;urls&gt;&lt;related-urls&gt;&lt;url&gt;https://www.ncbi.nlm.nih.gov/pubmed/27863973&lt;/url&gt;&lt;/related-urls&gt;&lt;/urls&gt;&lt;electronic-resource-num&gt;10.1016/j.jdiacomp.2016.10.029&lt;/electronic-resource-num&gt;&lt;/record&gt;&lt;/Cite&gt;&lt;/EndNote&gt;</w:instrText>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35</w:t>
        </w:r>
        <w:r w:rsidR="00790D36">
          <w:rPr>
            <w:rFonts w:ascii="Times New Roman" w:hAnsi="Times New Roman" w:cs="Times New Roman"/>
          </w:rPr>
          <w:fldChar w:fldCharType="end"/>
        </w:r>
      </w:hyperlink>
      <w:r w:rsidR="000F22BE" w:rsidRPr="00DD3C70">
        <w:rPr>
          <w:rFonts w:ascii="Times New Roman" w:hAnsi="Times New Roman" w:cs="Times New Roman"/>
        </w:rPr>
        <w:t>. Human neutrophils secrete tumor necrosis factor α (TNFα) which may contribute to diabetes development through its interaction with insulin signaling pathways and beta-cell function</w:t>
      </w:r>
      <w:r w:rsidR="005850F3">
        <w:rPr>
          <w:rFonts w:ascii="Times New Roman" w:hAnsi="Times New Roman" w:cs="Times New Roman"/>
        </w:rPr>
        <w:fldChar w:fldCharType="begin">
          <w:fldData xml:space="preserve">PEVuZE5vdGU+PENpdGU+PEF1dGhvcj5TZW5uPC9BdXRob3I+PFllYXI+MjAwMjwvWWVhcj48UmVj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</w:fldData>
        </w:fldChar>
      </w:r>
      <w:r w:rsidR="005850F3">
        <w:rPr>
          <w:rFonts w:ascii="Times New Roman" w:hAnsi="Times New Roman" w:cs="Times New Roman"/>
        </w:rPr>
        <w:instrText xml:space="preserve"> ADDIN EN.CITE </w:instrText>
      </w:r>
      <w:r w:rsidR="005850F3">
        <w:rPr>
          <w:rFonts w:ascii="Times New Roman" w:hAnsi="Times New Roman" w:cs="Times New Roman"/>
        </w:rPr>
        <w:fldChar w:fldCharType="begin">
          <w:fldData xml:space="preserve">PEVuZE5vdGU+PENpdGU+PEF1dGhvcj5TZW5uPC9BdXRob3I+PFllYXI+MjAwMjwvWWVhcj48UmVj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</w:fldData>
        </w:fldChar>
      </w:r>
      <w:r w:rsidR="005850F3">
        <w:rPr>
          <w:rFonts w:ascii="Times New Roman" w:hAnsi="Times New Roman" w:cs="Times New Roman"/>
        </w:rPr>
        <w:instrText xml:space="preserve"> ADDIN EN.CITE.DATA </w:instrText>
      </w:r>
      <w:r w:rsidR="005850F3">
        <w:rPr>
          <w:rFonts w:ascii="Times New Roman" w:hAnsi="Times New Roman" w:cs="Times New Roman"/>
        </w:rPr>
      </w:r>
      <w:r w:rsidR="005850F3">
        <w:rPr>
          <w:rFonts w:ascii="Times New Roman" w:hAnsi="Times New Roman" w:cs="Times New Roman"/>
        </w:rPr>
        <w:fldChar w:fldCharType="end"/>
      </w:r>
      <w:r w:rsidR="005850F3">
        <w:rPr>
          <w:rFonts w:ascii="Times New Roman" w:hAnsi="Times New Roman" w:cs="Times New Roman"/>
        </w:rPr>
      </w:r>
      <w:r w:rsidR="005850F3">
        <w:rPr>
          <w:rFonts w:ascii="Times New Roman" w:hAnsi="Times New Roman" w:cs="Times New Roman"/>
        </w:rPr>
        <w:fldChar w:fldCharType="separate"/>
      </w:r>
      <w:hyperlink w:anchor="_ENREF_36" w:tooltip="Senn, 2002 #144" w:history="1">
        <w:r w:rsidR="00790D36" w:rsidRPr="005850F3">
          <w:rPr>
            <w:rFonts w:ascii="Times New Roman" w:hAnsi="Times New Roman" w:cs="Times New Roman"/>
            <w:noProof/>
            <w:vertAlign w:val="superscript"/>
          </w:rPr>
          <w:t>36</w:t>
        </w:r>
      </w:hyperlink>
      <w:r w:rsidR="005850F3" w:rsidRPr="005850F3">
        <w:rPr>
          <w:rFonts w:ascii="Times New Roman" w:hAnsi="Times New Roman" w:cs="Times New Roman"/>
          <w:noProof/>
          <w:vertAlign w:val="superscript"/>
        </w:rPr>
        <w:t xml:space="preserve">, </w:t>
      </w:r>
      <w:hyperlink w:anchor="_ENREF_37" w:tooltip="Smedman, 2009 #145" w:history="1">
        <w:r w:rsidR="00790D36" w:rsidRPr="005850F3">
          <w:rPr>
            <w:rFonts w:ascii="Times New Roman" w:hAnsi="Times New Roman" w:cs="Times New Roman"/>
            <w:noProof/>
            <w:vertAlign w:val="superscript"/>
          </w:rPr>
          <w:t>37</w:t>
        </w:r>
      </w:hyperlink>
      <w:r w:rsidR="005850F3">
        <w:rPr>
          <w:rFonts w:ascii="Times New Roman" w:hAnsi="Times New Roman" w:cs="Times New Roman"/>
        </w:rPr>
        <w:fldChar w:fldCharType="end"/>
      </w:r>
      <w:r w:rsidR="000F22BE" w:rsidRPr="00DD3C70">
        <w:rPr>
          <w:rFonts w:ascii="Times New Roman" w:hAnsi="Times New Roman" w:cs="Times New Roman"/>
        </w:rPr>
        <w:t xml:space="preserve">. Higher total leukocyte as well as neutrophil and lymphocyte counts have also been found to be associated with a polymorphism in the </w:t>
      </w:r>
      <w:r w:rsidR="000F22BE" w:rsidRPr="00DD3C70">
        <w:rPr>
          <w:rFonts w:ascii="Times New Roman" w:hAnsi="Times New Roman" w:cs="Times New Roman"/>
          <w:i/>
        </w:rPr>
        <w:t>IL6</w:t>
      </w:r>
      <w:r w:rsidR="000F22BE" w:rsidRPr="00DD3C70">
        <w:rPr>
          <w:rFonts w:ascii="Times New Roman" w:hAnsi="Times New Roman" w:cs="Times New Roman"/>
        </w:rPr>
        <w:t xml:space="preserve"> gene which results in elevated IL-6 concentrations</w:t>
      </w:r>
      <w:hyperlink w:anchor="_ENREF_38" w:tooltip="Fernandez-Real, 2000 #146" w:history="1">
        <w:r w:rsidR="00790D36">
          <w:rPr>
            <w:rFonts w:ascii="Times New Roman" w:hAnsi="Times New Roman" w:cs="Times New Roman"/>
          </w:rPr>
          <w:fldChar w:fldCharType="begin">
            <w:fldData xml:space="preserve">PEVuZE5vdGU+PENpdGU+PEF1dGhvcj5GZXJuYW5kZXotUmVhbDwvQXV0aG9yPjxZZWFyPjIwMDA8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</w:fldData>
          </w:fldChar>
        </w:r>
        <w:r w:rsidR="00790D36">
          <w:rPr>
            <w:rFonts w:ascii="Times New Roman" w:hAnsi="Times New Roman" w:cs="Times New Roman"/>
          </w:rPr>
          <w:instrText xml:space="preserve"> ADDIN EN.CITE </w:instrText>
        </w:r>
        <w:r w:rsidR="00790D36">
          <w:rPr>
            <w:rFonts w:ascii="Times New Roman" w:hAnsi="Times New Roman" w:cs="Times New Roman"/>
          </w:rPr>
          <w:fldChar w:fldCharType="begin">
            <w:fldData xml:space="preserve">PEVuZE5vdGU+PENpdGU+PEF1dGhvcj5GZXJuYW5kZXotUmVhbDwvQXV0aG9yPjxZZWFyPjIwMDA8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</w:fldData>
          </w:fldChar>
        </w:r>
        <w:r w:rsidR="00790D36">
          <w:rPr>
            <w:rFonts w:ascii="Times New Roman" w:hAnsi="Times New Roman" w:cs="Times New Roman"/>
          </w:rPr>
          <w:instrText xml:space="preserve"> ADDIN EN.CITE.DATA </w:instrText>
        </w:r>
        <w:r w:rsidR="00790D36">
          <w:rPr>
            <w:rFonts w:ascii="Times New Roman" w:hAnsi="Times New Roman" w:cs="Times New Roman"/>
          </w:rPr>
        </w:r>
        <w:r w:rsidR="00790D36">
          <w:rPr>
            <w:rFonts w:ascii="Times New Roman" w:hAnsi="Times New Roman" w:cs="Times New Roman"/>
          </w:rPr>
          <w:fldChar w:fldCharType="end"/>
        </w:r>
        <w:r w:rsidR="00790D36">
          <w:rPr>
            <w:rFonts w:ascii="Times New Roman" w:hAnsi="Times New Roman" w:cs="Times New Roman"/>
          </w:rPr>
        </w:r>
        <w:r w:rsidR="00790D36">
          <w:rPr>
            <w:rFonts w:ascii="Times New Roman" w:hAnsi="Times New Roman" w:cs="Times New Roman"/>
          </w:rPr>
          <w:fldChar w:fldCharType="separate"/>
        </w:r>
        <w:r w:rsidR="00790D36" w:rsidRPr="005850F3">
          <w:rPr>
            <w:rFonts w:ascii="Times New Roman" w:hAnsi="Times New Roman" w:cs="Times New Roman"/>
            <w:noProof/>
            <w:vertAlign w:val="superscript"/>
          </w:rPr>
          <w:t>38</w:t>
        </w:r>
        <w:r w:rsidR="00790D36">
          <w:rPr>
            <w:rFonts w:ascii="Times New Roman" w:hAnsi="Times New Roman" w:cs="Times New Roman"/>
          </w:rPr>
          <w:fldChar w:fldCharType="end"/>
        </w:r>
      </w:hyperlink>
      <w:r w:rsidR="000F22BE" w:rsidRPr="00DD3C70">
        <w:rPr>
          <w:rFonts w:ascii="Times New Roman" w:hAnsi="Times New Roman" w:cs="Times New Roman"/>
        </w:rPr>
        <w:t>. Hence, IL-6 could be another cytokine explaining the mechanistic link between leukocyte count and glycemic deterioration.</w:t>
      </w:r>
    </w:p>
    <w:p w:rsidR="007E2577" w:rsidRPr="002D41C6" w:rsidRDefault="00FE29A9" w:rsidP="00A96D51">
      <w:pPr>
        <w:spacing w:after="0" w:line="480" w:lineRule="auto"/>
        <w:rPr>
          <w:rFonts w:ascii="Times New Roman" w:hAnsi="Times New Roman" w:cs="Times New Roman"/>
          <w:color w:val="000000" w:themeColor="text1"/>
        </w:rPr>
      </w:pPr>
      <w:r w:rsidRPr="002D41C6">
        <w:rPr>
          <w:rFonts w:ascii="Times New Roman" w:hAnsi="Times New Roman" w:cs="Times New Roman"/>
          <w:color w:val="000000" w:themeColor="text1"/>
        </w:rPr>
        <w:t xml:space="preserve">Thus, further research is necessary to confirm or refute a direct causal link between the examined pro- or anti-inflammatory markers and changes in glycemic deterioration and insulin secretion/resistance. </w:t>
      </w:r>
      <w:r w:rsidRPr="002D41C6">
        <w:rPr>
          <w:rFonts w:ascii="Times New Roman" w:hAnsi="Times New Roman" w:cs="Times New Roman"/>
          <w:color w:val="000000" w:themeColor="text1"/>
        </w:rPr>
        <w:lastRenderedPageBreak/>
        <w:t>Therefore, at this point, it cannot be recommended to target specific inflammatory markers with medical treatment in order to prevent glycemic deterioration in healthy persons. However, as the results from the present study and the wealth of available data generally support the idea that subclinical inflammation is related to the development of type 2 diabetes, lifestyle habits that are associated with an overall lower inflammatory state should be promoted. These include the maintenance of normal body weight, healthy dietary habits (e.g. high fiber intake, low alcohol consumption, avoidance of excess caloric intake, a “prudent” dietary pattern), regular physical activity, non-smoking and avoidance of sleep deprivation</w:t>
      </w:r>
      <w:r w:rsidR="005850F3" w:rsidRPr="002D41C6">
        <w:rPr>
          <w:rFonts w:ascii="Times New Roman" w:hAnsi="Times New Roman" w:cs="Times New Roman"/>
          <w:color w:val="000000" w:themeColor="text1"/>
        </w:rPr>
        <w:fldChar w:fldCharType="begin">
          <w:fldData xml:space="preserve">PEVuZE5vdGU+PENpdGU+PEF1dGhvcj5Lb2xiPC9BdXRob3I+PFllYXI+MjAxMDwvWWVhcj48UmVj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</w:fldData>
        </w:fldChar>
      </w:r>
      <w:r w:rsidR="005850F3" w:rsidRPr="002D41C6">
        <w:rPr>
          <w:rFonts w:ascii="Times New Roman" w:hAnsi="Times New Roman" w:cs="Times New Roman"/>
          <w:color w:val="000000" w:themeColor="text1"/>
        </w:rPr>
        <w:instrText xml:space="preserve"> ADDIN EN.CITE </w:instrText>
      </w:r>
      <w:r w:rsidR="005850F3" w:rsidRPr="002D41C6">
        <w:rPr>
          <w:rFonts w:ascii="Times New Roman" w:hAnsi="Times New Roman" w:cs="Times New Roman"/>
          <w:color w:val="000000" w:themeColor="text1"/>
        </w:rPr>
        <w:fldChar w:fldCharType="begin">
          <w:fldData xml:space="preserve">PEVuZE5vdGU+PENpdGU+PEF1dGhvcj5Lb2xiPC9BdXRob3I+PFllYXI+MjAxMDwvWWVhcj48UmVj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</w:fldData>
        </w:fldChar>
      </w:r>
      <w:r w:rsidR="005850F3" w:rsidRPr="002D41C6">
        <w:rPr>
          <w:rFonts w:ascii="Times New Roman" w:hAnsi="Times New Roman" w:cs="Times New Roman"/>
          <w:color w:val="000000" w:themeColor="text1"/>
        </w:rPr>
        <w:instrText xml:space="preserve"> ADDIN EN.CITE.DATA </w:instrText>
      </w:r>
      <w:r w:rsidR="005850F3" w:rsidRPr="002D41C6">
        <w:rPr>
          <w:rFonts w:ascii="Times New Roman" w:hAnsi="Times New Roman" w:cs="Times New Roman"/>
          <w:color w:val="000000" w:themeColor="text1"/>
        </w:rPr>
      </w:r>
      <w:r w:rsidR="005850F3" w:rsidRPr="002D41C6">
        <w:rPr>
          <w:rFonts w:ascii="Times New Roman" w:hAnsi="Times New Roman" w:cs="Times New Roman"/>
          <w:color w:val="000000" w:themeColor="text1"/>
        </w:rPr>
        <w:fldChar w:fldCharType="end"/>
      </w:r>
      <w:r w:rsidR="005850F3" w:rsidRPr="002D41C6">
        <w:rPr>
          <w:rFonts w:ascii="Times New Roman" w:hAnsi="Times New Roman" w:cs="Times New Roman"/>
          <w:color w:val="000000" w:themeColor="text1"/>
        </w:rPr>
      </w:r>
      <w:r w:rsidR="005850F3" w:rsidRPr="002D41C6">
        <w:rPr>
          <w:rFonts w:ascii="Times New Roman" w:hAnsi="Times New Roman" w:cs="Times New Roman"/>
          <w:color w:val="000000" w:themeColor="text1"/>
        </w:rPr>
        <w:fldChar w:fldCharType="separate"/>
      </w:r>
      <w:hyperlink w:anchor="_ENREF_39" w:tooltip="Kolb, 2010 #151" w:history="1">
        <w:r w:rsidR="00790D36" w:rsidRPr="002D41C6">
          <w:rPr>
            <w:rFonts w:ascii="Times New Roman" w:hAnsi="Times New Roman" w:cs="Times New Roman"/>
            <w:noProof/>
            <w:color w:val="000000" w:themeColor="text1"/>
            <w:vertAlign w:val="superscript"/>
          </w:rPr>
          <w:t>39</w:t>
        </w:r>
      </w:hyperlink>
      <w:r w:rsidR="005850F3" w:rsidRPr="002D41C6">
        <w:rPr>
          <w:rFonts w:ascii="Times New Roman" w:hAnsi="Times New Roman" w:cs="Times New Roman"/>
          <w:noProof/>
          <w:color w:val="000000" w:themeColor="text1"/>
          <w:vertAlign w:val="superscript"/>
        </w:rPr>
        <w:t xml:space="preserve">, </w:t>
      </w:r>
      <w:hyperlink w:anchor="_ENREF_40" w:tooltip="O'Connor, 2010 #154" w:history="1">
        <w:r w:rsidR="00790D36" w:rsidRPr="002D41C6">
          <w:rPr>
            <w:rFonts w:ascii="Times New Roman" w:hAnsi="Times New Roman" w:cs="Times New Roman"/>
            <w:noProof/>
            <w:color w:val="000000" w:themeColor="text1"/>
            <w:vertAlign w:val="superscript"/>
          </w:rPr>
          <w:t>40</w:t>
        </w:r>
      </w:hyperlink>
      <w:r w:rsidR="005850F3" w:rsidRPr="002D41C6">
        <w:rPr>
          <w:rFonts w:ascii="Times New Roman" w:hAnsi="Times New Roman" w:cs="Times New Roman"/>
          <w:color w:val="000000" w:themeColor="text1"/>
        </w:rPr>
        <w:fldChar w:fldCharType="end"/>
      </w:r>
      <w:r w:rsidR="00070084" w:rsidRPr="002D41C6">
        <w:rPr>
          <w:rFonts w:ascii="Times New Roman" w:hAnsi="Times New Roman" w:cs="Times New Roman"/>
          <w:color w:val="000000" w:themeColor="text1"/>
        </w:rPr>
        <w:t>.</w:t>
      </w:r>
    </w:p>
    <w:p w:rsidR="000F22BE" w:rsidRDefault="000F22BE" w:rsidP="00F15FAF">
      <w:pPr>
        <w:spacing w:before="360" w:after="0" w:line="480" w:lineRule="auto"/>
        <w:rPr>
          <w:rFonts w:ascii="Times New Roman" w:hAnsi="Times New Roman" w:cs="Times New Roman"/>
          <w:b/>
        </w:rPr>
      </w:pPr>
      <w:r w:rsidRPr="005079C4">
        <w:rPr>
          <w:rFonts w:ascii="Times New Roman" w:hAnsi="Times New Roman" w:cs="Times New Roman"/>
          <w:b/>
        </w:rPr>
        <w:t>Strengths and Limitations</w:t>
      </w:r>
    </w:p>
    <w:p w:rsidR="000F22BE" w:rsidRPr="005079C4" w:rsidRDefault="000F22BE" w:rsidP="00EA0C4B">
      <w:pPr>
        <w:spacing w:after="0" w:line="480" w:lineRule="auto"/>
        <w:rPr>
          <w:rFonts w:ascii="Times New Roman" w:hAnsi="Times New Roman" w:cs="Times New Roman"/>
        </w:rPr>
      </w:pPr>
      <w:r w:rsidRPr="005079C4">
        <w:rPr>
          <w:rFonts w:ascii="Times New Roman" w:hAnsi="Times New Roman" w:cs="Times New Roman"/>
        </w:rPr>
        <w:t xml:space="preserve">The strengths of this study are the </w:t>
      </w:r>
      <w:r>
        <w:rPr>
          <w:rFonts w:ascii="Times New Roman" w:hAnsi="Times New Roman" w:cs="Times New Roman"/>
        </w:rPr>
        <w:t xml:space="preserve">large sample size and the population-based </w:t>
      </w:r>
      <w:r w:rsidRPr="005079C4">
        <w:rPr>
          <w:rFonts w:ascii="Times New Roman" w:hAnsi="Times New Roman" w:cs="Times New Roman"/>
        </w:rPr>
        <w:t>longitudinal design</w:t>
      </w:r>
      <w:r>
        <w:rPr>
          <w:rFonts w:ascii="Times New Roman" w:hAnsi="Times New Roman" w:cs="Times New Roman"/>
        </w:rPr>
        <w:t xml:space="preserve"> with repeated measurements</w:t>
      </w:r>
      <w:r w:rsidR="00DC1482">
        <w:rPr>
          <w:rFonts w:ascii="Times New Roman" w:hAnsi="Times New Roman" w:cs="Times New Roman"/>
        </w:rPr>
        <w:t xml:space="preserve"> which</w:t>
      </w:r>
      <w:r>
        <w:rPr>
          <w:rFonts w:ascii="Times New Roman" w:hAnsi="Times New Roman" w:cs="Times New Roman"/>
        </w:rPr>
        <w:t xml:space="preserve"> enabled us to take into account</w:t>
      </w:r>
      <w:r w:rsidRPr="005079C4">
        <w:rPr>
          <w:rFonts w:ascii="Times New Roman" w:hAnsi="Times New Roman" w:cs="Times New Roman"/>
        </w:rPr>
        <w:t xml:space="preserve"> changes in risk factors for type 2 diabetes </w:t>
      </w:r>
      <w:r>
        <w:rPr>
          <w:rFonts w:ascii="Times New Roman" w:hAnsi="Times New Roman" w:cs="Times New Roman"/>
        </w:rPr>
        <w:t xml:space="preserve">over time </w:t>
      </w:r>
      <w:r w:rsidRPr="005079C4">
        <w:rPr>
          <w:rFonts w:ascii="Times New Roman" w:hAnsi="Times New Roman" w:cs="Times New Roman"/>
        </w:rPr>
        <w:t xml:space="preserve">as </w:t>
      </w:r>
      <w:r>
        <w:rPr>
          <w:rFonts w:ascii="Times New Roman" w:hAnsi="Times New Roman" w:cs="Times New Roman"/>
        </w:rPr>
        <w:t xml:space="preserve">potential </w:t>
      </w:r>
      <w:r w:rsidRPr="005079C4">
        <w:rPr>
          <w:rFonts w:ascii="Times New Roman" w:hAnsi="Times New Roman" w:cs="Times New Roman"/>
        </w:rPr>
        <w:t>confounders. Nevertheless, inclusion of more than two time points would have enriched our analysis</w:t>
      </w:r>
      <w:r w:rsidR="00F86E39">
        <w:rPr>
          <w:rFonts w:ascii="Times New Roman" w:hAnsi="Times New Roman" w:cs="Times New Roman"/>
        </w:rPr>
        <w:t>, e.g. by enabling</w:t>
      </w:r>
      <w:r w:rsidRPr="005079C4">
        <w:rPr>
          <w:rFonts w:ascii="Times New Roman" w:hAnsi="Times New Roman" w:cs="Times New Roman"/>
        </w:rPr>
        <w:t xml:space="preserve"> us to look at trajectories in more detail. </w:t>
      </w:r>
      <w:r>
        <w:rPr>
          <w:rFonts w:ascii="Times New Roman" w:hAnsi="Times New Roman" w:cs="Times New Roman"/>
        </w:rPr>
        <w:t>Another limitation is the observational design of our study</w:t>
      </w:r>
      <w:r w:rsidR="00F86E39">
        <w:rPr>
          <w:rFonts w:ascii="Times New Roman" w:hAnsi="Times New Roman" w:cs="Times New Roman"/>
        </w:rPr>
        <w:t xml:space="preserve"> due to which</w:t>
      </w:r>
      <w:r>
        <w:rPr>
          <w:rFonts w:ascii="Times New Roman" w:hAnsi="Times New Roman" w:cs="Times New Roman"/>
        </w:rPr>
        <w:t xml:space="preserve"> we were only able to establish temporal but not causal relationships. Furthermore, we were only able to adjust for BMI and </w:t>
      </w:r>
      <w:r w:rsidR="00D722B9">
        <w:rPr>
          <w:rFonts w:ascii="Times New Roman" w:hAnsi="Times New Roman" w:cs="Times New Roman"/>
        </w:rPr>
        <w:t xml:space="preserve">waist circumference </w:t>
      </w:r>
      <w:r>
        <w:rPr>
          <w:rFonts w:ascii="Times New Roman" w:hAnsi="Times New Roman" w:cs="Times New Roman"/>
        </w:rPr>
        <w:t xml:space="preserve">as markers of obesity and body fat distribution and used a relatively crude measure of physical activity. Therefore, residual confounding by body fat distribution or physical activity cannot be excluded. Additionally, we restricted our analysis to individuals who participated in both the baseline and follow-up examination which resulted in a study sample which was slightly younger and healthier than the original KORA S4 study population. Furthermore, HOMA-IR and HOMA-ß are rather crude estimates of insulin resistance and ß-cell function. </w:t>
      </w:r>
      <w:r w:rsidR="009A7D76">
        <w:rPr>
          <w:rFonts w:ascii="Times New Roman" w:hAnsi="Times New Roman" w:cs="Times New Roman"/>
        </w:rPr>
        <w:t>Moreover, these estimates do</w:t>
      </w:r>
      <w:r>
        <w:rPr>
          <w:rFonts w:ascii="Times New Roman" w:hAnsi="Times New Roman" w:cs="Times New Roman"/>
        </w:rPr>
        <w:t xml:space="preserve"> not differentiate between hepatic </w:t>
      </w:r>
      <w:r w:rsidR="00620C81">
        <w:rPr>
          <w:rFonts w:ascii="Times New Roman" w:hAnsi="Times New Roman" w:cs="Times New Roman"/>
        </w:rPr>
        <w:t xml:space="preserve">and </w:t>
      </w:r>
      <w:r>
        <w:rPr>
          <w:rFonts w:ascii="Times New Roman" w:hAnsi="Times New Roman" w:cs="Times New Roman"/>
        </w:rPr>
        <w:t xml:space="preserve">peripheral insulin resistance. </w:t>
      </w:r>
      <w:r w:rsidR="0078578E" w:rsidRPr="002D41C6">
        <w:rPr>
          <w:rFonts w:ascii="Times New Roman" w:hAnsi="Times New Roman" w:cs="Times New Roman"/>
          <w:color w:val="000000" w:themeColor="text1"/>
        </w:rPr>
        <w:t xml:space="preserve">Furthermore, the available data precluded assessment of ß-cell function in relation to insulin resistance such as the disposition index. </w:t>
      </w:r>
      <w:r w:rsidRPr="005079C4">
        <w:rPr>
          <w:rFonts w:ascii="Times New Roman" w:hAnsi="Times New Roman" w:cs="Times New Roman"/>
        </w:rPr>
        <w:t xml:space="preserve">Finally, we cannot rule out a potential bias by using different </w:t>
      </w:r>
      <w:r>
        <w:rPr>
          <w:rFonts w:ascii="Times New Roman" w:hAnsi="Times New Roman" w:cs="Times New Roman"/>
        </w:rPr>
        <w:t>measurement methods</w:t>
      </w:r>
      <w:r w:rsidRPr="005079C4">
        <w:rPr>
          <w:rFonts w:ascii="Times New Roman" w:hAnsi="Times New Roman" w:cs="Times New Roman"/>
        </w:rPr>
        <w:t xml:space="preserve"> at baseline and follow-up</w:t>
      </w:r>
      <w:r>
        <w:rPr>
          <w:rFonts w:ascii="Times New Roman" w:hAnsi="Times New Roman" w:cs="Times New Roman"/>
        </w:rPr>
        <w:t xml:space="preserve">, particularly regarding </w:t>
      </w:r>
      <w:r w:rsidRPr="005079C4">
        <w:rPr>
          <w:rFonts w:ascii="Times New Roman" w:hAnsi="Times New Roman" w:cs="Times New Roman"/>
        </w:rPr>
        <w:t xml:space="preserve">the measurement of </w:t>
      </w:r>
      <w:r>
        <w:rPr>
          <w:rFonts w:ascii="Times New Roman" w:hAnsi="Times New Roman" w:cs="Times New Roman"/>
        </w:rPr>
        <w:t>HbA</w:t>
      </w:r>
      <w:r w:rsidRPr="003770AD">
        <w:rPr>
          <w:rFonts w:ascii="Times New Roman" w:hAnsi="Times New Roman" w:cs="Times New Roman"/>
          <w:vertAlign w:val="subscript"/>
        </w:rPr>
        <w:t>1c</w:t>
      </w:r>
      <w:r>
        <w:rPr>
          <w:rFonts w:ascii="Times New Roman" w:hAnsi="Times New Roman" w:cs="Times New Roman"/>
        </w:rPr>
        <w:t xml:space="preserve">, </w:t>
      </w:r>
      <w:r w:rsidRPr="00613BAD">
        <w:rPr>
          <w:rFonts w:ascii="Times New Roman" w:hAnsi="Times New Roman" w:cs="Times New Roman"/>
        </w:rPr>
        <w:t>insulin</w:t>
      </w:r>
      <w:r>
        <w:rPr>
          <w:rFonts w:ascii="Times New Roman" w:hAnsi="Times New Roman" w:cs="Times New Roman"/>
        </w:rPr>
        <w:t xml:space="preserve"> and adiponectin.</w:t>
      </w:r>
    </w:p>
    <w:p w:rsidR="000F22BE" w:rsidRPr="005079C4" w:rsidRDefault="000F22BE" w:rsidP="00F15FAF">
      <w:pPr>
        <w:spacing w:before="360" w:after="0" w:line="480" w:lineRule="auto"/>
        <w:rPr>
          <w:rFonts w:ascii="Times New Roman" w:hAnsi="Times New Roman" w:cs="Times New Roman"/>
          <w:b/>
        </w:rPr>
      </w:pPr>
      <w:r w:rsidRPr="005079C4">
        <w:rPr>
          <w:rFonts w:ascii="Times New Roman" w:hAnsi="Times New Roman" w:cs="Times New Roman"/>
          <w:b/>
        </w:rPr>
        <w:t>Conclusion</w:t>
      </w:r>
    </w:p>
    <w:p w:rsidR="000F22BE" w:rsidRPr="002D41C6" w:rsidRDefault="000F22BE" w:rsidP="007578BF">
      <w:pPr>
        <w:spacing w:after="0" w:line="480" w:lineRule="auto"/>
        <w:rPr>
          <w:rFonts w:ascii="Times New Roman" w:hAnsi="Times New Roman" w:cs="Times New Roman"/>
          <w:color w:val="000000" w:themeColor="text1"/>
        </w:rPr>
      </w:pPr>
      <w:r w:rsidRPr="002D41C6">
        <w:rPr>
          <w:rFonts w:ascii="Times New Roman" w:hAnsi="Times New Roman" w:cs="Times New Roman"/>
          <w:color w:val="000000" w:themeColor="text1"/>
        </w:rPr>
        <w:lastRenderedPageBreak/>
        <w:t xml:space="preserve">Our results support the hypothesis that </w:t>
      </w:r>
      <w:r w:rsidR="004E6DCB" w:rsidRPr="002D41C6">
        <w:rPr>
          <w:rFonts w:ascii="Times New Roman" w:hAnsi="Times New Roman" w:cs="Times New Roman"/>
          <w:color w:val="000000" w:themeColor="text1"/>
        </w:rPr>
        <w:t>low-grade</w:t>
      </w:r>
      <w:r w:rsidRPr="002D41C6">
        <w:rPr>
          <w:rFonts w:ascii="Times New Roman" w:hAnsi="Times New Roman" w:cs="Times New Roman"/>
          <w:color w:val="000000" w:themeColor="text1"/>
        </w:rPr>
        <w:t xml:space="preserve"> inflammation is associated with glycemic deterioration. Furthermore, they provide evidence that increased </w:t>
      </w:r>
      <w:r w:rsidR="00251764" w:rsidRPr="002D41C6">
        <w:rPr>
          <w:rFonts w:ascii="Times New Roman" w:hAnsi="Times New Roman" w:cs="Times New Roman"/>
          <w:color w:val="000000" w:themeColor="text1"/>
        </w:rPr>
        <w:t xml:space="preserve">compensatory </w:t>
      </w:r>
      <w:r w:rsidRPr="002D41C6">
        <w:rPr>
          <w:rFonts w:ascii="Times New Roman" w:hAnsi="Times New Roman" w:cs="Times New Roman"/>
          <w:color w:val="000000" w:themeColor="text1"/>
        </w:rPr>
        <w:t>insulin secretion</w:t>
      </w:r>
      <w:r w:rsidR="00251764" w:rsidRPr="002D41C6">
        <w:rPr>
          <w:rFonts w:ascii="Times New Roman" w:hAnsi="Times New Roman" w:cs="Times New Roman"/>
          <w:color w:val="000000" w:themeColor="text1"/>
        </w:rPr>
        <w:t xml:space="preserve"> to counterbalance increased insulin resistance</w:t>
      </w:r>
      <w:r w:rsidRPr="002D41C6">
        <w:rPr>
          <w:rFonts w:ascii="Times New Roman" w:hAnsi="Times New Roman" w:cs="Times New Roman"/>
          <w:color w:val="000000" w:themeColor="text1"/>
        </w:rPr>
        <w:t xml:space="preserve"> is an early step linking inflammation with glycemic deterioration. If the observed associations are confirmed to be causal, </w:t>
      </w:r>
      <w:r w:rsidR="004E6DCB" w:rsidRPr="002D41C6">
        <w:rPr>
          <w:rFonts w:ascii="Times New Roman" w:hAnsi="Times New Roman" w:cs="Times New Roman"/>
          <w:color w:val="000000" w:themeColor="text1"/>
        </w:rPr>
        <w:t>low-grade</w:t>
      </w:r>
      <w:r w:rsidRPr="002D41C6">
        <w:rPr>
          <w:rFonts w:ascii="Times New Roman" w:hAnsi="Times New Roman" w:cs="Times New Roman"/>
          <w:color w:val="000000" w:themeColor="text1"/>
        </w:rPr>
        <w:t xml:space="preserve"> inflammation may provide a potential target to prevent </w:t>
      </w:r>
      <w:r w:rsidR="00251764" w:rsidRPr="002D41C6">
        <w:rPr>
          <w:rFonts w:ascii="Times New Roman" w:hAnsi="Times New Roman" w:cs="Times New Roman"/>
          <w:color w:val="000000" w:themeColor="text1"/>
        </w:rPr>
        <w:t>early</w:t>
      </w:r>
      <w:r w:rsidRPr="002D41C6">
        <w:rPr>
          <w:rFonts w:ascii="Times New Roman" w:hAnsi="Times New Roman" w:cs="Times New Roman"/>
          <w:color w:val="000000" w:themeColor="text1"/>
        </w:rPr>
        <w:t xml:space="preserve"> glycemic deterioration and </w:t>
      </w:r>
      <w:r w:rsidR="00251764" w:rsidRPr="002D41C6">
        <w:rPr>
          <w:rFonts w:ascii="Times New Roman" w:hAnsi="Times New Roman" w:cs="Times New Roman"/>
          <w:color w:val="000000" w:themeColor="text1"/>
        </w:rPr>
        <w:t>ultimately the</w:t>
      </w:r>
      <w:r w:rsidRPr="002D41C6">
        <w:rPr>
          <w:rFonts w:ascii="Times New Roman" w:hAnsi="Times New Roman" w:cs="Times New Roman"/>
          <w:color w:val="000000" w:themeColor="text1"/>
        </w:rPr>
        <w:t xml:space="preserve"> onset of type 2 diabetes mellitus and diabetic complications. </w:t>
      </w:r>
    </w:p>
    <w:p w:rsidR="00AD240F" w:rsidRPr="00491D34" w:rsidRDefault="00AD240F" w:rsidP="00AD240F">
      <w:pPr>
        <w:spacing w:before="360" w:after="0" w:line="480" w:lineRule="auto"/>
        <w:rPr>
          <w:rFonts w:ascii="Times New Roman" w:hAnsi="Times New Roman" w:cs="Times New Roman"/>
          <w:b/>
        </w:rPr>
      </w:pPr>
      <w:r w:rsidRPr="00491D34">
        <w:rPr>
          <w:rFonts w:ascii="Times New Roman" w:hAnsi="Times New Roman" w:cs="Times New Roman"/>
          <w:b/>
        </w:rPr>
        <w:t>Acknowledgements</w:t>
      </w:r>
    </w:p>
    <w:p w:rsidR="00AD240F" w:rsidRDefault="00AD240F" w:rsidP="00AD240F">
      <w:pPr>
        <w:spacing w:after="0" w:line="480" w:lineRule="auto"/>
        <w:rPr>
          <w:rFonts w:ascii="Times New Roman" w:hAnsi="Times New Roman" w:cs="Times New Roman"/>
          <w:b/>
        </w:rPr>
      </w:pPr>
      <w:r w:rsidRPr="00491D34">
        <w:rPr>
          <w:rFonts w:ascii="Times New Roman" w:hAnsi="Times New Roman" w:cs="Times New Roman"/>
        </w:rPr>
        <w:t>We thank Andrea Schneider for excellent data handling and Michael Laxy for explanations on multilevel growth models.</w:t>
      </w:r>
    </w:p>
    <w:p w:rsidR="00AA1BDC" w:rsidRDefault="00AA1BDC" w:rsidP="00AA1BDC">
      <w:pPr>
        <w:spacing w:before="360" w:after="0" w:line="480" w:lineRule="auto"/>
        <w:rPr>
          <w:rFonts w:ascii="Times New Roman" w:hAnsi="Times New Roman" w:cs="Times New Roman"/>
        </w:rPr>
      </w:pPr>
      <w:r w:rsidRPr="00AA1BDC">
        <w:rPr>
          <w:rFonts w:ascii="Times New Roman" w:hAnsi="Times New Roman" w:cs="Times New Roman"/>
          <w:b/>
        </w:rPr>
        <w:t xml:space="preserve">Declaration of </w:t>
      </w:r>
      <w:r w:rsidR="00AD240F">
        <w:rPr>
          <w:rFonts w:ascii="Times New Roman" w:hAnsi="Times New Roman" w:cs="Times New Roman"/>
          <w:b/>
        </w:rPr>
        <w:t xml:space="preserve">conflict of </w:t>
      </w:r>
      <w:r w:rsidRPr="00AA1BDC">
        <w:rPr>
          <w:rFonts w:ascii="Times New Roman" w:hAnsi="Times New Roman" w:cs="Times New Roman"/>
          <w:b/>
        </w:rPr>
        <w:t>interest</w:t>
      </w:r>
      <w:r>
        <w:rPr>
          <w:rFonts w:ascii="Times New Roman" w:hAnsi="Times New Roman" w:cs="Times New Roman"/>
          <w:b/>
        </w:rPr>
        <w:t xml:space="preserve">: </w:t>
      </w:r>
      <w:r w:rsidRPr="00AA1BDC">
        <w:rPr>
          <w:rFonts w:ascii="Times New Roman" w:hAnsi="Times New Roman" w:cs="Times New Roman"/>
        </w:rPr>
        <w:t>The authors declare that there is no conflict of interest that could be perceived as prejudicing the impartiality of th</w:t>
      </w:r>
      <w:r>
        <w:rPr>
          <w:rFonts w:ascii="Times New Roman" w:hAnsi="Times New Roman" w:cs="Times New Roman"/>
        </w:rPr>
        <w:t>e research reported</w:t>
      </w:r>
      <w:r w:rsidRPr="00AA1BDC">
        <w:rPr>
          <w:rFonts w:ascii="Times New Roman" w:hAnsi="Times New Roman" w:cs="Times New Roman"/>
        </w:rPr>
        <w:t>.</w:t>
      </w:r>
    </w:p>
    <w:p w:rsidR="000378C5" w:rsidRDefault="00AA1BDC" w:rsidP="00AD240F">
      <w:pPr>
        <w:spacing w:before="360" w:after="0" w:line="480" w:lineRule="auto"/>
        <w:rPr>
          <w:rFonts w:ascii="Times New Roman" w:hAnsi="Times New Roman" w:cs="Times New Roman"/>
          <w:b/>
          <w:lang w:val="da-DK"/>
        </w:rPr>
      </w:pPr>
      <w:r w:rsidRPr="00AA1BDC">
        <w:rPr>
          <w:rFonts w:ascii="Times New Roman" w:hAnsi="Times New Roman" w:cs="Times New Roman"/>
          <w:b/>
        </w:rPr>
        <w:t>Fu</w:t>
      </w:r>
      <w:r>
        <w:rPr>
          <w:rFonts w:ascii="Times New Roman" w:hAnsi="Times New Roman" w:cs="Times New Roman"/>
          <w:b/>
        </w:rPr>
        <w:t>n</w:t>
      </w:r>
      <w:r w:rsidRPr="00AA1BDC">
        <w:rPr>
          <w:rFonts w:ascii="Times New Roman" w:hAnsi="Times New Roman" w:cs="Times New Roman"/>
          <w:b/>
        </w:rPr>
        <w:t>ding:</w:t>
      </w:r>
      <w:r w:rsidRPr="00AA1BDC">
        <w:rPr>
          <w:rFonts w:ascii="Times New Roman" w:hAnsi="Times New Roman" w:cs="Times New Roman"/>
        </w:rPr>
        <w:t xml:space="preserve"> </w:t>
      </w:r>
      <w:r w:rsidRPr="00491D34">
        <w:rPr>
          <w:rFonts w:ascii="Times New Roman" w:hAnsi="Times New Roman" w:cs="Times New Roman"/>
        </w:rPr>
        <w:t>The work leading to this publication has received support from the Innovative Medicines Initiative Joint Undertaking under grant agreement n</w:t>
      </w:r>
      <w:r w:rsidRPr="00491D34">
        <w:rPr>
          <w:rFonts w:ascii="Times New Roman" w:hAnsi="Times New Roman" w:cs="Times New Roman"/>
          <w:vertAlign w:val="superscript"/>
        </w:rPr>
        <w:t>o</w:t>
      </w:r>
      <w:r w:rsidRPr="00491D34">
        <w:rPr>
          <w:rFonts w:ascii="Times New Roman" w:hAnsi="Times New Roman" w:cs="Times New Roman"/>
        </w:rPr>
        <w:t>115317 (DIRECT), resources of which are composed of financial contributions from the European Union's Seventh Framework Programme (FP7/2007-2013) and EFPIA companies’ in kind contribution (</w:t>
      </w:r>
      <w:hyperlink r:id="rId8" w:history="1">
        <w:r w:rsidRPr="00491D34">
          <w:rPr>
            <w:rStyle w:val="Hyperlink"/>
            <w:rFonts w:ascii="Times New Roman" w:hAnsi="Times New Roman"/>
          </w:rPr>
          <w:t>http://www.direct-diabetes.org/</w:t>
        </w:r>
      </w:hyperlink>
      <w:r w:rsidRPr="00491D34">
        <w:rPr>
          <w:rFonts w:ascii="Times New Roman" w:hAnsi="Times New Roman" w:cs="Times New Roman"/>
        </w:rPr>
        <w:t>). This study was also supported in part by a grant from the German Federal Ministry of Education and Research (BMBF) to the German Center for Diabetes Research (DZD e.V.). The KORA study was initiated and financed by the Helmholtz Zentrum München – German Research Center for Environmental Health, which is funded by the German Federal Ministry of Education and Research (BMBF) and by the State of Bavaria. Furthermore, KORA research was supported within the Munich Center of Health Sciences (MC-Health), Ludwig-Maximilians-Universität, as part of the LMUinnovativ and the German Diabetes Center (DDZ) which is funded by the German Federal Ministry of Health (BMG) and the Ministry of Culture and Science of the State North Rhine-Westphalia.</w:t>
      </w:r>
      <w:r w:rsidR="000378C5">
        <w:rPr>
          <w:rFonts w:ascii="Times New Roman" w:hAnsi="Times New Roman" w:cs="Times New Roman"/>
          <w:b/>
          <w:lang w:val="da-DK"/>
        </w:rPr>
        <w:br w:type="page"/>
      </w:r>
    </w:p>
    <w:p w:rsidR="000F22BE" w:rsidRDefault="000F22BE" w:rsidP="00F15FAF">
      <w:pPr>
        <w:spacing w:before="360" w:after="0" w:line="480" w:lineRule="auto"/>
        <w:rPr>
          <w:rFonts w:ascii="Times New Roman" w:hAnsi="Times New Roman" w:cs="Times New Roman"/>
          <w:b/>
          <w:lang w:val="da-DK"/>
        </w:rPr>
      </w:pPr>
      <w:r w:rsidRPr="00DF422F">
        <w:rPr>
          <w:rFonts w:ascii="Times New Roman" w:hAnsi="Times New Roman" w:cs="Times New Roman"/>
          <w:b/>
          <w:lang w:val="da-DK"/>
        </w:rPr>
        <w:lastRenderedPageBreak/>
        <w:t>References</w:t>
      </w:r>
    </w:p>
    <w:p w:rsidR="00790D36" w:rsidRPr="00790D36" w:rsidRDefault="000E21DF" w:rsidP="00790D36">
      <w:pPr>
        <w:pStyle w:val="EndNoteBibliography"/>
        <w:spacing w:after="0"/>
        <w:ind w:left="720" w:hanging="720"/>
      </w:pPr>
      <w:r w:rsidRPr="000E21DF">
        <w:rPr>
          <w:rFonts w:ascii="Times New Roman" w:hAnsi="Times New Roman" w:cs="Times New Roman"/>
          <w:bCs/>
          <w:color w:val="000000"/>
        </w:rPr>
        <w:fldChar w:fldCharType="begin"/>
      </w:r>
      <w:r w:rsidRPr="000E21DF">
        <w:rPr>
          <w:rFonts w:ascii="Times New Roman" w:hAnsi="Times New Roman" w:cs="Times New Roman"/>
          <w:bCs/>
          <w:color w:val="000000"/>
        </w:rPr>
        <w:instrText xml:space="preserve"> ADDIN EN.REFLIST </w:instrText>
      </w:r>
      <w:r w:rsidRPr="000E21DF">
        <w:rPr>
          <w:rFonts w:ascii="Times New Roman" w:hAnsi="Times New Roman" w:cs="Times New Roman"/>
          <w:bCs/>
          <w:color w:val="000000"/>
        </w:rPr>
        <w:fldChar w:fldCharType="separate"/>
      </w:r>
      <w:bookmarkStart w:id="1" w:name="_ENREF_1"/>
      <w:r w:rsidR="00790D36" w:rsidRPr="00790D36">
        <w:t>1.</w:t>
      </w:r>
      <w:r w:rsidR="00790D36" w:rsidRPr="00790D36">
        <w:tab/>
        <w:t>Li S, Shin HJ, Ding EL, van Dam RM</w:t>
      </w:r>
      <w:r w:rsidR="00790D36" w:rsidRPr="00790D36">
        <w:rPr>
          <w:b/>
        </w:rPr>
        <w:t xml:space="preserve">. </w:t>
      </w:r>
      <w:r w:rsidR="00790D36" w:rsidRPr="00790D36">
        <w:t>Adiponectin levels and risk of type 2 diabetes: a systematic review and meta-analysis. JAMA 2009;302:179-88.</w:t>
      </w:r>
      <w:bookmarkEnd w:id="1"/>
    </w:p>
    <w:p w:rsidR="00790D36" w:rsidRPr="00790D36" w:rsidRDefault="00790D36" w:rsidP="00790D36">
      <w:pPr>
        <w:pStyle w:val="EndNoteBibliography"/>
        <w:spacing w:after="0"/>
        <w:ind w:left="720" w:hanging="720"/>
      </w:pPr>
      <w:bookmarkStart w:id="2" w:name="_ENREF_2"/>
      <w:r w:rsidRPr="00790D36">
        <w:t>2.</w:t>
      </w:r>
      <w:r w:rsidRPr="00790D36">
        <w:tab/>
        <w:t>Wang X, Bao W, Liu J, Ouyang YY, Wang D, Rong S, Xiao X, Shan ZL, Zhang Y, Yao P, Liu LG</w:t>
      </w:r>
      <w:r w:rsidRPr="00790D36">
        <w:rPr>
          <w:b/>
        </w:rPr>
        <w:t xml:space="preserve">. </w:t>
      </w:r>
      <w:r w:rsidRPr="00790D36">
        <w:t>Inflammatory markers and risk of type 2 diabetes: a systematic review and meta-analysis. Diabetes Care 2013;36:166-75.</w:t>
      </w:r>
      <w:bookmarkEnd w:id="2"/>
    </w:p>
    <w:p w:rsidR="00790D36" w:rsidRPr="00790D36" w:rsidRDefault="00790D36" w:rsidP="00790D36">
      <w:pPr>
        <w:pStyle w:val="EndNoteBibliography"/>
        <w:spacing w:after="0"/>
        <w:ind w:left="720" w:hanging="720"/>
      </w:pPr>
      <w:bookmarkStart w:id="3" w:name="_ENREF_3"/>
      <w:r w:rsidRPr="00790D36">
        <w:t>3.</w:t>
      </w:r>
      <w:r w:rsidRPr="00790D36">
        <w:tab/>
        <w:t>Gkrania-Klotsas E, Ye Z, Cooper AJ, Sharp SJ, Luben R, Biggs ML, Chen LK, Gokulakrishnan K, Hanefeld M, Ingelsson E, Lai WA, Lin SY, Lind L, Lohsoonthorn V, Mohan V, Muscari A, Nilsson G, Ohrvik J, Chao Qiang J, Jenny NS, Tamakoshi K, Temelkova-Kurktschiev T, Wang YY, Yajnik CS, Zoli M, Khaw KT, Forouhi NG, Wareham NJ, Langenberg C</w:t>
      </w:r>
      <w:r w:rsidRPr="00790D36">
        <w:rPr>
          <w:b/>
        </w:rPr>
        <w:t xml:space="preserve">. </w:t>
      </w:r>
      <w:r w:rsidRPr="00790D36">
        <w:t>Differential white blood cell count and type 2 diabetes: systematic review and meta-analysis of cross-sectional and prospective studies. PLoS One 2010;5:e13405.</w:t>
      </w:r>
      <w:bookmarkEnd w:id="3"/>
    </w:p>
    <w:p w:rsidR="00790D36" w:rsidRPr="00790D36" w:rsidRDefault="00790D36" w:rsidP="00790D36">
      <w:pPr>
        <w:pStyle w:val="EndNoteBibliography"/>
        <w:spacing w:after="0"/>
        <w:ind w:left="720" w:hanging="720"/>
      </w:pPr>
      <w:bookmarkStart w:id="4" w:name="_ENREF_4"/>
      <w:r w:rsidRPr="00790D36">
        <w:t>4.</w:t>
      </w:r>
      <w:r w:rsidRPr="00790D36">
        <w:tab/>
        <w:t>Brunner EJ, Kivimaki M, Witte DR, Lawlor DA, Davey Smith G, Cooper JA, Miller M, Lowe GD, Rumley A, Casas JP, Shah T, Humphries SE, Hingorani AD, Marmot MG, Timpson NJ, Kumari M</w:t>
      </w:r>
      <w:r w:rsidRPr="00790D36">
        <w:rPr>
          <w:b/>
        </w:rPr>
        <w:t xml:space="preserve">. </w:t>
      </w:r>
      <w:r w:rsidRPr="00790D36">
        <w:t>Inflammation, insulin resistance, and diabetes--Mendelian randomization using CRP haplotypes points upstream. PLoS Med 2008;5:e155.</w:t>
      </w:r>
      <w:bookmarkEnd w:id="4"/>
    </w:p>
    <w:p w:rsidR="00790D36" w:rsidRPr="00790D36" w:rsidRDefault="00790D36" w:rsidP="00790D36">
      <w:pPr>
        <w:pStyle w:val="EndNoteBibliography"/>
        <w:spacing w:after="0"/>
        <w:ind w:left="720" w:hanging="720"/>
      </w:pPr>
      <w:bookmarkStart w:id="5" w:name="_ENREF_5"/>
      <w:r w:rsidRPr="00790D36">
        <w:t>5.</w:t>
      </w:r>
      <w:r w:rsidRPr="00790D36">
        <w:tab/>
        <w:t>Mente A, Meyre D, Lanktree MB, Heydarpour M, Davis AD, Miller R, Gerstein H, Hegele RA, Yusuf S, Anand SS</w:t>
      </w:r>
      <w:r w:rsidRPr="00790D36">
        <w:rPr>
          <w:b/>
        </w:rPr>
        <w:t xml:space="preserve">. </w:t>
      </w:r>
      <w:r w:rsidRPr="00790D36">
        <w:t>Causal relationship between adiponectin and metabolic traits: a Mendelian randomization study in a multiethnic population. PLoS One 2013;8:e66808.</w:t>
      </w:r>
      <w:bookmarkEnd w:id="5"/>
    </w:p>
    <w:p w:rsidR="00790D36" w:rsidRPr="00790D36" w:rsidRDefault="00790D36" w:rsidP="00790D36">
      <w:pPr>
        <w:pStyle w:val="EndNoteBibliography"/>
        <w:spacing w:after="0"/>
        <w:ind w:left="720" w:hanging="720"/>
      </w:pPr>
      <w:bookmarkStart w:id="6" w:name="_ENREF_6"/>
      <w:r w:rsidRPr="00790D36">
        <w:t>6.</w:t>
      </w:r>
      <w:r w:rsidRPr="00790D36">
        <w:tab/>
        <w:t>Yaghootkar H, Lamina C, Scott RA, Dastani Z, Hivert MF, Warren LL, Stancakova A, Buxbaum SG, Lyytikainen LP, Henneman P, Wu Y, Cheung CY, Pankow JS, Jackson AU, Gustafsson S, Zhao JH, Ballantyne CM, Xie W, Bergman RN, Boehnke M, el Bouazzaoui F, Collins FS, Dunn SH, Dupuis J, Forouhi NG, Gillson C, Hattersley AT, Hong J, Kahonen M, Kuusisto J, Kedenko L, Kronenberg F, Doria A, Assimes TL, Ferrannini E, Hansen T, Hao K, Haring H, Knowles JW, Lindgren CM, Nolan JJ, Paananen J, Pedersen O, Quertermous T, Smith U, Lehtimaki T, Liu CT, Loos RJ, McCarthy MI, Morris AD, Vasan RS, Spector TD, Teslovich TM, Tuomilehto J, van Dijk KW, Viikari JS, Zhu N, Langenberg C, Ingelsson E, Semple RK, Sinaiko AR, Palmer CN, Walker M, Lam KS, Paulweber B, Mohlke KL, van Duijn C, Raitakari OT, Bidulescu A, Wareham NJ, Laakso M, Waterworth DM, Lawlor DA, Meigs JB, Richards JB, Frayling TM</w:t>
      </w:r>
      <w:r w:rsidRPr="00790D36">
        <w:rPr>
          <w:b/>
        </w:rPr>
        <w:t xml:space="preserve">. </w:t>
      </w:r>
      <w:r w:rsidRPr="00790D36">
        <w:t>Mendelian randomization studies do not support a causal role for reduced circulating adiponectin levels in insulin resistance and type 2 diabetes. Diabetes 2013;62:3589-98.</w:t>
      </w:r>
      <w:bookmarkEnd w:id="6"/>
    </w:p>
    <w:p w:rsidR="00790D36" w:rsidRPr="00790D36" w:rsidRDefault="00790D36" w:rsidP="00790D36">
      <w:pPr>
        <w:pStyle w:val="EndNoteBibliography"/>
        <w:spacing w:after="0"/>
        <w:ind w:left="720" w:hanging="720"/>
      </w:pPr>
      <w:bookmarkStart w:id="7" w:name="_ENREF_7"/>
      <w:r w:rsidRPr="00790D36">
        <w:t>7.</w:t>
      </w:r>
      <w:r w:rsidRPr="00790D36">
        <w:tab/>
        <w:t>Gao H, Fall T, van Dam RM, Flyvbjerg A, Zethelius B, Ingelsson E, Hagg S</w:t>
      </w:r>
      <w:r w:rsidRPr="00790D36">
        <w:rPr>
          <w:b/>
        </w:rPr>
        <w:t xml:space="preserve">. </w:t>
      </w:r>
      <w:r w:rsidRPr="00790D36">
        <w:t>Evidence of a causal relationship between adiponectin levels and insulin sensitivity: a Mendelian randomization study. Diabetes 2013;62:1338-44.</w:t>
      </w:r>
      <w:bookmarkEnd w:id="7"/>
    </w:p>
    <w:p w:rsidR="00790D36" w:rsidRPr="00790D36" w:rsidRDefault="00790D36" w:rsidP="00790D36">
      <w:pPr>
        <w:pStyle w:val="EndNoteBibliography"/>
        <w:spacing w:after="0"/>
        <w:ind w:left="720" w:hanging="720"/>
      </w:pPr>
      <w:bookmarkStart w:id="8" w:name="_ENREF_8"/>
      <w:r w:rsidRPr="00790D36">
        <w:t>8.</w:t>
      </w:r>
      <w:r w:rsidRPr="00790D36">
        <w:tab/>
        <w:t>Borné Y, Smith JG, Nilsson PM, Melander O, Hedblad B, Engstrom G</w:t>
      </w:r>
      <w:r w:rsidRPr="00790D36">
        <w:rPr>
          <w:b/>
        </w:rPr>
        <w:t xml:space="preserve">. </w:t>
      </w:r>
      <w:r w:rsidRPr="00790D36">
        <w:t>Total and Differential Leukocyte Counts in Relation to Incidence of Diabetes Mellitus: A Prospective Population-Based Cohort Study. PLoS One 2016;11:e0148963.</w:t>
      </w:r>
      <w:bookmarkEnd w:id="8"/>
    </w:p>
    <w:p w:rsidR="00790D36" w:rsidRPr="00790D36" w:rsidRDefault="00790D36" w:rsidP="00790D36">
      <w:pPr>
        <w:pStyle w:val="EndNoteBibliography"/>
        <w:spacing w:after="0"/>
        <w:ind w:left="720" w:hanging="720"/>
      </w:pPr>
      <w:bookmarkStart w:id="9" w:name="_ENREF_9"/>
      <w:r w:rsidRPr="00790D36">
        <w:t>9.</w:t>
      </w:r>
      <w:r w:rsidRPr="00790D36">
        <w:tab/>
        <w:t>Park K, Steffes M, Lee DH, Himes JH, Jacobs DR, Jr.</w:t>
      </w:r>
      <w:r w:rsidRPr="00790D36">
        <w:rPr>
          <w:b/>
        </w:rPr>
        <w:t xml:space="preserve"> </w:t>
      </w:r>
      <w:r w:rsidRPr="00790D36">
        <w:t>Association of inflammation with worsening HOMA-insulin resistance. Diabetologia 2009;52:2337-44.</w:t>
      </w:r>
      <w:bookmarkEnd w:id="9"/>
    </w:p>
    <w:p w:rsidR="00790D36" w:rsidRPr="00790D36" w:rsidRDefault="00790D36" w:rsidP="00790D36">
      <w:pPr>
        <w:pStyle w:val="EndNoteBibliography"/>
        <w:spacing w:after="0"/>
        <w:ind w:left="720" w:hanging="720"/>
      </w:pPr>
      <w:bookmarkStart w:id="10" w:name="_ENREF_10"/>
      <w:r w:rsidRPr="00790D36">
        <w:t>10.</w:t>
      </w:r>
      <w:r w:rsidRPr="00790D36">
        <w:tab/>
        <w:t>Klüppelholz B, Thorand B, Koenig W, de las Heras Gala T, Meisinger C, Huth C, Giani G, Franks PW, Roden M, Rathmann W, Peters A, Herder C</w:t>
      </w:r>
      <w:r w:rsidRPr="00790D36">
        <w:rPr>
          <w:b/>
        </w:rPr>
        <w:t xml:space="preserve">. </w:t>
      </w:r>
      <w:r w:rsidRPr="00790D36">
        <w:t>Association of subclinical inflammation with deterioration of glycaemia before the diagnosis of type 2 diabetes: the KORA S4/F4 study. Diabetologia 2015;58:2269-77.</w:t>
      </w:r>
      <w:bookmarkEnd w:id="10"/>
    </w:p>
    <w:p w:rsidR="00790D36" w:rsidRPr="00790D36" w:rsidRDefault="00790D36" w:rsidP="00790D36">
      <w:pPr>
        <w:pStyle w:val="EndNoteBibliography"/>
        <w:spacing w:after="0"/>
        <w:ind w:left="720" w:hanging="720"/>
      </w:pPr>
      <w:bookmarkStart w:id="11" w:name="_ENREF_11"/>
      <w:r w:rsidRPr="00790D36">
        <w:t>11.</w:t>
      </w:r>
      <w:r w:rsidRPr="00790D36">
        <w:tab/>
        <w:t>Deichgræber P, Witte DR, Moller HJ, Skriver MV, Richelsen B, Jorgensen ME, Johansen NB, Sandbaek A</w:t>
      </w:r>
      <w:r w:rsidRPr="00790D36">
        <w:rPr>
          <w:b/>
        </w:rPr>
        <w:t xml:space="preserve">. </w:t>
      </w:r>
      <w:r w:rsidRPr="00790D36">
        <w:t>Soluble CD163, adiponectin, C-reactive protein and progression of dysglycaemia in individuals at high risk of type 2 diabetes mellitus: the ADDITION-PRO cohort. Diabetologia 2016;59:2467-76.</w:t>
      </w:r>
      <w:bookmarkEnd w:id="11"/>
    </w:p>
    <w:p w:rsidR="00790D36" w:rsidRPr="00790D36" w:rsidRDefault="00790D36" w:rsidP="00790D36">
      <w:pPr>
        <w:pStyle w:val="EndNoteBibliography"/>
        <w:spacing w:after="0"/>
        <w:ind w:left="720" w:hanging="720"/>
      </w:pPr>
      <w:bookmarkStart w:id="12" w:name="_ENREF_12"/>
      <w:r w:rsidRPr="00790D36">
        <w:t>12.</w:t>
      </w:r>
      <w:r w:rsidRPr="00790D36">
        <w:tab/>
        <w:t>Herder C, Faerch K, Carstensen-Kirberg M, Lowe G, Haapakoski R, Witte DR, Brunner EJ, Roden M, Tabak AG, Kivimaki M, Vistisen D</w:t>
      </w:r>
      <w:r w:rsidRPr="00790D36">
        <w:rPr>
          <w:b/>
        </w:rPr>
        <w:t xml:space="preserve">. </w:t>
      </w:r>
      <w:r w:rsidRPr="00790D36">
        <w:t>Biomarkers of subclinical inflammation and increases in glycaemia, insulin resistance and beta-cell function in non-diabetic individuals: the Whitehall II study. Eur J Endocrinol 2016;175:367-77.</w:t>
      </w:r>
      <w:bookmarkEnd w:id="12"/>
    </w:p>
    <w:p w:rsidR="00790D36" w:rsidRPr="00790D36" w:rsidRDefault="00790D36" w:rsidP="00790D36">
      <w:pPr>
        <w:pStyle w:val="EndNoteBibliography"/>
        <w:spacing w:after="0"/>
        <w:ind w:left="720" w:hanging="720"/>
      </w:pPr>
      <w:bookmarkStart w:id="13" w:name="_ENREF_13"/>
      <w:r w:rsidRPr="00790D36">
        <w:lastRenderedPageBreak/>
        <w:t>13.</w:t>
      </w:r>
      <w:r w:rsidRPr="00790D36">
        <w:tab/>
        <w:t>Ahmadi-Abhari S, Kaptoge S, Luben RN, Wareham NJ, Khaw KT</w:t>
      </w:r>
      <w:r w:rsidRPr="00790D36">
        <w:rPr>
          <w:b/>
        </w:rPr>
        <w:t xml:space="preserve">. </w:t>
      </w:r>
      <w:r w:rsidRPr="00790D36">
        <w:t>Longitudinal association of C-reactive protein and Haemoglobin A1c over 13 years: the European Prospective Investigation into Cancer--Norfolk study. Cardiovasc Diabetol 2015;14:61.</w:t>
      </w:r>
      <w:bookmarkEnd w:id="13"/>
    </w:p>
    <w:p w:rsidR="00790D36" w:rsidRPr="00790D36" w:rsidRDefault="00790D36" w:rsidP="00790D36">
      <w:pPr>
        <w:pStyle w:val="EndNoteBibliography"/>
        <w:spacing w:after="0"/>
        <w:ind w:left="720" w:hanging="720"/>
      </w:pPr>
      <w:bookmarkStart w:id="14" w:name="_ENREF_14"/>
      <w:r w:rsidRPr="00790D36">
        <w:t>14.</w:t>
      </w:r>
      <w:r w:rsidRPr="00790D36">
        <w:tab/>
        <w:t>Stratton IM, Adler AI, Neil HA, Matthews DR, Manley SE, Cull CA, Hadden D, Turner RC, Holman RR</w:t>
      </w:r>
      <w:r w:rsidRPr="00790D36">
        <w:rPr>
          <w:b/>
        </w:rPr>
        <w:t xml:space="preserve">. </w:t>
      </w:r>
      <w:r w:rsidRPr="00790D36">
        <w:t>Association of glycaemia with macrovascular and microvascular complications of type 2 diabetes (UKPDS 35): prospective observational study. BMJ 2000;321:405-12.</w:t>
      </w:r>
      <w:bookmarkEnd w:id="14"/>
    </w:p>
    <w:p w:rsidR="00790D36" w:rsidRPr="00790D36" w:rsidRDefault="00790D36" w:rsidP="00790D36">
      <w:pPr>
        <w:pStyle w:val="EndNoteBibliography"/>
        <w:spacing w:after="0"/>
        <w:ind w:left="720" w:hanging="720"/>
      </w:pPr>
      <w:bookmarkStart w:id="15" w:name="_ENREF_15"/>
      <w:r w:rsidRPr="00790D36">
        <w:t>15.</w:t>
      </w:r>
      <w:r w:rsidRPr="00790D36">
        <w:tab/>
        <w:t>Tabák AG, Herder C, Rathmann W, Brunner EJ, Kivimaki M</w:t>
      </w:r>
      <w:r w:rsidRPr="00790D36">
        <w:rPr>
          <w:b/>
        </w:rPr>
        <w:t xml:space="preserve">. </w:t>
      </w:r>
      <w:r w:rsidRPr="00790D36">
        <w:t>Prediabetes: a high-risk state for diabetes development. Lancet 2012;379:2279-90.</w:t>
      </w:r>
      <w:bookmarkEnd w:id="15"/>
    </w:p>
    <w:p w:rsidR="00790D36" w:rsidRPr="00790D36" w:rsidRDefault="00790D36" w:rsidP="00790D36">
      <w:pPr>
        <w:pStyle w:val="EndNoteBibliography"/>
        <w:spacing w:after="0"/>
        <w:ind w:left="720" w:hanging="720"/>
      </w:pPr>
      <w:bookmarkStart w:id="16" w:name="_ENREF_16"/>
      <w:r w:rsidRPr="00790D36">
        <w:t>16.</w:t>
      </w:r>
      <w:r w:rsidRPr="00790D36">
        <w:tab/>
        <w:t>Bonora E, Formentini G, Calcaterra F, Lombardi S, Marini F, Zenari L, Saggiani F, Poli M, Perbellini S, Raffaelli A, Cacciatori V, Santi L, Targher G, Bonadonna R, Muggeo M</w:t>
      </w:r>
      <w:r w:rsidRPr="00790D36">
        <w:rPr>
          <w:b/>
        </w:rPr>
        <w:t xml:space="preserve">. </w:t>
      </w:r>
      <w:r w:rsidRPr="00790D36">
        <w:t>HOMA-estimated insulin resistance is an independent predictor of cardiovascular disease in type 2 diabetic subjects: prospective data from the Verona Diabetes Complications Study. Diabetes Care 2002;25:1135-41.</w:t>
      </w:r>
      <w:bookmarkEnd w:id="16"/>
    </w:p>
    <w:p w:rsidR="00790D36" w:rsidRPr="00790D36" w:rsidRDefault="00790D36" w:rsidP="00790D36">
      <w:pPr>
        <w:pStyle w:val="EndNoteBibliography"/>
        <w:spacing w:after="0"/>
        <w:ind w:left="720" w:hanging="720"/>
      </w:pPr>
      <w:bookmarkStart w:id="17" w:name="_ENREF_17"/>
      <w:r w:rsidRPr="00790D36">
        <w:t>17.</w:t>
      </w:r>
      <w:r w:rsidRPr="00790D36">
        <w:tab/>
        <w:t>Laakso M</w:t>
      </w:r>
      <w:r w:rsidRPr="00790D36">
        <w:rPr>
          <w:b/>
        </w:rPr>
        <w:t xml:space="preserve">. </w:t>
      </w:r>
      <w:r w:rsidRPr="00790D36">
        <w:t>Is Insulin Resistance a Feature of or a Primary Risk Factor for Cardiovascular Disease? Curr Diab Rep 2015;15:105.</w:t>
      </w:r>
      <w:bookmarkEnd w:id="17"/>
    </w:p>
    <w:p w:rsidR="00790D36" w:rsidRPr="00790D36" w:rsidRDefault="00790D36" w:rsidP="00790D36">
      <w:pPr>
        <w:pStyle w:val="EndNoteBibliography"/>
        <w:spacing w:after="0"/>
        <w:ind w:left="720" w:hanging="720"/>
      </w:pPr>
      <w:bookmarkStart w:id="18" w:name="_ENREF_18"/>
      <w:r w:rsidRPr="00790D36">
        <w:t>18.</w:t>
      </w:r>
      <w:r w:rsidRPr="00790D36">
        <w:tab/>
        <w:t>Khaw KT, Wareham N, Bingham S, Luben R, Welch A, Day N</w:t>
      </w:r>
      <w:r w:rsidRPr="00790D36">
        <w:rPr>
          <w:b/>
        </w:rPr>
        <w:t xml:space="preserve">. </w:t>
      </w:r>
      <w:r w:rsidRPr="00790D36">
        <w:t>Association of hemoglobin A1c with cardiovascular disease and mortality in adults: the European prospective investigation into cancer in Norfolk. Ann Intern Med 2004;141:413-20.</w:t>
      </w:r>
      <w:bookmarkEnd w:id="18"/>
    </w:p>
    <w:p w:rsidR="00790D36" w:rsidRPr="00790D36" w:rsidRDefault="00790D36" w:rsidP="00790D36">
      <w:pPr>
        <w:pStyle w:val="EndNoteBibliography"/>
        <w:spacing w:after="0"/>
        <w:ind w:left="720" w:hanging="720"/>
      </w:pPr>
      <w:bookmarkStart w:id="19" w:name="_ENREF_19"/>
      <w:r w:rsidRPr="00790D36">
        <w:t>19.</w:t>
      </w:r>
      <w:r w:rsidRPr="00790D36">
        <w:tab/>
        <w:t>Mossmann M, Wainstein MV, Goncalves SC, Wainstein RV, Gravina GL, Sangalli M, Veadrigo F, Matte R, Reich R, Costa FG, Bertoluci MC</w:t>
      </w:r>
      <w:r w:rsidRPr="00790D36">
        <w:rPr>
          <w:b/>
        </w:rPr>
        <w:t xml:space="preserve">. </w:t>
      </w:r>
      <w:r w:rsidRPr="00790D36">
        <w:t>HOMA-IR is associated with significant angiographic coronary artery disease in non-diabetic, non-obese individuals: a cross-sectional study. Diabetology &amp; Metabolic Syndrome 2015;7.</w:t>
      </w:r>
      <w:bookmarkEnd w:id="19"/>
    </w:p>
    <w:p w:rsidR="00790D36" w:rsidRPr="00790D36" w:rsidRDefault="00790D36" w:rsidP="00790D36">
      <w:pPr>
        <w:pStyle w:val="EndNoteBibliography"/>
        <w:spacing w:after="0"/>
        <w:ind w:left="720" w:hanging="720"/>
      </w:pPr>
      <w:bookmarkStart w:id="20" w:name="_ENREF_20"/>
      <w:r w:rsidRPr="00790D36">
        <w:t>20.</w:t>
      </w:r>
      <w:r w:rsidRPr="00790D36">
        <w:tab/>
        <w:t>Gast KB, Tjeerdema N, Stijnen T, Smit JW, Dekkers OM</w:t>
      </w:r>
      <w:r w:rsidRPr="00790D36">
        <w:rPr>
          <w:b/>
        </w:rPr>
        <w:t xml:space="preserve">. </w:t>
      </w:r>
      <w:r w:rsidRPr="00790D36">
        <w:t>Insulin resistance and risk of incident cardiovascular events in adults without diabetes: meta-analysis. PLoS One 2012;7:e52036.</w:t>
      </w:r>
      <w:bookmarkEnd w:id="20"/>
    </w:p>
    <w:p w:rsidR="00790D36" w:rsidRPr="00790D36" w:rsidRDefault="00790D36" w:rsidP="00790D36">
      <w:pPr>
        <w:pStyle w:val="EndNoteBibliography"/>
        <w:spacing w:after="0"/>
        <w:ind w:left="720" w:hanging="720"/>
      </w:pPr>
      <w:bookmarkStart w:id="21" w:name="_ENREF_21"/>
      <w:r w:rsidRPr="00790D36">
        <w:t>21.</w:t>
      </w:r>
      <w:r w:rsidRPr="00790D36">
        <w:tab/>
        <w:t>WHO</w:t>
      </w:r>
      <w:r w:rsidRPr="00790D36">
        <w:rPr>
          <w:b/>
        </w:rPr>
        <w:t xml:space="preserve">. </w:t>
      </w:r>
      <w:r w:rsidRPr="00790D36">
        <w:t>Report of a WHO consultation: definition, diagnosis and classification of diabetes mellitus and its complications. World Health Organization, Geneva.  1999.</w:t>
      </w:r>
      <w:bookmarkEnd w:id="21"/>
    </w:p>
    <w:p w:rsidR="00790D36" w:rsidRPr="00790D36" w:rsidRDefault="00790D36" w:rsidP="00790D36">
      <w:pPr>
        <w:pStyle w:val="EndNoteBibliography"/>
        <w:spacing w:after="0"/>
        <w:ind w:left="720" w:hanging="720"/>
      </w:pPr>
      <w:bookmarkStart w:id="22" w:name="_ENREF_22"/>
      <w:r w:rsidRPr="00790D36">
        <w:t>22.</w:t>
      </w:r>
      <w:r w:rsidRPr="00790D36">
        <w:tab/>
        <w:t>Rathmann W, Haastert B, Icks A, Lowel H, Meisinger C, Holle R, Giani G</w:t>
      </w:r>
      <w:r w:rsidRPr="00790D36">
        <w:rPr>
          <w:b/>
        </w:rPr>
        <w:t xml:space="preserve">. </w:t>
      </w:r>
      <w:r w:rsidRPr="00790D36">
        <w:t>High prevalence of undiagnosed diabetes mellitus in Southern Germany: target populations for efficient screening. The KORA survey 2000. Diabetologia 2003;46:182-9.</w:t>
      </w:r>
      <w:bookmarkEnd w:id="22"/>
    </w:p>
    <w:p w:rsidR="00790D36" w:rsidRPr="00790D36" w:rsidRDefault="00790D36" w:rsidP="00790D36">
      <w:pPr>
        <w:pStyle w:val="EndNoteBibliography"/>
        <w:spacing w:after="0"/>
        <w:ind w:left="720" w:hanging="720"/>
      </w:pPr>
      <w:bookmarkStart w:id="23" w:name="_ENREF_23"/>
      <w:r w:rsidRPr="00790D36">
        <w:t>23.</w:t>
      </w:r>
      <w:r w:rsidRPr="00790D36">
        <w:tab/>
        <w:t>Matthews DR, Hosker JP, Rudenski AS, Naylor BA, Treacher DF, Turner RC</w:t>
      </w:r>
      <w:r w:rsidRPr="00790D36">
        <w:rPr>
          <w:b/>
        </w:rPr>
        <w:t xml:space="preserve">. </w:t>
      </w:r>
      <w:r w:rsidRPr="00790D36">
        <w:t>Homeostasis model assessment: insulin resistance and beta-cell function from fasting plasma glucose and insulin concentrations in man. Diabetologia 1985;28:412-9.</w:t>
      </w:r>
      <w:bookmarkEnd w:id="23"/>
    </w:p>
    <w:p w:rsidR="00790D36" w:rsidRPr="00790D36" w:rsidRDefault="00790D36" w:rsidP="00790D36">
      <w:pPr>
        <w:pStyle w:val="EndNoteBibliography"/>
        <w:spacing w:after="0"/>
        <w:ind w:left="720" w:hanging="720"/>
      </w:pPr>
      <w:bookmarkStart w:id="24" w:name="_ENREF_24"/>
      <w:r w:rsidRPr="00790D36">
        <w:t>24.</w:t>
      </w:r>
      <w:r w:rsidRPr="00790D36">
        <w:tab/>
        <w:t>Muniyappa R, Lee S, Chen H, Quon MJ</w:t>
      </w:r>
      <w:r w:rsidRPr="00790D36">
        <w:rPr>
          <w:b/>
        </w:rPr>
        <w:t xml:space="preserve">. </w:t>
      </w:r>
      <w:r w:rsidRPr="00790D36">
        <w:t>Current approaches for assessing insulin sensitivity and resistance in vivo: advantages, limitations, and appropriate usage. Am J Physiol Endocrinol Metab 2008;294:E15-26.</w:t>
      </w:r>
      <w:bookmarkEnd w:id="24"/>
    </w:p>
    <w:p w:rsidR="00790D36" w:rsidRPr="00790D36" w:rsidRDefault="00790D36" w:rsidP="00790D36">
      <w:pPr>
        <w:pStyle w:val="EndNoteBibliography"/>
        <w:spacing w:after="0"/>
        <w:ind w:left="720" w:hanging="720"/>
      </w:pPr>
      <w:bookmarkStart w:id="25" w:name="_ENREF_25"/>
      <w:r w:rsidRPr="00790D36">
        <w:t>25.</w:t>
      </w:r>
      <w:r w:rsidRPr="00790D36">
        <w:tab/>
        <w:t>Müller S, Martin S, Koenig W, Hanifi-Moghaddam P, Rathmann W, Haastert B, Giani G, Illig T, Thorand B, Kolb H</w:t>
      </w:r>
      <w:r w:rsidRPr="00790D36">
        <w:rPr>
          <w:b/>
        </w:rPr>
        <w:t xml:space="preserve">. </w:t>
      </w:r>
      <w:r w:rsidRPr="00790D36">
        <w:t>Impaired glucose tolerance is associated with increased serum concentrations of interleukin 6 and co-regulated acute-phase proteins but not TNF-alpha or its receptors. Diabetologia 2002;45:805-12.</w:t>
      </w:r>
      <w:bookmarkEnd w:id="25"/>
    </w:p>
    <w:p w:rsidR="00790D36" w:rsidRPr="00790D36" w:rsidRDefault="00790D36" w:rsidP="00790D36">
      <w:pPr>
        <w:pStyle w:val="EndNoteBibliography"/>
        <w:spacing w:after="0"/>
        <w:ind w:left="720" w:hanging="720"/>
      </w:pPr>
      <w:bookmarkStart w:id="26" w:name="_ENREF_26"/>
      <w:r w:rsidRPr="00790D36">
        <w:t>26.</w:t>
      </w:r>
      <w:r w:rsidRPr="00790D36">
        <w:tab/>
        <w:t>Herder C, Hauner H, Haastert B, Rohrig K, Koenig W, Kolb H, Muller-Scholze S, Thorand B, Holle R, Rathmann W</w:t>
      </w:r>
      <w:r w:rsidRPr="00790D36">
        <w:rPr>
          <w:b/>
        </w:rPr>
        <w:t xml:space="preserve">. </w:t>
      </w:r>
      <w:r w:rsidRPr="00790D36">
        <w:t>Hypoadiponectinemia and proinflammatory state: two sides of the same coin?: results from the Cooperative Health Research in the Region of Augsburg Survey 4 (KORA S4). Diabetes Care 2006;29:1626-31.</w:t>
      </w:r>
      <w:bookmarkEnd w:id="26"/>
    </w:p>
    <w:p w:rsidR="00790D36" w:rsidRPr="00790D36" w:rsidRDefault="00790D36" w:rsidP="00790D36">
      <w:pPr>
        <w:pStyle w:val="EndNoteBibliography"/>
        <w:spacing w:after="0"/>
        <w:ind w:left="720" w:hanging="720"/>
      </w:pPr>
      <w:bookmarkStart w:id="27" w:name="_ENREF_27"/>
      <w:r w:rsidRPr="00790D36">
        <w:t>27.</w:t>
      </w:r>
      <w:r w:rsidRPr="00790D36">
        <w:tab/>
        <w:t>Herder C, Bongaerts BW, Rathmann W, Heier M, Kowall B, Koenig W, Thorand B, Roden M, Meisinger C, Ziegler D</w:t>
      </w:r>
      <w:r w:rsidRPr="00790D36">
        <w:rPr>
          <w:b/>
        </w:rPr>
        <w:t xml:space="preserve">. </w:t>
      </w:r>
      <w:r w:rsidRPr="00790D36">
        <w:t>Association of subclinical inflammation with polyneuropathy in the older population: KORA F4 study. Diabetes Care 2013;36:3663-70.</w:t>
      </w:r>
      <w:bookmarkEnd w:id="27"/>
    </w:p>
    <w:p w:rsidR="00790D36" w:rsidRPr="00790D36" w:rsidRDefault="00790D36" w:rsidP="00790D36">
      <w:pPr>
        <w:pStyle w:val="EndNoteBibliography"/>
        <w:spacing w:after="0"/>
        <w:ind w:left="720" w:hanging="720"/>
      </w:pPr>
      <w:bookmarkStart w:id="28" w:name="_ENREF_28"/>
      <w:r w:rsidRPr="00790D36">
        <w:t>28.</w:t>
      </w:r>
      <w:r w:rsidRPr="00790D36">
        <w:tab/>
        <w:t>Rathmann W, Strassburger K, Heier M, Holle R, Thorand B, Giani G, Meisinger C</w:t>
      </w:r>
      <w:r w:rsidRPr="00790D36">
        <w:rPr>
          <w:b/>
        </w:rPr>
        <w:t xml:space="preserve">. </w:t>
      </w:r>
      <w:r w:rsidRPr="00790D36">
        <w:t>Incidence of Type 2 diabetes in the elderly German population and the effect of clinical and lifestyle risk factors: KORA S4/F4 cohort study. Diabet Med 2009;26:1212-9.</w:t>
      </w:r>
      <w:bookmarkEnd w:id="28"/>
    </w:p>
    <w:p w:rsidR="00790D36" w:rsidRPr="00790D36" w:rsidRDefault="00790D36" w:rsidP="00790D36">
      <w:pPr>
        <w:pStyle w:val="EndNoteBibliography"/>
        <w:spacing w:after="0"/>
        <w:ind w:left="720" w:hanging="720"/>
      </w:pPr>
      <w:bookmarkStart w:id="29" w:name="_ENREF_29"/>
      <w:r w:rsidRPr="00790D36">
        <w:t>29.</w:t>
      </w:r>
      <w:r w:rsidRPr="00790D36">
        <w:tab/>
        <w:t>Hedeker D</w:t>
      </w:r>
      <w:r w:rsidRPr="00790D36">
        <w:rPr>
          <w:b/>
        </w:rPr>
        <w:t>.</w:t>
      </w:r>
      <w:r w:rsidRPr="00790D36">
        <w:t xml:space="preserve"> An introduction to growth modeling. Thousand Oaks CA: Sage Publications; 2004.</w:t>
      </w:r>
      <w:bookmarkEnd w:id="29"/>
    </w:p>
    <w:p w:rsidR="00790D36" w:rsidRPr="00790D36" w:rsidRDefault="00790D36" w:rsidP="00790D36">
      <w:pPr>
        <w:pStyle w:val="EndNoteBibliography"/>
        <w:spacing w:after="0"/>
        <w:ind w:left="720" w:hanging="720"/>
      </w:pPr>
      <w:bookmarkStart w:id="30" w:name="_ENREF_30"/>
      <w:r w:rsidRPr="00790D36">
        <w:t>30.</w:t>
      </w:r>
      <w:r w:rsidRPr="00790D36">
        <w:tab/>
        <w:t>Laxy M, Holle R, Doring A, Peters A, Hunger M</w:t>
      </w:r>
      <w:r w:rsidRPr="00790D36">
        <w:rPr>
          <w:b/>
        </w:rPr>
        <w:t xml:space="preserve">. </w:t>
      </w:r>
      <w:r w:rsidRPr="00790D36">
        <w:t>The longitudinal association between weight change and health-related quality of life: the KORA S4/F4 cohort study. Int J Public Health 2014;59:279-88.</w:t>
      </w:r>
      <w:bookmarkEnd w:id="30"/>
    </w:p>
    <w:p w:rsidR="00790D36" w:rsidRPr="00790D36" w:rsidRDefault="00790D36" w:rsidP="00790D36">
      <w:pPr>
        <w:pStyle w:val="EndNoteBibliography"/>
        <w:spacing w:after="0"/>
        <w:ind w:left="720" w:hanging="720"/>
      </w:pPr>
      <w:bookmarkStart w:id="31" w:name="_ENREF_31"/>
      <w:r w:rsidRPr="00790D36">
        <w:lastRenderedPageBreak/>
        <w:t>31.</w:t>
      </w:r>
      <w:r w:rsidRPr="00790D36">
        <w:tab/>
        <w:t>R Core Team</w:t>
      </w:r>
      <w:r w:rsidRPr="00790D36">
        <w:rPr>
          <w:b/>
        </w:rPr>
        <w:t>.</w:t>
      </w:r>
      <w:r w:rsidRPr="00790D36">
        <w:t xml:space="preserve"> R: A Language and Environment for Statistical Computing. R Foundation for Statistical Computing; 2015.</w:t>
      </w:r>
      <w:bookmarkEnd w:id="31"/>
    </w:p>
    <w:p w:rsidR="00790D36" w:rsidRPr="00790D36" w:rsidRDefault="00790D36" w:rsidP="00790D36">
      <w:pPr>
        <w:pStyle w:val="EndNoteBibliography"/>
        <w:spacing w:after="0"/>
        <w:ind w:left="720" w:hanging="720"/>
      </w:pPr>
      <w:bookmarkStart w:id="32" w:name="_ENREF_32"/>
      <w:r w:rsidRPr="00790D36">
        <w:t>32.</w:t>
      </w:r>
      <w:r w:rsidRPr="00790D36">
        <w:tab/>
        <w:t>Pinheiro J, Bates D, DebRoy S, Sarkar D, R Core Team</w:t>
      </w:r>
      <w:r w:rsidRPr="00790D36">
        <w:rPr>
          <w:b/>
        </w:rPr>
        <w:t>.</w:t>
      </w:r>
      <w:r w:rsidRPr="00790D36">
        <w:t xml:space="preserve"> nlme: Linear and Nonlinear Mixed Effects Models. 2016.</w:t>
      </w:r>
      <w:bookmarkEnd w:id="32"/>
    </w:p>
    <w:p w:rsidR="00790D36" w:rsidRPr="00790D36" w:rsidRDefault="00790D36" w:rsidP="00790D36">
      <w:pPr>
        <w:pStyle w:val="EndNoteBibliography"/>
        <w:spacing w:after="0"/>
        <w:ind w:left="720" w:hanging="720"/>
      </w:pPr>
      <w:bookmarkStart w:id="33" w:name="_ENREF_33"/>
      <w:r w:rsidRPr="00790D36">
        <w:t>33.</w:t>
      </w:r>
      <w:r w:rsidRPr="00790D36">
        <w:tab/>
        <w:t>Retnakaran R, Shen S, Hanley AJ, Vuksan V, Hamilton JK, Zinman B</w:t>
      </w:r>
      <w:r w:rsidRPr="00790D36">
        <w:rPr>
          <w:b/>
        </w:rPr>
        <w:t xml:space="preserve">. </w:t>
      </w:r>
      <w:r w:rsidRPr="00790D36">
        <w:t>Hyperbolic relationship between insulin secretion and sensitivity on oral glucose tolerance test. Obesity (Silver Spring) 2008;16:1901-7.</w:t>
      </w:r>
      <w:bookmarkEnd w:id="33"/>
    </w:p>
    <w:p w:rsidR="00790D36" w:rsidRPr="00790D36" w:rsidRDefault="00790D36" w:rsidP="00790D36">
      <w:pPr>
        <w:pStyle w:val="EndNoteBibliography"/>
        <w:spacing w:after="0"/>
        <w:ind w:left="720" w:hanging="720"/>
      </w:pPr>
      <w:bookmarkStart w:id="34" w:name="_ENREF_34"/>
      <w:r w:rsidRPr="00790D36">
        <w:t>34.</w:t>
      </w:r>
      <w:r w:rsidRPr="00790D36">
        <w:tab/>
        <w:t>Lai H, Lin N, Xing Z, Weng H, Zhang H</w:t>
      </w:r>
      <w:r w:rsidRPr="00790D36">
        <w:rPr>
          <w:b/>
        </w:rPr>
        <w:t xml:space="preserve">. </w:t>
      </w:r>
      <w:r w:rsidRPr="00790D36">
        <w:t>Association between the level of circulating adiponectin and prediabetes: A meta-analysis. J Diabetes Investig 2015;6:416-29.</w:t>
      </w:r>
      <w:bookmarkEnd w:id="34"/>
    </w:p>
    <w:p w:rsidR="00790D36" w:rsidRPr="00790D36" w:rsidRDefault="00790D36" w:rsidP="00790D36">
      <w:pPr>
        <w:pStyle w:val="EndNoteBibliography"/>
        <w:spacing w:after="0"/>
        <w:ind w:left="720" w:hanging="720"/>
      </w:pPr>
      <w:bookmarkStart w:id="35" w:name="_ENREF_35"/>
      <w:r w:rsidRPr="00790D36">
        <w:t>35.</w:t>
      </w:r>
      <w:r w:rsidRPr="00790D36">
        <w:tab/>
        <w:t>Zhang H, Yang Z, Zhang W, Niu Y, Li X, Qin L, Su Q</w:t>
      </w:r>
      <w:r w:rsidRPr="00790D36">
        <w:rPr>
          <w:b/>
        </w:rPr>
        <w:t xml:space="preserve">. </w:t>
      </w:r>
      <w:r w:rsidRPr="00790D36">
        <w:t>White blood cell subtypes and risk of type 2 diabetes. J Diabetes Complications 2017;31:31-7.</w:t>
      </w:r>
      <w:bookmarkEnd w:id="35"/>
    </w:p>
    <w:p w:rsidR="00790D36" w:rsidRPr="00790D36" w:rsidRDefault="00790D36" w:rsidP="00790D36">
      <w:pPr>
        <w:pStyle w:val="EndNoteBibliography"/>
        <w:spacing w:after="0"/>
        <w:ind w:left="720" w:hanging="720"/>
      </w:pPr>
      <w:bookmarkStart w:id="36" w:name="_ENREF_36"/>
      <w:r w:rsidRPr="00790D36">
        <w:t>36.</w:t>
      </w:r>
      <w:r w:rsidRPr="00790D36">
        <w:tab/>
        <w:t>Senn JJ, Klover PJ, Nowak IA, Mooney RA</w:t>
      </w:r>
      <w:r w:rsidRPr="00790D36">
        <w:rPr>
          <w:b/>
        </w:rPr>
        <w:t xml:space="preserve">. </w:t>
      </w:r>
      <w:r w:rsidRPr="00790D36">
        <w:t>Interleukin-6 induces cellular insulin resistance in hepatocytes. Diabetes 2002;51:3391-9.</w:t>
      </w:r>
      <w:bookmarkEnd w:id="36"/>
    </w:p>
    <w:p w:rsidR="00790D36" w:rsidRPr="00790D36" w:rsidRDefault="00790D36" w:rsidP="00790D36">
      <w:pPr>
        <w:pStyle w:val="EndNoteBibliography"/>
        <w:spacing w:after="0"/>
        <w:ind w:left="720" w:hanging="720"/>
      </w:pPr>
      <w:bookmarkStart w:id="37" w:name="_ENREF_37"/>
      <w:r w:rsidRPr="00790D36">
        <w:t>37.</w:t>
      </w:r>
      <w:r w:rsidRPr="00790D36">
        <w:tab/>
        <w:t>Smedman C, Gardlund B, Nihlmark K, Gille-Johnson P, Andersson J, Paulie S</w:t>
      </w:r>
      <w:r w:rsidRPr="00790D36">
        <w:rPr>
          <w:b/>
        </w:rPr>
        <w:t xml:space="preserve">. </w:t>
      </w:r>
      <w:r w:rsidRPr="00790D36">
        <w:t>ELISpot analysis of LPS-stimulated leukocytes: human granulocytes selectively secrete IL-8, MIP-1beta and TNF-alpha. J Immunol Methods 2009;346:1-8.</w:t>
      </w:r>
      <w:bookmarkEnd w:id="37"/>
    </w:p>
    <w:p w:rsidR="00790D36" w:rsidRPr="00790D36" w:rsidRDefault="00790D36" w:rsidP="00790D36">
      <w:pPr>
        <w:pStyle w:val="EndNoteBibliography"/>
        <w:spacing w:after="0"/>
        <w:ind w:left="720" w:hanging="720"/>
      </w:pPr>
      <w:bookmarkStart w:id="38" w:name="_ENREF_38"/>
      <w:r w:rsidRPr="00790D36">
        <w:t>38.</w:t>
      </w:r>
      <w:r w:rsidRPr="00790D36">
        <w:tab/>
        <w:t>Fernandez-Real JM, Broch M, Vendrell J, Gutierrez C, Casamitjana R, Pugeat M, Richart C, Ricart W</w:t>
      </w:r>
      <w:r w:rsidRPr="00790D36">
        <w:rPr>
          <w:b/>
        </w:rPr>
        <w:t xml:space="preserve">. </w:t>
      </w:r>
      <w:r w:rsidRPr="00790D36">
        <w:t>Interleukin-6 gene polymorphism and insulin sensitivity. Diabetes 2000;49:517-20.</w:t>
      </w:r>
      <w:bookmarkEnd w:id="38"/>
    </w:p>
    <w:p w:rsidR="00790D36" w:rsidRPr="00790D36" w:rsidRDefault="00790D36" w:rsidP="00790D36">
      <w:pPr>
        <w:pStyle w:val="EndNoteBibliography"/>
        <w:spacing w:after="0"/>
        <w:ind w:left="720" w:hanging="720"/>
      </w:pPr>
      <w:bookmarkStart w:id="39" w:name="_ENREF_39"/>
      <w:r w:rsidRPr="00790D36">
        <w:t>39.</w:t>
      </w:r>
      <w:r w:rsidRPr="00790D36">
        <w:tab/>
        <w:t>Kolb H, Mandrup-Poulsen T</w:t>
      </w:r>
      <w:r w:rsidRPr="00790D36">
        <w:rPr>
          <w:b/>
        </w:rPr>
        <w:t xml:space="preserve">. </w:t>
      </w:r>
      <w:r w:rsidRPr="00790D36">
        <w:t>The global diabetes epidemic as a consequence of lifestyle-induced low-grade inflammation. Diabetologia 2010;53:10-20.</w:t>
      </w:r>
      <w:bookmarkEnd w:id="39"/>
    </w:p>
    <w:p w:rsidR="00790D36" w:rsidRPr="00790D36" w:rsidRDefault="00790D36" w:rsidP="00790D36">
      <w:pPr>
        <w:pStyle w:val="EndNoteBibliography"/>
        <w:ind w:left="720" w:hanging="720"/>
      </w:pPr>
      <w:bookmarkStart w:id="40" w:name="_ENREF_40"/>
      <w:r w:rsidRPr="00790D36">
        <w:t>40.</w:t>
      </w:r>
      <w:r w:rsidRPr="00790D36">
        <w:tab/>
        <w:t>O'Connor MF, Irwin MR</w:t>
      </w:r>
      <w:r w:rsidRPr="00790D36">
        <w:rPr>
          <w:b/>
        </w:rPr>
        <w:t xml:space="preserve">. </w:t>
      </w:r>
      <w:r w:rsidRPr="00790D36">
        <w:t>Links Between Behavioral Factors and Inflammation. Clinical Pharmacology &amp; Therapeutics 2010;87:479-82.</w:t>
      </w:r>
      <w:bookmarkEnd w:id="40"/>
    </w:p>
    <w:p w:rsidR="000E21DF" w:rsidRPr="000E21DF" w:rsidRDefault="000E21DF" w:rsidP="000E21DF">
      <w:pPr>
        <w:spacing w:after="0" w:line="480" w:lineRule="auto"/>
        <w:rPr>
          <w:rFonts w:ascii="Times New Roman" w:hAnsi="Times New Roman" w:cs="Times New Roman"/>
          <w:bCs/>
          <w:color w:val="000000"/>
        </w:rPr>
      </w:pPr>
      <w:r w:rsidRPr="000E21DF">
        <w:rPr>
          <w:rFonts w:ascii="Times New Roman" w:hAnsi="Times New Roman" w:cs="Times New Roman"/>
          <w:bCs/>
          <w:color w:val="000000"/>
        </w:rPr>
        <w:fldChar w:fldCharType="end"/>
      </w:r>
    </w:p>
    <w:p w:rsidR="000E21DF" w:rsidRDefault="000E21DF" w:rsidP="00554149">
      <w:pPr>
        <w:spacing w:after="0" w:line="480" w:lineRule="auto"/>
        <w:rPr>
          <w:rFonts w:ascii="Times New Roman" w:hAnsi="Times New Roman" w:cs="Times New Roman"/>
          <w:b/>
        </w:rPr>
      </w:pPr>
    </w:p>
    <w:p w:rsidR="000F22BE" w:rsidRPr="00785C15" w:rsidRDefault="00785C15" w:rsidP="00554149">
      <w:pPr>
        <w:spacing w:after="0" w:line="480" w:lineRule="auto"/>
        <w:rPr>
          <w:rFonts w:ascii="Times New Roman" w:hAnsi="Times New Roman" w:cs="Times New Roman"/>
          <w:b/>
        </w:rPr>
      </w:pPr>
      <w:r w:rsidRPr="00785C15">
        <w:rPr>
          <w:rFonts w:ascii="Times New Roman" w:hAnsi="Times New Roman" w:cs="Times New Roman"/>
          <w:b/>
        </w:rPr>
        <w:t>Figure Legends</w:t>
      </w:r>
    </w:p>
    <w:p w:rsidR="00785C15" w:rsidRDefault="00785C15" w:rsidP="0091396C">
      <w:pPr>
        <w:spacing w:after="0" w:line="480" w:lineRule="auto"/>
        <w:rPr>
          <w:rFonts w:ascii="Times New Roman" w:hAnsi="Times New Roman" w:cs="Times New Roman"/>
          <w:b/>
        </w:rPr>
      </w:pPr>
    </w:p>
    <w:p w:rsidR="000F22BE" w:rsidRPr="005079C4" w:rsidRDefault="000F22BE" w:rsidP="0091396C">
      <w:pPr>
        <w:spacing w:after="0" w:line="480" w:lineRule="auto"/>
        <w:rPr>
          <w:rFonts w:ascii="Times New Roman" w:hAnsi="Times New Roman" w:cs="Times New Roman"/>
        </w:rPr>
      </w:pPr>
      <w:r w:rsidRPr="005079C4">
        <w:rPr>
          <w:rFonts w:ascii="Times New Roman" w:hAnsi="Times New Roman" w:cs="Times New Roman"/>
          <w:b/>
        </w:rPr>
        <w:t>Figure 1:</w:t>
      </w:r>
      <w:r w:rsidRPr="005079C4">
        <w:rPr>
          <w:rFonts w:ascii="Times New Roman" w:hAnsi="Times New Roman" w:cs="Times New Roman"/>
        </w:rPr>
        <w:t xml:space="preserve"> Flowchart showing the final study population after applying exclusion criteria</w:t>
      </w:r>
    </w:p>
    <w:p w:rsidR="00785C15" w:rsidRDefault="00785C15" w:rsidP="00785C15">
      <w:pPr>
        <w:pStyle w:val="Beschriftung"/>
        <w:spacing w:after="0" w:line="480" w:lineRule="auto"/>
        <w:rPr>
          <w:color w:val="auto"/>
          <w:sz w:val="22"/>
          <w:szCs w:val="22"/>
        </w:rPr>
      </w:pPr>
    </w:p>
    <w:p w:rsidR="00785C15" w:rsidRPr="002D41C6" w:rsidRDefault="00785C15" w:rsidP="00785C15">
      <w:pPr>
        <w:pStyle w:val="Beschriftung"/>
        <w:spacing w:after="0" w:line="480" w:lineRule="auto"/>
        <w:rPr>
          <w:color w:val="000000" w:themeColor="text1"/>
          <w:sz w:val="22"/>
          <w:szCs w:val="22"/>
        </w:rPr>
      </w:pPr>
      <w:r w:rsidRPr="002D41C6">
        <w:rPr>
          <w:color w:val="000000" w:themeColor="text1"/>
          <w:sz w:val="22"/>
          <w:szCs w:val="22"/>
        </w:rPr>
        <w:t xml:space="preserve">Figure 2: </w:t>
      </w:r>
      <w:r w:rsidRPr="002D41C6">
        <w:rPr>
          <w:b w:val="0"/>
          <w:color w:val="000000" w:themeColor="text1"/>
          <w:sz w:val="22"/>
          <w:szCs w:val="22"/>
        </w:rPr>
        <w:t>Beta coefficients with 95% CI for longitudinal (solid line) and cross-sectional (dashed line) association of inflammatory markers with HbA</w:t>
      </w:r>
      <w:r w:rsidRPr="002D41C6">
        <w:rPr>
          <w:b w:val="0"/>
          <w:color w:val="000000" w:themeColor="text1"/>
          <w:sz w:val="22"/>
          <w:szCs w:val="22"/>
          <w:vertAlign w:val="subscript"/>
        </w:rPr>
        <w:t>1c</w:t>
      </w:r>
      <w:r w:rsidRPr="002D41C6">
        <w:rPr>
          <w:b w:val="0"/>
          <w:color w:val="000000" w:themeColor="text1"/>
          <w:sz w:val="28"/>
          <w:szCs w:val="22"/>
        </w:rPr>
        <w:t xml:space="preserve"> </w:t>
      </w:r>
      <w:r w:rsidR="009638F5" w:rsidRPr="002D41C6">
        <w:rPr>
          <w:b w:val="0"/>
          <w:color w:val="000000" w:themeColor="text1"/>
          <w:sz w:val="22"/>
        </w:rPr>
        <w:t xml:space="preserve">(unit=%) </w:t>
      </w:r>
      <w:r w:rsidRPr="002D41C6">
        <w:rPr>
          <w:b w:val="0"/>
          <w:color w:val="000000" w:themeColor="text1"/>
          <w:sz w:val="22"/>
          <w:szCs w:val="22"/>
        </w:rPr>
        <w:t xml:space="preserve">(A), </w:t>
      </w:r>
      <w:r w:rsidR="009638F5" w:rsidRPr="002D41C6">
        <w:rPr>
          <w:b w:val="0"/>
          <w:bCs w:val="0"/>
          <w:color w:val="000000" w:themeColor="text1"/>
          <w:sz w:val="22"/>
        </w:rPr>
        <w:t>log</w:t>
      </w:r>
      <w:r w:rsidR="009638F5" w:rsidRPr="002D41C6">
        <w:rPr>
          <w:b w:val="0"/>
          <w:bCs w:val="0"/>
          <w:i/>
          <w:color w:val="000000" w:themeColor="text1"/>
          <w:sz w:val="22"/>
          <w:vertAlign w:val="subscript"/>
        </w:rPr>
        <w:t>e</w:t>
      </w:r>
      <w:r w:rsidR="009638F5" w:rsidRPr="002D41C6">
        <w:rPr>
          <w:b w:val="0"/>
          <w:bCs w:val="0"/>
          <w:color w:val="000000" w:themeColor="text1"/>
          <w:sz w:val="22"/>
        </w:rPr>
        <w:t>-transformed</w:t>
      </w:r>
      <w:r w:rsidR="009638F5" w:rsidRPr="002D41C6">
        <w:rPr>
          <w:b w:val="0"/>
          <w:color w:val="000000" w:themeColor="text1"/>
          <w:sz w:val="28"/>
          <w:szCs w:val="22"/>
        </w:rPr>
        <w:t xml:space="preserve"> </w:t>
      </w:r>
      <w:r w:rsidRPr="002D41C6">
        <w:rPr>
          <w:b w:val="0"/>
          <w:color w:val="000000" w:themeColor="text1"/>
          <w:sz w:val="22"/>
          <w:szCs w:val="22"/>
        </w:rPr>
        <w:t xml:space="preserve">HOMA-IR (B) and </w:t>
      </w:r>
      <w:r w:rsidR="009638F5" w:rsidRPr="002D41C6">
        <w:rPr>
          <w:b w:val="0"/>
          <w:bCs w:val="0"/>
          <w:color w:val="000000" w:themeColor="text1"/>
          <w:sz w:val="22"/>
        </w:rPr>
        <w:t>log</w:t>
      </w:r>
      <w:r w:rsidR="009638F5" w:rsidRPr="002D41C6">
        <w:rPr>
          <w:b w:val="0"/>
          <w:bCs w:val="0"/>
          <w:i/>
          <w:color w:val="000000" w:themeColor="text1"/>
          <w:sz w:val="22"/>
          <w:vertAlign w:val="subscript"/>
        </w:rPr>
        <w:t>e</w:t>
      </w:r>
      <w:r w:rsidR="009638F5" w:rsidRPr="002D41C6">
        <w:rPr>
          <w:b w:val="0"/>
          <w:bCs w:val="0"/>
          <w:color w:val="000000" w:themeColor="text1"/>
          <w:sz w:val="22"/>
        </w:rPr>
        <w:t>-transformed</w:t>
      </w:r>
      <w:r w:rsidR="009638F5" w:rsidRPr="002D41C6">
        <w:rPr>
          <w:b w:val="0"/>
          <w:color w:val="000000" w:themeColor="text1"/>
          <w:sz w:val="28"/>
          <w:szCs w:val="22"/>
        </w:rPr>
        <w:t xml:space="preserve"> </w:t>
      </w:r>
      <w:r w:rsidRPr="002D41C6">
        <w:rPr>
          <w:b w:val="0"/>
          <w:color w:val="000000" w:themeColor="text1"/>
          <w:sz w:val="22"/>
          <w:szCs w:val="22"/>
        </w:rPr>
        <w:t>HOMA-β (C). Adjustments for age, sex, smoking, alcohol intake, physical inactivity, parental history of diabetes (follow-up only), waist circumference, ratio of total and HDL cholesterol, log</w:t>
      </w:r>
      <w:r w:rsidRPr="002D41C6">
        <w:rPr>
          <w:bCs w:val="0"/>
          <w:i/>
          <w:color w:val="000000" w:themeColor="text1"/>
          <w:vertAlign w:val="subscript"/>
        </w:rPr>
        <w:t>e</w:t>
      </w:r>
      <w:r w:rsidRPr="002D41C6">
        <w:rPr>
          <w:b w:val="0"/>
          <w:color w:val="000000" w:themeColor="text1"/>
          <w:sz w:val="22"/>
          <w:szCs w:val="22"/>
        </w:rPr>
        <w:t>-transformed triglycerides and systolic blood pressure (model 4).</w:t>
      </w:r>
    </w:p>
    <w:p w:rsidR="000F22BE" w:rsidRPr="005079C4" w:rsidRDefault="000F22BE" w:rsidP="0091396C">
      <w:pPr>
        <w:spacing w:after="0" w:line="480" w:lineRule="auto"/>
        <w:rPr>
          <w:rFonts w:ascii="Times New Roman" w:hAnsi="Times New Roman" w:cs="Times New Roman"/>
        </w:rPr>
      </w:pPr>
    </w:p>
    <w:p w:rsidR="000F22BE" w:rsidRPr="005079C4" w:rsidRDefault="000F22BE" w:rsidP="006906F5">
      <w:pPr>
        <w:spacing w:after="0" w:line="480" w:lineRule="auto"/>
        <w:rPr>
          <w:rFonts w:ascii="Times New Roman" w:hAnsi="Times New Roman" w:cs="Times New Roman"/>
        </w:rPr>
      </w:pPr>
      <w:r w:rsidRPr="005079C4">
        <w:rPr>
          <w:rFonts w:ascii="Times New Roman" w:hAnsi="Times New Roman" w:cs="Times New Roman"/>
        </w:rPr>
        <w:br w:type="column"/>
      </w:r>
      <w:r w:rsidRPr="005079C4">
        <w:rPr>
          <w:rFonts w:ascii="Times New Roman" w:hAnsi="Times New Roman" w:cs="Times New Roman"/>
          <w:b/>
        </w:rPr>
        <w:lastRenderedPageBreak/>
        <w:t>Table 1:</w:t>
      </w:r>
      <w:r w:rsidRPr="005079C4">
        <w:rPr>
          <w:rFonts w:ascii="Times New Roman" w:hAnsi="Times New Roman" w:cs="Times New Roman"/>
        </w:rPr>
        <w:t xml:space="preserve"> Description of characteristics</w:t>
      </w:r>
      <w:r w:rsidR="00F86E39">
        <w:rPr>
          <w:rFonts w:ascii="Times New Roman" w:hAnsi="Times New Roman" w:cs="Times New Roman"/>
        </w:rPr>
        <w:t xml:space="preserve"> of study population</w:t>
      </w:r>
    </w:p>
    <w:tbl>
      <w:tblPr>
        <w:tblW w:w="7905" w:type="dxa"/>
        <w:tblLook w:val="00A0" w:firstRow="1" w:lastRow="0" w:firstColumn="1" w:lastColumn="0" w:noHBand="0" w:noVBand="0"/>
      </w:tblPr>
      <w:tblGrid>
        <w:gridCol w:w="3510"/>
        <w:gridCol w:w="2127"/>
        <w:gridCol w:w="2268"/>
      </w:tblGrid>
      <w:tr w:rsidR="000F22BE" w:rsidRPr="005079C4" w:rsidTr="00844E63">
        <w:trPr>
          <w:trHeight w:val="340"/>
        </w:trPr>
        <w:tc>
          <w:tcPr>
            <w:tcW w:w="3510" w:type="dxa"/>
            <w:tcBorders>
              <w:top w:val="single" w:sz="4" w:space="0" w:color="auto"/>
            </w:tcBorders>
            <w:vAlign w:val="bottom"/>
          </w:tcPr>
          <w:p w:rsidR="000F22BE" w:rsidRPr="00602125" w:rsidRDefault="000F22BE" w:rsidP="00602125">
            <w:pPr>
              <w:spacing w:after="0" w:line="240" w:lineRule="auto"/>
              <w:contextualSpacing/>
              <w:rPr>
                <w:rFonts w:ascii="Times New Roman" w:hAnsi="Times New Roman" w:cs="Times New Roman"/>
                <w:b/>
                <w:bCs/>
                <w:sz w:val="28"/>
                <w:szCs w:val="28"/>
              </w:rPr>
            </w:pPr>
          </w:p>
        </w:tc>
        <w:tc>
          <w:tcPr>
            <w:tcW w:w="4395" w:type="dxa"/>
            <w:gridSpan w:val="2"/>
            <w:tcBorders>
              <w:top w:val="single" w:sz="4" w:space="0" w:color="auto"/>
            </w:tcBorders>
            <w:vAlign w:val="bottom"/>
          </w:tcPr>
          <w:p w:rsidR="000F22BE" w:rsidRPr="00602125" w:rsidRDefault="000F22BE" w:rsidP="00602125">
            <w:pPr>
              <w:spacing w:after="0" w:line="240" w:lineRule="auto"/>
              <w:contextualSpacing/>
              <w:jc w:val="center"/>
              <w:rPr>
                <w:rFonts w:ascii="Times New Roman" w:hAnsi="Times New Roman" w:cs="Times New Roman"/>
                <w:b/>
                <w:bCs/>
                <w:sz w:val="28"/>
                <w:szCs w:val="28"/>
              </w:rPr>
            </w:pPr>
            <w:r w:rsidRPr="00602125">
              <w:rPr>
                <w:rFonts w:ascii="Times New Roman" w:hAnsi="Times New Roman" w:cs="Times New Roman"/>
                <w:b/>
                <w:bCs/>
                <w:color w:val="000000"/>
                <w:sz w:val="28"/>
                <w:szCs w:val="28"/>
              </w:rPr>
              <w:t>KORA F4</w:t>
            </w:r>
            <w:r w:rsidRPr="00602125">
              <w:rPr>
                <w:rFonts w:ascii="Times New Roman" w:hAnsi="Times New Roman" w:cs="Times New Roman"/>
                <w:b/>
                <w:bCs/>
                <w:color w:val="000000"/>
                <w:sz w:val="28"/>
                <w:szCs w:val="28"/>
              </w:rPr>
              <w:br/>
              <w:t>N = 819</w:t>
            </w:r>
          </w:p>
        </w:tc>
      </w:tr>
      <w:tr w:rsidR="000F22BE" w:rsidRPr="005079C4" w:rsidTr="00844E63">
        <w:trPr>
          <w:trHeight w:val="340"/>
        </w:trPr>
        <w:tc>
          <w:tcPr>
            <w:tcW w:w="3510" w:type="dxa"/>
            <w:tcBorders>
              <w:bottom w:val="single" w:sz="4" w:space="0" w:color="auto"/>
            </w:tcBorders>
            <w:vAlign w:val="bottom"/>
          </w:tcPr>
          <w:p w:rsidR="000F22BE" w:rsidRPr="00602125" w:rsidRDefault="000F22BE" w:rsidP="00602125">
            <w:pPr>
              <w:spacing w:after="0" w:line="240" w:lineRule="auto"/>
              <w:contextualSpacing/>
              <w:rPr>
                <w:rFonts w:ascii="Times New Roman" w:hAnsi="Times New Roman" w:cs="Times New Roman"/>
                <w:b/>
                <w:bCs/>
              </w:rPr>
            </w:pPr>
          </w:p>
        </w:tc>
        <w:tc>
          <w:tcPr>
            <w:tcW w:w="2127" w:type="dxa"/>
            <w:tcBorders>
              <w:bottom w:val="single" w:sz="4" w:space="0" w:color="auto"/>
            </w:tcBorders>
            <w:vAlign w:val="bottom"/>
          </w:tcPr>
          <w:p w:rsidR="000F22BE" w:rsidRPr="00602125" w:rsidRDefault="000F22BE" w:rsidP="00602125">
            <w:pPr>
              <w:spacing w:after="0" w:line="240" w:lineRule="auto"/>
              <w:contextualSpacing/>
              <w:jc w:val="center"/>
              <w:rPr>
                <w:rFonts w:ascii="Times New Roman" w:hAnsi="Times New Roman" w:cs="Times New Roman"/>
                <w:b/>
                <w:bCs/>
              </w:rPr>
            </w:pPr>
            <w:r w:rsidRPr="00602125">
              <w:rPr>
                <w:rFonts w:ascii="Times New Roman" w:hAnsi="Times New Roman" w:cs="Times New Roman"/>
                <w:b/>
                <w:bCs/>
                <w:color w:val="000000"/>
              </w:rPr>
              <w:t>Baseline</w:t>
            </w:r>
          </w:p>
        </w:tc>
        <w:tc>
          <w:tcPr>
            <w:tcW w:w="2268" w:type="dxa"/>
            <w:tcBorders>
              <w:bottom w:val="single" w:sz="4" w:space="0" w:color="auto"/>
            </w:tcBorders>
            <w:vAlign w:val="bottom"/>
          </w:tcPr>
          <w:p w:rsidR="000F22BE" w:rsidRPr="00602125" w:rsidRDefault="000F22BE" w:rsidP="00602125">
            <w:pPr>
              <w:spacing w:after="0" w:line="240" w:lineRule="auto"/>
              <w:contextualSpacing/>
              <w:jc w:val="center"/>
              <w:rPr>
                <w:rFonts w:ascii="Times New Roman" w:hAnsi="Times New Roman" w:cs="Times New Roman"/>
                <w:b/>
                <w:bCs/>
              </w:rPr>
            </w:pPr>
            <w:r w:rsidRPr="00602125">
              <w:rPr>
                <w:rFonts w:ascii="Times New Roman" w:hAnsi="Times New Roman" w:cs="Times New Roman"/>
                <w:b/>
                <w:bCs/>
                <w:color w:val="000000"/>
              </w:rPr>
              <w:t>Follow-Up</w:t>
            </w:r>
          </w:p>
        </w:tc>
      </w:tr>
      <w:tr w:rsidR="000F22BE" w:rsidRPr="005079C4" w:rsidTr="00844E63">
        <w:trPr>
          <w:trHeight w:val="340"/>
        </w:trPr>
        <w:tc>
          <w:tcPr>
            <w:tcW w:w="3510" w:type="dxa"/>
            <w:tcBorders>
              <w:top w:val="single" w:sz="4" w:space="0" w:color="auto"/>
            </w:tcBorders>
            <w:vAlign w:val="bottom"/>
          </w:tcPr>
          <w:p w:rsidR="000F22BE" w:rsidRPr="00602125" w:rsidRDefault="000F22BE" w:rsidP="003770AD">
            <w:pPr>
              <w:spacing w:after="0" w:line="240" w:lineRule="auto"/>
              <w:contextualSpacing/>
              <w:rPr>
                <w:rFonts w:ascii="Times New Roman" w:hAnsi="Times New Roman" w:cs="Times New Roman"/>
              </w:rPr>
            </w:pPr>
            <w:r w:rsidRPr="00602125">
              <w:rPr>
                <w:rFonts w:ascii="Times New Roman" w:hAnsi="Times New Roman" w:cs="Times New Roman"/>
                <w:color w:val="000000"/>
              </w:rPr>
              <w:t>Sex, male</w:t>
            </w:r>
          </w:p>
        </w:tc>
        <w:tc>
          <w:tcPr>
            <w:tcW w:w="2127" w:type="dxa"/>
            <w:tcBorders>
              <w:top w:val="single" w:sz="4" w:space="0" w:color="auto"/>
            </w:tcBorders>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49.9 (409)</w:t>
            </w:r>
          </w:p>
        </w:tc>
        <w:tc>
          <w:tcPr>
            <w:tcW w:w="2268" w:type="dxa"/>
            <w:tcBorders>
              <w:top w:val="single" w:sz="4" w:space="0" w:color="auto"/>
            </w:tcBorders>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49.9 (409)</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Age (years)</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63 (58, 67)</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70 (65, 74)</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Waist circumference (cm)</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94.4 (86.7, 101.4)</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97.1 (89.6, 104.9)</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BMI (kg/m</w:t>
            </w:r>
            <w:r w:rsidRPr="00602125">
              <w:rPr>
                <w:rFonts w:ascii="Times New Roman" w:hAnsi="Times New Roman" w:cs="Times New Roman"/>
                <w:color w:val="000000"/>
                <w:vertAlign w:val="superscript"/>
              </w:rPr>
              <w:t>2</w:t>
            </w:r>
            <w:r w:rsidRPr="00602125">
              <w:rPr>
                <w:rFonts w:ascii="Times New Roman" w:hAnsi="Times New Roman" w:cs="Times New Roman"/>
                <w:color w:val="000000"/>
              </w:rPr>
              <w:t>)</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7.7 (25.5, 30.1)</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7.9 (25.5, 30.8)</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Systolic blood pressure (mm Hg)</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31.0 (119.5, 145.0)</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28.0 (115.2, 138.5)</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Ratio total/HDL-cholesterol</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4.3 (3.4, 5.3)</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4.1 (3.3, 4.9)</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Triglycerides (mg/dl)</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10.0 (80.0, 154.0)</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11.0 (81.0, 154.0)</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Smoking Status</w:t>
            </w:r>
            <w:r w:rsidR="00F86E39">
              <w:rPr>
                <w:rFonts w:ascii="Times New Roman" w:hAnsi="Times New Roman" w:cs="Times New Roman"/>
                <w:color w:val="000000"/>
              </w:rPr>
              <w:t>:</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p>
        </w:tc>
      </w:tr>
      <w:tr w:rsidR="000F22BE" w:rsidRPr="005079C4" w:rsidTr="00844E63">
        <w:trPr>
          <w:trHeight w:val="340"/>
        </w:trPr>
        <w:tc>
          <w:tcPr>
            <w:tcW w:w="3510" w:type="dxa"/>
            <w:vAlign w:val="bottom"/>
          </w:tcPr>
          <w:p w:rsidR="000F22BE" w:rsidRPr="00602125" w:rsidRDefault="000F22BE" w:rsidP="00602125">
            <w:pPr>
              <w:spacing w:after="0" w:line="240" w:lineRule="auto"/>
              <w:ind w:left="142"/>
              <w:contextualSpacing/>
              <w:rPr>
                <w:rFonts w:ascii="Times New Roman" w:hAnsi="Times New Roman" w:cs="Times New Roman"/>
              </w:rPr>
            </w:pPr>
            <w:r w:rsidRPr="00602125">
              <w:rPr>
                <w:rFonts w:ascii="Times New Roman" w:hAnsi="Times New Roman" w:cs="Times New Roman"/>
                <w:i/>
                <w:iCs/>
                <w:color w:val="000000"/>
              </w:rPr>
              <w:t>Never</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1.8 (424)</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1.5 (422)</w:t>
            </w:r>
          </w:p>
        </w:tc>
      </w:tr>
      <w:tr w:rsidR="000F22BE" w:rsidRPr="005079C4" w:rsidTr="00844E63">
        <w:trPr>
          <w:trHeight w:val="340"/>
        </w:trPr>
        <w:tc>
          <w:tcPr>
            <w:tcW w:w="3510" w:type="dxa"/>
            <w:vAlign w:val="bottom"/>
          </w:tcPr>
          <w:p w:rsidR="000F22BE" w:rsidRPr="00602125" w:rsidRDefault="000F22BE" w:rsidP="00602125">
            <w:pPr>
              <w:spacing w:after="0" w:line="240" w:lineRule="auto"/>
              <w:ind w:left="142"/>
              <w:contextualSpacing/>
              <w:rPr>
                <w:rFonts w:ascii="Times New Roman" w:hAnsi="Times New Roman" w:cs="Times New Roman"/>
              </w:rPr>
            </w:pPr>
            <w:r w:rsidRPr="00602125">
              <w:rPr>
                <w:rFonts w:ascii="Times New Roman" w:hAnsi="Times New Roman" w:cs="Times New Roman"/>
                <w:i/>
                <w:iCs/>
                <w:color w:val="000000"/>
              </w:rPr>
              <w:t>Former</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36.8 (301)</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41.8 (342)</w:t>
            </w:r>
          </w:p>
        </w:tc>
      </w:tr>
      <w:tr w:rsidR="000F22BE" w:rsidRPr="005079C4" w:rsidTr="00844E63">
        <w:trPr>
          <w:trHeight w:val="340"/>
        </w:trPr>
        <w:tc>
          <w:tcPr>
            <w:tcW w:w="3510" w:type="dxa"/>
            <w:vAlign w:val="bottom"/>
          </w:tcPr>
          <w:p w:rsidR="000F22BE" w:rsidRPr="00602125" w:rsidRDefault="000F22BE" w:rsidP="00602125">
            <w:pPr>
              <w:spacing w:after="0" w:line="240" w:lineRule="auto"/>
              <w:ind w:left="142"/>
              <w:contextualSpacing/>
              <w:rPr>
                <w:rFonts w:ascii="Times New Roman" w:hAnsi="Times New Roman" w:cs="Times New Roman"/>
              </w:rPr>
            </w:pPr>
            <w:r w:rsidRPr="00602125">
              <w:rPr>
                <w:rFonts w:ascii="Times New Roman" w:hAnsi="Times New Roman" w:cs="Times New Roman"/>
                <w:i/>
                <w:iCs/>
                <w:color w:val="000000"/>
              </w:rPr>
              <w:t>Current</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1.5 (94)</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6.7 (55)</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Parental history of diabetes:</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rPr>
            </w:pPr>
            <w:r w:rsidRPr="00602125">
              <w:rPr>
                <w:rFonts w:ascii="Times New Roman" w:hAnsi="Times New Roman" w:cs="Times New Roman"/>
                <w:i/>
                <w:iCs/>
                <w:color w:val="000000"/>
              </w:rPr>
              <w:t>No</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7.8 (473)</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5.6 (455)</w:t>
            </w: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rPr>
            </w:pPr>
            <w:r w:rsidRPr="00602125">
              <w:rPr>
                <w:rFonts w:ascii="Times New Roman" w:hAnsi="Times New Roman" w:cs="Times New Roman"/>
                <w:i/>
                <w:iCs/>
                <w:color w:val="000000"/>
              </w:rPr>
              <w:t>Positive</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4.1 (197)</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5.3 (207)</w:t>
            </w: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rPr>
            </w:pPr>
            <w:r w:rsidRPr="00602125">
              <w:rPr>
                <w:rFonts w:ascii="Times New Roman" w:hAnsi="Times New Roman" w:cs="Times New Roman"/>
                <w:i/>
                <w:iCs/>
                <w:color w:val="000000"/>
              </w:rPr>
              <w:t>Unknown</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8.2 (149)</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9.2 (157)</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Alcohol consumption:</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rPr>
            </w:pPr>
            <w:r w:rsidRPr="00602125">
              <w:rPr>
                <w:rFonts w:ascii="Times New Roman" w:hAnsi="Times New Roman" w:cs="Times New Roman"/>
                <w:i/>
                <w:iCs/>
                <w:color w:val="000000"/>
              </w:rPr>
              <w:t>No consumption</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4.1 (197)</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30.8 (252)</w:t>
            </w: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rPr>
            </w:pPr>
            <w:r w:rsidRPr="00602125">
              <w:rPr>
                <w:rFonts w:ascii="Times New Roman" w:hAnsi="Times New Roman" w:cs="Times New Roman"/>
                <w:i/>
                <w:iCs/>
                <w:color w:val="000000"/>
              </w:rPr>
              <w:t>Moderate consumption</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5.6 (455)</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1.9 (425)</w:t>
            </w: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rPr>
            </w:pPr>
            <w:r w:rsidRPr="00602125">
              <w:rPr>
                <w:rFonts w:ascii="Times New Roman" w:hAnsi="Times New Roman" w:cs="Times New Roman"/>
                <w:i/>
                <w:iCs/>
                <w:color w:val="000000"/>
              </w:rPr>
              <w:t>High consumption</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0.4 (167)</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7.3 (142)</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Physical inactivity</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2.0 (426)</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47.4 (388)</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hsCRP (mg/l)</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5 (0.8, 3.0)</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5 (0.8, 3.1)</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Adiponectin (µg/ml)</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9.1 (6.3, 12.3)</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0.4 (7.0, 15.7)</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Leukocyte count (/nl)</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7 (5.0, 6.6)</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7 (4.8, 6.6)</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Glucose tolerance status:</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rPr>
            </w:pPr>
            <w:r w:rsidRPr="00602125">
              <w:rPr>
                <w:rFonts w:ascii="Times New Roman" w:hAnsi="Times New Roman" w:cs="Times New Roman"/>
                <w:i/>
                <w:iCs/>
                <w:color w:val="000000"/>
              </w:rPr>
              <w:t>Normoglycemic</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74.0 (606)</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61.1 (500)</w:t>
            </w: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rPr>
            </w:pPr>
            <w:r w:rsidRPr="00602125">
              <w:rPr>
                <w:rFonts w:ascii="Times New Roman" w:hAnsi="Times New Roman" w:cs="Times New Roman"/>
                <w:i/>
                <w:iCs/>
                <w:color w:val="000000"/>
              </w:rPr>
              <w:t>Prediabetic</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6.0 (213)</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9.7 (243)</w:t>
            </w:r>
          </w:p>
        </w:tc>
      </w:tr>
      <w:tr w:rsidR="000F22BE" w:rsidRPr="005079C4" w:rsidTr="00844E63">
        <w:trPr>
          <w:trHeight w:val="340"/>
        </w:trPr>
        <w:tc>
          <w:tcPr>
            <w:tcW w:w="3510" w:type="dxa"/>
            <w:vAlign w:val="bottom"/>
          </w:tcPr>
          <w:p w:rsidR="000F22BE" w:rsidRPr="00602125" w:rsidRDefault="000F22BE" w:rsidP="00602125">
            <w:pPr>
              <w:spacing w:after="0" w:line="240" w:lineRule="auto"/>
              <w:ind w:firstLine="142"/>
              <w:contextualSpacing/>
              <w:rPr>
                <w:rFonts w:ascii="Times New Roman" w:hAnsi="Times New Roman" w:cs="Times New Roman"/>
                <w:i/>
                <w:iCs/>
                <w:color w:val="000000"/>
              </w:rPr>
            </w:pPr>
            <w:r w:rsidRPr="00602125">
              <w:rPr>
                <w:rFonts w:ascii="Times New Roman" w:hAnsi="Times New Roman" w:cs="Times New Roman"/>
                <w:i/>
                <w:iCs/>
                <w:color w:val="000000"/>
              </w:rPr>
              <w:t>Diabetic</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color w:val="000000"/>
              </w:rPr>
            </w:pPr>
            <w:r w:rsidRPr="00602125">
              <w:rPr>
                <w:rFonts w:ascii="Times New Roman" w:hAnsi="Times New Roman" w:cs="Times New Roman"/>
                <w:color w:val="000000"/>
              </w:rPr>
              <w:t>0 (0)</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color w:val="000000"/>
              </w:rPr>
            </w:pPr>
            <w:r w:rsidRPr="00602125">
              <w:rPr>
                <w:rFonts w:ascii="Times New Roman" w:hAnsi="Times New Roman" w:cs="Times New Roman"/>
                <w:color w:val="000000"/>
              </w:rPr>
              <w:t>9.3 (76)</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Fasting glucose (mmol/l)</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4 (5.1, 5.8)</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4 (5.1, 5.8)</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Fasting insulin (µU/ml)</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9.8 (6.9, 13.9)</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9.8 (7.1, 14.0)</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HbA</w:t>
            </w:r>
            <w:r w:rsidRPr="00602125">
              <w:rPr>
                <w:rFonts w:ascii="Times New Roman" w:hAnsi="Times New Roman" w:cs="Times New Roman"/>
                <w:color w:val="000000"/>
                <w:vertAlign w:val="subscript"/>
              </w:rPr>
              <w:t>1c</w:t>
            </w:r>
            <w:r w:rsidRPr="00602125">
              <w:rPr>
                <w:rFonts w:ascii="Times New Roman" w:hAnsi="Times New Roman" w:cs="Times New Roman"/>
                <w:color w:val="000000"/>
              </w:rPr>
              <w:t xml:space="preserve"> (%)</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6 (5.4, 5.8)</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5.6 (5.4, 5.8)</w:t>
            </w:r>
          </w:p>
        </w:tc>
      </w:tr>
      <w:tr w:rsidR="00C8193C" w:rsidRPr="005079C4" w:rsidTr="00844E63">
        <w:trPr>
          <w:trHeight w:val="340"/>
        </w:trPr>
        <w:tc>
          <w:tcPr>
            <w:tcW w:w="3510" w:type="dxa"/>
            <w:vAlign w:val="bottom"/>
          </w:tcPr>
          <w:p w:rsidR="00C8193C" w:rsidRPr="00602125" w:rsidRDefault="00C8193C" w:rsidP="00602125">
            <w:pPr>
              <w:spacing w:after="0" w:line="240" w:lineRule="auto"/>
              <w:contextualSpacing/>
              <w:rPr>
                <w:rFonts w:ascii="Times New Roman" w:hAnsi="Times New Roman" w:cs="Times New Roman"/>
                <w:color w:val="000000"/>
              </w:rPr>
            </w:pPr>
            <w:r w:rsidRPr="00602125">
              <w:rPr>
                <w:rFonts w:ascii="Times New Roman" w:hAnsi="Times New Roman" w:cs="Times New Roman"/>
                <w:color w:val="000000"/>
              </w:rPr>
              <w:t>HbA</w:t>
            </w:r>
            <w:r w:rsidRPr="00602125">
              <w:rPr>
                <w:rFonts w:ascii="Times New Roman" w:hAnsi="Times New Roman" w:cs="Times New Roman"/>
                <w:color w:val="000000"/>
                <w:vertAlign w:val="subscript"/>
              </w:rPr>
              <w:t>1c</w:t>
            </w:r>
            <w:r w:rsidRPr="00602125">
              <w:rPr>
                <w:rFonts w:ascii="Times New Roman" w:hAnsi="Times New Roman" w:cs="Times New Roman"/>
                <w:color w:val="000000"/>
              </w:rPr>
              <w:t xml:space="preserve"> (</w:t>
            </w:r>
            <w:r>
              <w:rPr>
                <w:rFonts w:ascii="Times New Roman" w:hAnsi="Times New Roman" w:cs="Times New Roman"/>
                <w:color w:val="000000"/>
              </w:rPr>
              <w:t>mmol/mol)</w:t>
            </w:r>
          </w:p>
        </w:tc>
        <w:tc>
          <w:tcPr>
            <w:tcW w:w="2127" w:type="dxa"/>
            <w:vAlign w:val="bottom"/>
          </w:tcPr>
          <w:p w:rsidR="00C8193C" w:rsidRPr="00602125" w:rsidRDefault="001D7407" w:rsidP="00602125">
            <w:pPr>
              <w:spacing w:after="0" w:line="240" w:lineRule="auto"/>
              <w:contextualSpacing/>
              <w:jc w:val="center"/>
              <w:rPr>
                <w:rFonts w:ascii="Times New Roman" w:hAnsi="Times New Roman" w:cs="Times New Roman"/>
                <w:color w:val="000000"/>
              </w:rPr>
            </w:pPr>
            <w:r>
              <w:rPr>
                <w:rFonts w:ascii="Times New Roman" w:hAnsi="Times New Roman" w:cs="Times New Roman"/>
                <w:color w:val="000000"/>
              </w:rPr>
              <w:t>37.7 (35.5, 39.9)</w:t>
            </w:r>
          </w:p>
        </w:tc>
        <w:tc>
          <w:tcPr>
            <w:tcW w:w="2268" w:type="dxa"/>
            <w:vAlign w:val="bottom"/>
          </w:tcPr>
          <w:p w:rsidR="00C8193C" w:rsidRPr="00602125" w:rsidRDefault="001D7407" w:rsidP="00602125">
            <w:pPr>
              <w:spacing w:after="0" w:line="240" w:lineRule="auto"/>
              <w:contextualSpacing/>
              <w:jc w:val="center"/>
              <w:rPr>
                <w:rFonts w:ascii="Times New Roman" w:hAnsi="Times New Roman" w:cs="Times New Roman"/>
                <w:color w:val="000000"/>
              </w:rPr>
            </w:pPr>
            <w:r>
              <w:rPr>
                <w:rFonts w:ascii="Times New Roman" w:hAnsi="Times New Roman" w:cs="Times New Roman"/>
                <w:color w:val="000000"/>
              </w:rPr>
              <w:t>37.7 (35.5, 39.9)</w:t>
            </w:r>
          </w:p>
        </w:tc>
      </w:tr>
      <w:tr w:rsidR="000F22BE" w:rsidRPr="005079C4" w:rsidTr="00844E63">
        <w:trPr>
          <w:trHeight w:val="340"/>
        </w:trPr>
        <w:tc>
          <w:tcPr>
            <w:tcW w:w="3510" w:type="dxa"/>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 xml:space="preserve">HOMA-IR </w:t>
            </w:r>
          </w:p>
        </w:tc>
        <w:tc>
          <w:tcPr>
            <w:tcW w:w="2127"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3 (1.6, 3.5)</w:t>
            </w:r>
          </w:p>
        </w:tc>
        <w:tc>
          <w:tcPr>
            <w:tcW w:w="2268" w:type="dxa"/>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2.3 (1.7, 3.5)</w:t>
            </w:r>
          </w:p>
        </w:tc>
      </w:tr>
      <w:tr w:rsidR="000F22BE" w:rsidRPr="005079C4" w:rsidTr="00844E63">
        <w:trPr>
          <w:trHeight w:val="340"/>
        </w:trPr>
        <w:tc>
          <w:tcPr>
            <w:tcW w:w="3510" w:type="dxa"/>
            <w:tcBorders>
              <w:bottom w:val="single" w:sz="4" w:space="0" w:color="auto"/>
            </w:tcBorders>
            <w:vAlign w:val="bottom"/>
          </w:tcPr>
          <w:p w:rsidR="000F22BE" w:rsidRPr="00602125" w:rsidRDefault="000F22BE" w:rsidP="00602125">
            <w:pPr>
              <w:spacing w:after="0" w:line="240" w:lineRule="auto"/>
              <w:contextualSpacing/>
              <w:rPr>
                <w:rFonts w:ascii="Times New Roman" w:hAnsi="Times New Roman" w:cs="Times New Roman"/>
              </w:rPr>
            </w:pPr>
            <w:r w:rsidRPr="00602125">
              <w:rPr>
                <w:rFonts w:ascii="Times New Roman" w:hAnsi="Times New Roman" w:cs="Times New Roman"/>
                <w:color w:val="000000"/>
              </w:rPr>
              <w:t xml:space="preserve">HOMA-β </w:t>
            </w:r>
          </w:p>
        </w:tc>
        <w:tc>
          <w:tcPr>
            <w:tcW w:w="2127" w:type="dxa"/>
            <w:tcBorders>
              <w:bottom w:val="single" w:sz="4" w:space="0" w:color="auto"/>
            </w:tcBorders>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01.9 (75.2, 140.0)</w:t>
            </w:r>
          </w:p>
        </w:tc>
        <w:tc>
          <w:tcPr>
            <w:tcW w:w="2268" w:type="dxa"/>
            <w:tcBorders>
              <w:bottom w:val="single" w:sz="4" w:space="0" w:color="auto"/>
            </w:tcBorders>
            <w:vAlign w:val="bottom"/>
          </w:tcPr>
          <w:p w:rsidR="000F22BE" w:rsidRPr="00602125" w:rsidRDefault="000F22BE" w:rsidP="00602125">
            <w:pPr>
              <w:spacing w:after="0" w:line="240" w:lineRule="auto"/>
              <w:contextualSpacing/>
              <w:jc w:val="center"/>
              <w:rPr>
                <w:rFonts w:ascii="Times New Roman" w:hAnsi="Times New Roman" w:cs="Times New Roman"/>
              </w:rPr>
            </w:pPr>
            <w:r w:rsidRPr="00602125">
              <w:rPr>
                <w:rFonts w:ascii="Times New Roman" w:hAnsi="Times New Roman" w:cs="Times New Roman"/>
                <w:color w:val="000000"/>
              </w:rPr>
              <w:t>105.3 (75.2, 142.1)</w:t>
            </w:r>
          </w:p>
        </w:tc>
      </w:tr>
    </w:tbl>
    <w:p w:rsidR="00785C15" w:rsidRDefault="00785C15" w:rsidP="00785C15">
      <w:pPr>
        <w:spacing w:after="0" w:line="480" w:lineRule="auto"/>
        <w:rPr>
          <w:rFonts w:ascii="Times New Roman" w:hAnsi="Times New Roman" w:cs="Times New Roman"/>
        </w:rPr>
      </w:pPr>
    </w:p>
    <w:p w:rsidR="00F86E39" w:rsidRDefault="000F22BE" w:rsidP="00785C15">
      <w:pPr>
        <w:spacing w:after="0" w:line="480" w:lineRule="auto"/>
        <w:rPr>
          <w:rFonts w:ascii="Times New Roman" w:hAnsi="Times New Roman" w:cs="Times New Roman"/>
        </w:rPr>
      </w:pPr>
      <w:r w:rsidRPr="00DE6818">
        <w:rPr>
          <w:rFonts w:ascii="Times New Roman" w:hAnsi="Times New Roman" w:cs="Times New Roman"/>
        </w:rPr>
        <w:t>BMI, body mass index; HDL, high density lipoprotein; hsCRP, high sensitivity C-reactive protein; HOMA-IR, homeostasis model assessment for insulin resistance; HOMA-ß, beta-cell function</w:t>
      </w:r>
      <w:r w:rsidRPr="00DE6818" w:rsidDel="00DE6818">
        <w:rPr>
          <w:rFonts w:ascii="Times New Roman" w:hAnsi="Times New Roman" w:cs="Times New Roman"/>
        </w:rPr>
        <w:t xml:space="preserve"> </w:t>
      </w:r>
    </w:p>
    <w:p w:rsidR="00CC60FC" w:rsidRDefault="00F86E39" w:rsidP="00785C15">
      <w:pPr>
        <w:spacing w:after="0" w:line="480" w:lineRule="auto"/>
        <w:rPr>
          <w:rFonts w:ascii="Times New Roman" w:hAnsi="Times New Roman" w:cs="Times New Roman"/>
        </w:rPr>
        <w:sectPr w:rsidR="00CC60FC" w:rsidSect="00167216">
          <w:footerReference w:type="default" r:id="rId9"/>
          <w:pgSz w:w="11907" w:h="16839" w:code="9"/>
          <w:pgMar w:top="1440" w:right="992" w:bottom="1276" w:left="1440" w:header="709" w:footer="563" w:gutter="0"/>
          <w:lnNumType w:countBy="1" w:restart="continuous"/>
          <w:cols w:space="708"/>
          <w:docGrid w:linePitch="360"/>
        </w:sectPr>
      </w:pPr>
      <w:r>
        <w:rPr>
          <w:rFonts w:ascii="Times New Roman" w:hAnsi="Times New Roman" w:cs="Times New Roman"/>
        </w:rPr>
        <w:lastRenderedPageBreak/>
        <w:t>C</w:t>
      </w:r>
      <w:r w:rsidRPr="00D72D12">
        <w:rPr>
          <w:rFonts w:ascii="Times New Roman" w:hAnsi="Times New Roman" w:cs="Times New Roman"/>
        </w:rPr>
        <w:t xml:space="preserve">haracteristics of the study participants are presented as percentages </w:t>
      </w:r>
      <w:r>
        <w:rPr>
          <w:rFonts w:ascii="Times New Roman" w:hAnsi="Times New Roman" w:cs="Times New Roman"/>
        </w:rPr>
        <w:t xml:space="preserve">(number) </w:t>
      </w:r>
      <w:r w:rsidRPr="00D72D12">
        <w:rPr>
          <w:rFonts w:ascii="Times New Roman" w:hAnsi="Times New Roman" w:cs="Times New Roman"/>
        </w:rPr>
        <w:t>for categorical variables and as median (25</w:t>
      </w:r>
      <w:r w:rsidRPr="00D72D12">
        <w:rPr>
          <w:rFonts w:ascii="Times New Roman" w:hAnsi="Times New Roman" w:cs="Times New Roman"/>
          <w:vertAlign w:val="superscript"/>
        </w:rPr>
        <w:t>th</w:t>
      </w:r>
      <w:r w:rsidRPr="00D72D12">
        <w:rPr>
          <w:rFonts w:ascii="Times New Roman" w:hAnsi="Times New Roman" w:cs="Times New Roman"/>
        </w:rPr>
        <w:t>, 75</w:t>
      </w:r>
      <w:r w:rsidRPr="00D72D12">
        <w:rPr>
          <w:rFonts w:ascii="Times New Roman" w:hAnsi="Times New Roman" w:cs="Times New Roman"/>
          <w:vertAlign w:val="superscript"/>
        </w:rPr>
        <w:t>th</w:t>
      </w:r>
      <w:r w:rsidRPr="00D72D12">
        <w:rPr>
          <w:rFonts w:ascii="Times New Roman" w:hAnsi="Times New Roman" w:cs="Times New Roman"/>
        </w:rPr>
        <w:t xml:space="preserve"> percentiles) for continuous variab</w:t>
      </w:r>
      <w:r>
        <w:rPr>
          <w:rFonts w:ascii="Times New Roman" w:hAnsi="Times New Roman" w:cs="Times New Roman"/>
        </w:rPr>
        <w:t>l</w:t>
      </w:r>
      <w:r w:rsidRPr="00D72D12">
        <w:rPr>
          <w:rFonts w:ascii="Times New Roman" w:hAnsi="Times New Roman" w:cs="Times New Roman"/>
        </w:rPr>
        <w:t>es.</w:t>
      </w:r>
      <w:r>
        <w:rPr>
          <w:rFonts w:ascii="Times New Roman" w:hAnsi="Times New Roman" w:cs="Times New Roman"/>
        </w:rPr>
        <w:t xml:space="preserve"> </w:t>
      </w:r>
    </w:p>
    <w:p w:rsidR="000F22BE" w:rsidRDefault="000F22BE" w:rsidP="00785C15">
      <w:pPr>
        <w:spacing w:after="0" w:line="480" w:lineRule="auto"/>
        <w:rPr>
          <w:rFonts w:ascii="Times New Roman" w:hAnsi="Times New Roman" w:cs="Times New Roman"/>
          <w:bCs/>
          <w:color w:val="000000"/>
        </w:rPr>
      </w:pPr>
      <w:r w:rsidRPr="005079C4">
        <w:rPr>
          <w:rFonts w:ascii="Times New Roman" w:hAnsi="Times New Roman" w:cs="Times New Roman"/>
          <w:b/>
        </w:rPr>
        <w:lastRenderedPageBreak/>
        <w:t>Table 2:</w:t>
      </w:r>
      <w:r w:rsidRPr="005079C4">
        <w:rPr>
          <w:rFonts w:ascii="Times New Roman" w:hAnsi="Times New Roman" w:cs="Times New Roman"/>
          <w:bCs/>
          <w:color w:val="000000"/>
        </w:rPr>
        <w:t xml:space="preserve"> Shown are regression coefficients </w:t>
      </w:r>
      <w:r w:rsidR="00B27226">
        <w:rPr>
          <w:rFonts w:ascii="Times New Roman" w:hAnsi="Times New Roman" w:cs="Times New Roman"/>
          <w:bCs/>
          <w:color w:val="000000"/>
        </w:rPr>
        <w:t xml:space="preserve">(95% CI) </w:t>
      </w:r>
      <w:r w:rsidRPr="005079C4">
        <w:rPr>
          <w:rFonts w:ascii="Times New Roman" w:hAnsi="Times New Roman" w:cs="Times New Roman"/>
          <w:bCs/>
          <w:color w:val="000000"/>
        </w:rPr>
        <w:t xml:space="preserve">per one </w:t>
      </w:r>
      <w:r>
        <w:rPr>
          <w:rFonts w:ascii="Times New Roman" w:hAnsi="Times New Roman" w:cs="Times New Roman"/>
          <w:bCs/>
          <w:color w:val="000000"/>
        </w:rPr>
        <w:t xml:space="preserve">percent change </w:t>
      </w:r>
      <w:r w:rsidRPr="005079C4">
        <w:rPr>
          <w:rFonts w:ascii="Times New Roman" w:hAnsi="Times New Roman" w:cs="Times New Roman"/>
          <w:bCs/>
          <w:color w:val="000000"/>
        </w:rPr>
        <w:t xml:space="preserve">of inflammation markers for cross-sectional and longitudinal associations with changes in </w:t>
      </w:r>
      <w:r w:rsidRPr="002D41C6">
        <w:rPr>
          <w:rFonts w:ascii="Times New Roman" w:hAnsi="Times New Roman" w:cs="Times New Roman"/>
          <w:bCs/>
          <w:color w:val="000000" w:themeColor="text1"/>
        </w:rPr>
        <w:t>HbA</w:t>
      </w:r>
      <w:r w:rsidRPr="002D41C6">
        <w:rPr>
          <w:rFonts w:ascii="Times New Roman" w:hAnsi="Times New Roman" w:cs="Times New Roman"/>
          <w:bCs/>
          <w:color w:val="000000" w:themeColor="text1"/>
          <w:vertAlign w:val="subscript"/>
        </w:rPr>
        <w:t>1c</w:t>
      </w:r>
      <w:r w:rsidR="009638F5" w:rsidRPr="002D41C6">
        <w:rPr>
          <w:rFonts w:ascii="Times New Roman" w:hAnsi="Times New Roman" w:cs="Times New Roman"/>
          <w:bCs/>
          <w:color w:val="000000" w:themeColor="text1"/>
        </w:rPr>
        <w:t xml:space="preserve"> (unit=%)</w:t>
      </w:r>
      <w:r w:rsidRPr="002D41C6">
        <w:rPr>
          <w:rFonts w:ascii="Times New Roman" w:hAnsi="Times New Roman" w:cs="Times New Roman"/>
          <w:bCs/>
          <w:color w:val="000000" w:themeColor="text1"/>
          <w:vertAlign w:val="subscript"/>
        </w:rPr>
        <w:t>,</w:t>
      </w:r>
      <w:r w:rsidRPr="002D41C6">
        <w:rPr>
          <w:rFonts w:ascii="Times New Roman" w:hAnsi="Times New Roman" w:cs="Times New Roman"/>
          <w:bCs/>
          <w:color w:val="000000" w:themeColor="text1"/>
        </w:rPr>
        <w:t xml:space="preserve"> </w:t>
      </w:r>
      <w:r w:rsidRPr="005079C4">
        <w:rPr>
          <w:rFonts w:ascii="Times New Roman" w:hAnsi="Times New Roman" w:cs="Times New Roman"/>
          <w:bCs/>
          <w:color w:val="000000"/>
        </w:rPr>
        <w:t>log</w:t>
      </w:r>
      <w:r w:rsidRPr="005079C4">
        <w:rPr>
          <w:rFonts w:ascii="Times New Roman" w:hAnsi="Times New Roman" w:cs="Times New Roman"/>
          <w:bCs/>
          <w:i/>
          <w:color w:val="000000"/>
          <w:vertAlign w:val="subscript"/>
        </w:rPr>
        <w:t>e</w:t>
      </w:r>
      <w:r w:rsidRPr="005079C4">
        <w:rPr>
          <w:rFonts w:ascii="Times New Roman" w:hAnsi="Times New Roman" w:cs="Times New Roman"/>
          <w:bCs/>
          <w:color w:val="000000"/>
        </w:rPr>
        <w:t>-transformed HOMA-IR and log</w:t>
      </w:r>
      <w:r w:rsidRPr="005079C4">
        <w:rPr>
          <w:rFonts w:ascii="Times New Roman" w:hAnsi="Times New Roman" w:cs="Times New Roman"/>
          <w:bCs/>
          <w:i/>
          <w:color w:val="000000"/>
          <w:vertAlign w:val="subscript"/>
        </w:rPr>
        <w:t>e</w:t>
      </w:r>
      <w:r w:rsidRPr="005079C4">
        <w:rPr>
          <w:rFonts w:ascii="Times New Roman" w:hAnsi="Times New Roman" w:cs="Times New Roman"/>
          <w:bCs/>
          <w:color w:val="000000"/>
        </w:rPr>
        <w:t>-transformed HOMA-β, respectively.</w:t>
      </w:r>
    </w:p>
    <w:p w:rsidR="00CC60FC" w:rsidRDefault="00CC60FC" w:rsidP="00DE6818">
      <w:pPr>
        <w:spacing w:after="0" w:line="240" w:lineRule="auto"/>
        <w:rPr>
          <w:rFonts w:ascii="Times New Roman" w:hAnsi="Times New Roman" w:cs="Times New Roman"/>
          <w:bCs/>
          <w:color w:val="000000"/>
        </w:rPr>
      </w:pPr>
    </w:p>
    <w:tbl>
      <w:tblPr>
        <w:tblW w:w="13166" w:type="dxa"/>
        <w:tblCellMar>
          <w:left w:w="70" w:type="dxa"/>
          <w:right w:w="70" w:type="dxa"/>
        </w:tblCellMar>
        <w:tblLook w:val="00A0" w:firstRow="1" w:lastRow="0" w:firstColumn="1" w:lastColumn="0" w:noHBand="0" w:noVBand="0"/>
      </w:tblPr>
      <w:tblGrid>
        <w:gridCol w:w="1580"/>
        <w:gridCol w:w="1429"/>
        <w:gridCol w:w="2539"/>
        <w:gridCol w:w="2539"/>
        <w:gridCol w:w="2539"/>
        <w:gridCol w:w="2540"/>
      </w:tblGrid>
      <w:tr w:rsidR="00B27226" w:rsidRPr="00350B4B" w:rsidTr="00844E63">
        <w:trPr>
          <w:trHeight w:val="397"/>
        </w:trPr>
        <w:tc>
          <w:tcPr>
            <w:tcW w:w="1580" w:type="dxa"/>
            <w:tcBorders>
              <w:top w:val="single" w:sz="4" w:space="0" w:color="auto"/>
              <w:bottom w:val="nil"/>
            </w:tcBorders>
            <w:noWrap/>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1429" w:type="dxa"/>
            <w:tcBorders>
              <w:top w:val="single" w:sz="4" w:space="0" w:color="auto"/>
              <w:bottom w:val="nil"/>
            </w:tcBorders>
            <w:noWrap/>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r w:rsidRPr="006567AF">
              <w:rPr>
                <w:rFonts w:ascii="Times New Roman" w:hAnsi="Times New Roman" w:cs="Times New Roman"/>
                <w:b/>
                <w:bCs/>
                <w:color w:val="000000"/>
                <w:szCs w:val="20"/>
              </w:rPr>
              <w:t>Model  1</w:t>
            </w: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r w:rsidRPr="006567AF">
              <w:rPr>
                <w:rFonts w:ascii="Times New Roman" w:hAnsi="Times New Roman" w:cs="Times New Roman"/>
                <w:b/>
                <w:bCs/>
                <w:color w:val="000000"/>
                <w:szCs w:val="20"/>
              </w:rPr>
              <w:t>Model 2</w:t>
            </w: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r w:rsidRPr="006567AF">
              <w:rPr>
                <w:rFonts w:ascii="Times New Roman" w:hAnsi="Times New Roman" w:cs="Times New Roman"/>
                <w:b/>
                <w:bCs/>
                <w:color w:val="000000"/>
                <w:szCs w:val="20"/>
              </w:rPr>
              <w:t>Model 3</w:t>
            </w:r>
          </w:p>
        </w:tc>
        <w:tc>
          <w:tcPr>
            <w:tcW w:w="2540"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r w:rsidRPr="006567AF">
              <w:rPr>
                <w:rFonts w:ascii="Times New Roman" w:hAnsi="Times New Roman" w:cs="Times New Roman"/>
                <w:b/>
                <w:bCs/>
                <w:color w:val="000000"/>
                <w:szCs w:val="20"/>
              </w:rPr>
              <w:t>Model 4</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b/>
                <w:bCs/>
                <w:color w:val="000000"/>
                <w:szCs w:val="20"/>
              </w:rPr>
            </w:pPr>
            <w:r w:rsidRPr="006567AF">
              <w:rPr>
                <w:rFonts w:ascii="Times New Roman" w:hAnsi="Times New Roman" w:cs="Times New Roman"/>
                <w:b/>
                <w:bCs/>
                <w:color w:val="000000"/>
                <w:szCs w:val="20"/>
              </w:rPr>
              <w:t>HbA</w:t>
            </w:r>
            <w:r w:rsidRPr="006567AF">
              <w:rPr>
                <w:rFonts w:ascii="Times New Roman" w:hAnsi="Times New Roman" w:cs="Times New Roman"/>
                <w:b/>
                <w:bCs/>
                <w:color w:val="000000"/>
                <w:szCs w:val="20"/>
                <w:vertAlign w:val="subscript"/>
              </w:rPr>
              <w:t>1c</w:t>
            </w:r>
          </w:p>
        </w:tc>
        <w:tc>
          <w:tcPr>
            <w:tcW w:w="1429" w:type="dxa"/>
            <w:tcBorders>
              <w:top w:val="nil"/>
              <w:bottom w:val="single" w:sz="4" w:space="0" w:color="auto"/>
            </w:tcBorders>
            <w:noWrap/>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b/>
                <w:bCs/>
                <w:color w:val="000000"/>
                <w:szCs w:val="20"/>
              </w:rPr>
            </w:pPr>
          </w:p>
        </w:tc>
      </w:tr>
      <w:tr w:rsidR="00B27226" w:rsidRPr="00350B4B" w:rsidTr="00844E63">
        <w:trPr>
          <w:trHeight w:val="300"/>
        </w:trPr>
        <w:tc>
          <w:tcPr>
            <w:tcW w:w="1580" w:type="dxa"/>
            <w:tcBorders>
              <w:top w:val="single" w:sz="4" w:space="0" w:color="auto"/>
              <w:bottom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eukocyte count</w:t>
            </w:r>
          </w:p>
        </w:tc>
        <w:tc>
          <w:tcPr>
            <w:tcW w:w="1429" w:type="dxa"/>
            <w:tcBorders>
              <w:top w:val="single" w:sz="4" w:space="0" w:color="auto"/>
              <w:bottom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819</w:t>
            </w:r>
          </w:p>
        </w:tc>
        <w:tc>
          <w:tcPr>
            <w:tcW w:w="1429"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35 (0.144;0.325)***</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32 (0.137;0.327)***</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02 (0.107;0.297)***</w:t>
            </w:r>
          </w:p>
        </w:tc>
        <w:tc>
          <w:tcPr>
            <w:tcW w:w="2540"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87 (0.093;0.280)***</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91 (0.056;0.325)**</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91 (0.056;0.325)**</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91 (0.056;0.325)**</w:t>
            </w: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68 (0.033;0.303)*</w:t>
            </w:r>
          </w:p>
        </w:tc>
      </w:tr>
      <w:tr w:rsidR="00B27226" w:rsidRPr="00350B4B" w:rsidTr="00844E63">
        <w:trPr>
          <w:trHeight w:val="300"/>
        </w:trPr>
        <w:tc>
          <w:tcPr>
            <w:tcW w:w="1580" w:type="dxa"/>
            <w:tcBorders>
              <w:top w:val="single" w:sz="4" w:space="0" w:color="auto"/>
              <w:bottom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hsCRP</w:t>
            </w:r>
          </w:p>
        </w:tc>
        <w:tc>
          <w:tcPr>
            <w:tcW w:w="1429" w:type="dxa"/>
            <w:tcBorders>
              <w:top w:val="single" w:sz="4" w:space="0" w:color="auto"/>
              <w:bottom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808</w:t>
            </w:r>
          </w:p>
        </w:tc>
        <w:tc>
          <w:tcPr>
            <w:tcW w:w="1429"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55 (0.033;0.077)***</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56 (0.034;0.078)***</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47 (0.024;0.070)***</w:t>
            </w:r>
          </w:p>
        </w:tc>
        <w:tc>
          <w:tcPr>
            <w:tcW w:w="2540"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38 (0.015;0.061)**</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20 (-0.011;0.050)</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20 (-0.011;0.050)</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20 (-0.011;0.050)</w:t>
            </w: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17 (-0.013;0.047)</w:t>
            </w:r>
          </w:p>
        </w:tc>
      </w:tr>
      <w:tr w:rsidR="00B27226" w:rsidRPr="00350B4B" w:rsidTr="00844E63">
        <w:trPr>
          <w:trHeight w:val="300"/>
        </w:trPr>
        <w:tc>
          <w:tcPr>
            <w:tcW w:w="1580" w:type="dxa"/>
            <w:tcBorders>
              <w:top w:val="single" w:sz="4" w:space="0" w:color="auto"/>
              <w:bottom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Adiponectin</w:t>
            </w:r>
          </w:p>
        </w:tc>
        <w:tc>
          <w:tcPr>
            <w:tcW w:w="1429" w:type="dxa"/>
            <w:tcBorders>
              <w:top w:val="single" w:sz="4" w:space="0" w:color="auto"/>
              <w:bottom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bottom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809</w:t>
            </w:r>
          </w:p>
        </w:tc>
        <w:tc>
          <w:tcPr>
            <w:tcW w:w="1429"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40 (-0.185;-0.095)***</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36 (-0.181;-0.092)***</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11 (-0.159;-0.063)***</w:t>
            </w:r>
          </w:p>
        </w:tc>
        <w:tc>
          <w:tcPr>
            <w:tcW w:w="2540"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03 (-0.150;-0.056)***</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77 (-0.254;-0.099)***</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77 (-0.254;-0.099)***</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77 (-0.254;-0.099)***</w:t>
            </w: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65 (-0.243;-0.087)***</w:t>
            </w:r>
          </w:p>
        </w:tc>
      </w:tr>
      <w:tr w:rsidR="00B27226" w:rsidRPr="00350B4B" w:rsidTr="00844E63">
        <w:trPr>
          <w:trHeight w:val="300"/>
        </w:trPr>
        <w:tc>
          <w:tcPr>
            <w:tcW w:w="1580" w:type="dxa"/>
            <w:tcBorders>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b/>
                <w:bCs/>
                <w:color w:val="000000"/>
                <w:szCs w:val="20"/>
              </w:rPr>
              <w:t>HOMA-IR</w:t>
            </w:r>
          </w:p>
        </w:tc>
        <w:tc>
          <w:tcPr>
            <w:tcW w:w="1429" w:type="dxa"/>
            <w:tcBorders>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b/>
                <w:bCs/>
                <w:color w:val="000000"/>
                <w:szCs w:val="20"/>
              </w:rPr>
            </w:pPr>
          </w:p>
        </w:tc>
        <w:tc>
          <w:tcPr>
            <w:tcW w:w="2539" w:type="dxa"/>
            <w:tcBorders>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eukocyte count</w:t>
            </w:r>
          </w:p>
        </w:tc>
        <w:tc>
          <w:tcPr>
            <w:tcW w:w="1429"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809</w:t>
            </w:r>
          </w:p>
        </w:tc>
        <w:tc>
          <w:tcPr>
            <w:tcW w:w="1429"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453 (0.285;0.621)***</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478 (0.304;0.653)***</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89 (0.145;0.432)***</w:t>
            </w:r>
          </w:p>
        </w:tc>
        <w:tc>
          <w:tcPr>
            <w:tcW w:w="2540"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80 (0.144;0.416)***</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33 (0.055;0.411)*</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33 (0.055;0.411)*</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33 (0.055;0.411)*</w:t>
            </w: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67 (-0.005;0.339)</w:t>
            </w:r>
          </w:p>
        </w:tc>
      </w:tr>
      <w:tr w:rsidR="00B27226" w:rsidRPr="00350B4B" w:rsidTr="00844E63">
        <w:trPr>
          <w:trHeight w:val="300"/>
        </w:trPr>
        <w:tc>
          <w:tcPr>
            <w:tcW w:w="1580"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hsCRP</w:t>
            </w:r>
          </w:p>
        </w:tc>
        <w:tc>
          <w:tcPr>
            <w:tcW w:w="1429"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799</w:t>
            </w:r>
          </w:p>
        </w:tc>
        <w:tc>
          <w:tcPr>
            <w:tcW w:w="1429"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70 (0.130;0.210)***</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66 (0.125;0.206)***</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63 (0.027;0.099)***</w:t>
            </w:r>
          </w:p>
        </w:tc>
        <w:tc>
          <w:tcPr>
            <w:tcW w:w="2540"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58 (0.024;0.092)***</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39 (0.000;0.079)*</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39 (0.000;0.079)*</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39 (0.000;0.079)*</w:t>
            </w: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24 (-0.014;0.062)</w:t>
            </w:r>
          </w:p>
        </w:tc>
      </w:tr>
      <w:tr w:rsidR="00B27226" w:rsidRPr="00350B4B" w:rsidTr="00844E63">
        <w:trPr>
          <w:trHeight w:val="300"/>
        </w:trPr>
        <w:tc>
          <w:tcPr>
            <w:tcW w:w="1580"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Adiponectin</w:t>
            </w:r>
          </w:p>
        </w:tc>
        <w:tc>
          <w:tcPr>
            <w:tcW w:w="1429"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802</w:t>
            </w:r>
          </w:p>
        </w:tc>
        <w:tc>
          <w:tcPr>
            <w:tcW w:w="1429"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423 (-0.502;-0.343)***</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425 (-0.503;-0.346)***</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50 (-0.321;-0.180)***</w:t>
            </w:r>
          </w:p>
        </w:tc>
        <w:tc>
          <w:tcPr>
            <w:tcW w:w="2540"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31 (-0.298;-0.164)***</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79 (-0.282;-0.076)***</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79 (-0.282;-0.076)***</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79 (-0.282;-0.076)***</w:t>
            </w: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75 (-0.174;0.024)</w:t>
            </w:r>
          </w:p>
        </w:tc>
      </w:tr>
      <w:tr w:rsidR="00B27226" w:rsidRPr="00350B4B" w:rsidTr="00844E63">
        <w:trPr>
          <w:trHeight w:val="300"/>
        </w:trPr>
        <w:tc>
          <w:tcPr>
            <w:tcW w:w="1580" w:type="dxa"/>
            <w:tcBorders>
              <w:top w:val="single" w:sz="4" w:space="0" w:color="auto"/>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b/>
                <w:bCs/>
                <w:color w:val="000000"/>
                <w:szCs w:val="20"/>
              </w:rPr>
              <w:lastRenderedPageBreak/>
              <w:t>HOMA-β</w:t>
            </w:r>
          </w:p>
        </w:tc>
        <w:tc>
          <w:tcPr>
            <w:tcW w:w="1429" w:type="dxa"/>
            <w:tcBorders>
              <w:top w:val="single" w:sz="4" w:space="0" w:color="auto"/>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b/>
                <w:bCs/>
                <w:color w:val="000000"/>
                <w:szCs w:val="20"/>
              </w:rPr>
            </w:pPr>
          </w:p>
        </w:tc>
        <w:tc>
          <w:tcPr>
            <w:tcW w:w="2539" w:type="dxa"/>
            <w:tcBorders>
              <w:top w:val="single" w:sz="4" w:space="0" w:color="auto"/>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eukocyte count</w:t>
            </w:r>
          </w:p>
        </w:tc>
        <w:tc>
          <w:tcPr>
            <w:tcW w:w="1429"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809</w:t>
            </w:r>
          </w:p>
        </w:tc>
        <w:tc>
          <w:tcPr>
            <w:tcW w:w="1429" w:type="dxa"/>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369 (0.223;0.515)***</w:t>
            </w:r>
          </w:p>
        </w:tc>
        <w:tc>
          <w:tcPr>
            <w:tcW w:w="2539" w:type="dxa"/>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349 (0.198;0.499)***</w:t>
            </w:r>
          </w:p>
        </w:tc>
        <w:tc>
          <w:tcPr>
            <w:tcW w:w="2539" w:type="dxa"/>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33 (0.096;0.370)***</w:t>
            </w:r>
          </w:p>
        </w:tc>
        <w:tc>
          <w:tcPr>
            <w:tcW w:w="2540" w:type="dxa"/>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53 (0.119;0.387)***</w:t>
            </w:r>
          </w:p>
        </w:tc>
      </w:tr>
      <w:tr w:rsidR="00B27226" w:rsidRPr="00350B4B" w:rsidTr="00844E63">
        <w:trPr>
          <w:trHeight w:val="300"/>
        </w:trPr>
        <w:tc>
          <w:tcPr>
            <w:tcW w:w="1580" w:type="dxa"/>
            <w:tcBorders>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89 (0.122;0.456)***</w:t>
            </w:r>
          </w:p>
        </w:tc>
        <w:tc>
          <w:tcPr>
            <w:tcW w:w="2539" w:type="dxa"/>
            <w:tcBorders>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89 (0.122;0.456)***</w:t>
            </w:r>
          </w:p>
        </w:tc>
        <w:tc>
          <w:tcPr>
            <w:tcW w:w="2539" w:type="dxa"/>
            <w:tcBorders>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89 (0.122;0.456)***</w:t>
            </w:r>
          </w:p>
        </w:tc>
        <w:tc>
          <w:tcPr>
            <w:tcW w:w="2540" w:type="dxa"/>
            <w:tcBorders>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34 (0.067;0.402)**</w:t>
            </w:r>
          </w:p>
        </w:tc>
      </w:tr>
      <w:tr w:rsidR="00B27226" w:rsidRPr="00350B4B" w:rsidTr="00844E63">
        <w:trPr>
          <w:trHeight w:val="300"/>
        </w:trPr>
        <w:tc>
          <w:tcPr>
            <w:tcW w:w="1580"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hsCRP</w:t>
            </w:r>
          </w:p>
        </w:tc>
        <w:tc>
          <w:tcPr>
            <w:tcW w:w="1429"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799</w:t>
            </w:r>
          </w:p>
        </w:tc>
        <w:tc>
          <w:tcPr>
            <w:tcW w:w="1429"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15 (0.080;0.150)***</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07 (0.071;0.143)***</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42 (0.007;0.076)*</w:t>
            </w:r>
          </w:p>
        </w:tc>
        <w:tc>
          <w:tcPr>
            <w:tcW w:w="2540"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48 (0.015;0.082)**</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05 (-0.032;0.042)</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05 (-0.032;0.042)</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05 (-0.032;0.042)</w:t>
            </w: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03 (-0.041;0.034)</w:t>
            </w:r>
          </w:p>
        </w:tc>
      </w:tr>
      <w:tr w:rsidR="00B27226" w:rsidRPr="00350B4B" w:rsidTr="00844E63">
        <w:trPr>
          <w:trHeight w:val="300"/>
        </w:trPr>
        <w:tc>
          <w:tcPr>
            <w:tcW w:w="1580"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Adiponectin</w:t>
            </w:r>
          </w:p>
        </w:tc>
        <w:tc>
          <w:tcPr>
            <w:tcW w:w="1429" w:type="dxa"/>
            <w:tcBorders>
              <w:top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39"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c>
          <w:tcPr>
            <w:tcW w:w="2540" w:type="dxa"/>
            <w:tcBorders>
              <w:top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p>
        </w:tc>
      </w:tr>
      <w:tr w:rsidR="00B27226" w:rsidRPr="00350B4B" w:rsidTr="00844E63">
        <w:trPr>
          <w:trHeight w:val="300"/>
        </w:trPr>
        <w:tc>
          <w:tcPr>
            <w:tcW w:w="1580"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N = 802</w:t>
            </w:r>
          </w:p>
        </w:tc>
        <w:tc>
          <w:tcPr>
            <w:tcW w:w="1429" w:type="dxa"/>
            <w:tcBorders>
              <w:top w:val="nil"/>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cross-sectional</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47 (-0.318;-0.176)***</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248 (-0.318;-0.178)***</w:t>
            </w:r>
          </w:p>
        </w:tc>
        <w:tc>
          <w:tcPr>
            <w:tcW w:w="2539"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36 (-0.205;-0.068)***</w:t>
            </w:r>
          </w:p>
        </w:tc>
        <w:tc>
          <w:tcPr>
            <w:tcW w:w="2540" w:type="dxa"/>
            <w:tcBorders>
              <w:top w:val="nil"/>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134 (-0.201;-0.067)***</w:t>
            </w:r>
          </w:p>
        </w:tc>
      </w:tr>
      <w:tr w:rsidR="00B27226" w:rsidRPr="00350B4B" w:rsidTr="00844E63">
        <w:trPr>
          <w:trHeight w:val="300"/>
        </w:trPr>
        <w:tc>
          <w:tcPr>
            <w:tcW w:w="1580"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p>
        </w:tc>
        <w:tc>
          <w:tcPr>
            <w:tcW w:w="1429" w:type="dxa"/>
            <w:tcBorders>
              <w:top w:val="nil"/>
              <w:bottom w:val="single" w:sz="4" w:space="0" w:color="auto"/>
            </w:tcBorders>
            <w:noWrap/>
            <w:vAlign w:val="center"/>
          </w:tcPr>
          <w:p w:rsidR="00B27226" w:rsidRPr="006567AF" w:rsidRDefault="00B27226" w:rsidP="00FA5CE7">
            <w:pPr>
              <w:spacing w:after="0" w:line="240" w:lineRule="auto"/>
              <w:rPr>
                <w:rFonts w:ascii="Times New Roman" w:hAnsi="Times New Roman" w:cs="Times New Roman"/>
                <w:color w:val="000000"/>
                <w:szCs w:val="20"/>
              </w:rPr>
            </w:pPr>
            <w:r w:rsidRPr="006567AF">
              <w:rPr>
                <w:rFonts w:ascii="Times New Roman" w:hAnsi="Times New Roman" w:cs="Times New Roman"/>
                <w:color w:val="000000"/>
                <w:szCs w:val="20"/>
              </w:rPr>
              <w:t>longitudinal</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49 (-0.146;0.048)</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49 (-0.146;0.048)</w:t>
            </w:r>
          </w:p>
        </w:tc>
        <w:tc>
          <w:tcPr>
            <w:tcW w:w="2539"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49 (-0.146;0.048)</w:t>
            </w:r>
          </w:p>
        </w:tc>
        <w:tc>
          <w:tcPr>
            <w:tcW w:w="2540" w:type="dxa"/>
            <w:tcBorders>
              <w:top w:val="nil"/>
              <w:bottom w:val="single" w:sz="4" w:space="0" w:color="auto"/>
            </w:tcBorders>
            <w:vAlign w:val="center"/>
          </w:tcPr>
          <w:p w:rsidR="00B27226" w:rsidRPr="006567AF" w:rsidRDefault="00B27226" w:rsidP="00FA5CE7">
            <w:pPr>
              <w:spacing w:after="0" w:line="240" w:lineRule="auto"/>
              <w:jc w:val="center"/>
              <w:rPr>
                <w:rFonts w:ascii="Times New Roman" w:hAnsi="Times New Roman" w:cs="Times New Roman"/>
                <w:color w:val="000000"/>
                <w:szCs w:val="20"/>
              </w:rPr>
            </w:pPr>
            <w:r w:rsidRPr="006567AF">
              <w:rPr>
                <w:rFonts w:ascii="Times New Roman" w:hAnsi="Times New Roman" w:cs="Times New Roman"/>
                <w:color w:val="000000"/>
                <w:szCs w:val="20"/>
              </w:rPr>
              <w:t>0.022 (-0.075;0.119)</w:t>
            </w:r>
          </w:p>
        </w:tc>
      </w:tr>
    </w:tbl>
    <w:p w:rsidR="00785C15" w:rsidRDefault="00785C15" w:rsidP="00785C15">
      <w:pPr>
        <w:spacing w:after="0" w:line="480" w:lineRule="auto"/>
        <w:rPr>
          <w:rFonts w:ascii="Times New Roman" w:hAnsi="Times New Roman" w:cs="Times New Roman"/>
          <w:bCs/>
          <w:color w:val="000000"/>
        </w:rPr>
      </w:pPr>
    </w:p>
    <w:p w:rsidR="00B27226" w:rsidRPr="00B27226" w:rsidRDefault="00B27226" w:rsidP="00785C15">
      <w:pPr>
        <w:spacing w:after="0" w:line="480" w:lineRule="auto"/>
        <w:rPr>
          <w:rFonts w:ascii="Times New Roman" w:hAnsi="Times New Roman" w:cs="Times New Roman"/>
          <w:bCs/>
          <w:color w:val="000000"/>
        </w:rPr>
      </w:pPr>
      <w:r w:rsidRPr="00B27226">
        <w:rPr>
          <w:rFonts w:ascii="Times New Roman" w:hAnsi="Times New Roman" w:cs="Times New Roman"/>
          <w:bCs/>
          <w:color w:val="000000"/>
        </w:rPr>
        <w:t>hsCRP, high sensitivity C-reactive protein; HOMA-IR, homeostasis model assessment for insulin resistance; HOMA-ß, beta-cell function</w:t>
      </w:r>
    </w:p>
    <w:p w:rsidR="005850F3" w:rsidRDefault="00B27226" w:rsidP="009B3E30">
      <w:pPr>
        <w:spacing w:after="0" w:line="480" w:lineRule="auto"/>
        <w:rPr>
          <w:rFonts w:ascii="Times New Roman" w:hAnsi="Times New Roman" w:cs="Times New Roman"/>
          <w:bCs/>
          <w:color w:val="000000"/>
        </w:rPr>
      </w:pPr>
      <w:r w:rsidRPr="00B27226">
        <w:rPr>
          <w:rFonts w:ascii="Times New Roman" w:hAnsi="Times New Roman" w:cs="Times New Roman"/>
          <w:bCs/>
          <w:color w:val="000000"/>
        </w:rPr>
        <w:t>Adjustments: Model 1: age + sex; Model 2: M1 + smoking + alcohol intake + physical inactivity + parental history of diabetes; Model 3: M2 + waist circumference + ratio of total and HDL cholesterol + log</w:t>
      </w:r>
      <w:r w:rsidRPr="002D752A">
        <w:rPr>
          <w:rFonts w:ascii="Times New Roman" w:hAnsi="Times New Roman" w:cs="Times New Roman"/>
          <w:bCs/>
          <w:color w:val="000000"/>
          <w:vertAlign w:val="subscript"/>
        </w:rPr>
        <w:t>e</w:t>
      </w:r>
      <w:r w:rsidRPr="00B27226">
        <w:rPr>
          <w:rFonts w:ascii="Times New Roman" w:hAnsi="Times New Roman" w:cs="Times New Roman"/>
          <w:bCs/>
          <w:color w:val="000000"/>
        </w:rPr>
        <w:t>(triglycerides) + systolic blood pressure; Model 4: M3 + all adjusted covariates time-dependent (parental history of diabetes only from follow-up)</w:t>
      </w:r>
      <w:r>
        <w:rPr>
          <w:rFonts w:ascii="Times New Roman" w:hAnsi="Times New Roman" w:cs="Times New Roman"/>
          <w:bCs/>
          <w:color w:val="000000"/>
        </w:rPr>
        <w:t>; * p&lt;0.05, ** p&lt;0.01; *** p&lt;0.001</w:t>
      </w:r>
      <w:r w:rsidR="009B3E30">
        <w:rPr>
          <w:rFonts w:ascii="Times New Roman" w:hAnsi="Times New Roman" w:cs="Times New Roman"/>
          <w:bCs/>
          <w:color w:val="000000"/>
        </w:rPr>
        <w:t xml:space="preserve"> </w:t>
      </w:r>
    </w:p>
    <w:sectPr w:rsidR="005850F3" w:rsidSect="00844E63">
      <w:pgSz w:w="16839" w:h="11907" w:orient="landscape" w:code="9"/>
      <w:pgMar w:top="1440" w:right="1440" w:bottom="992" w:left="1276" w:header="709" w:footer="563"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0A2B" w:rsidRDefault="00360A2B" w:rsidP="002466EA">
      <w:pPr>
        <w:spacing w:after="0" w:line="240" w:lineRule="auto"/>
      </w:pPr>
      <w:r>
        <w:separator/>
      </w:r>
    </w:p>
  </w:endnote>
  <w:endnote w:type="continuationSeparator" w:id="0">
    <w:p w:rsidR="00360A2B" w:rsidRDefault="00360A2B" w:rsidP="002466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atha">
    <w:panose1 w:val="020B0604020202020204"/>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0A2B" w:rsidRPr="002466EA" w:rsidRDefault="00360A2B" w:rsidP="002466EA">
    <w:pPr>
      <w:pStyle w:val="Fuzeile"/>
      <w:jc w:val="center"/>
      <w:rPr>
        <w:rFonts w:ascii="Times New Roman" w:hAnsi="Times New Roman" w:cs="Times New Roman"/>
      </w:rPr>
    </w:pPr>
    <w:r w:rsidRPr="002466EA">
      <w:rPr>
        <w:rFonts w:ascii="Times New Roman" w:hAnsi="Times New Roman" w:cs="Times New Roman"/>
      </w:rPr>
      <w:fldChar w:fldCharType="begin"/>
    </w:r>
    <w:r w:rsidRPr="002466EA">
      <w:rPr>
        <w:rFonts w:ascii="Times New Roman" w:hAnsi="Times New Roman" w:cs="Times New Roman"/>
      </w:rPr>
      <w:instrText xml:space="preserve"> PAGE  \* Arabic  \* MERGEFORMAT </w:instrText>
    </w:r>
    <w:r w:rsidRPr="002466EA">
      <w:rPr>
        <w:rFonts w:ascii="Times New Roman" w:hAnsi="Times New Roman" w:cs="Times New Roman"/>
      </w:rPr>
      <w:fldChar w:fldCharType="separate"/>
    </w:r>
    <w:r w:rsidR="002D41C6">
      <w:rPr>
        <w:rFonts w:ascii="Times New Roman" w:hAnsi="Times New Roman" w:cs="Times New Roman"/>
        <w:noProof/>
      </w:rPr>
      <w:t>10</w:t>
    </w:r>
    <w:r w:rsidRPr="002466EA">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0A2B" w:rsidRDefault="00360A2B" w:rsidP="002466EA">
      <w:pPr>
        <w:spacing w:after="0" w:line="240" w:lineRule="auto"/>
      </w:pPr>
      <w:r>
        <w:separator/>
      </w:r>
    </w:p>
  </w:footnote>
  <w:footnote w:type="continuationSeparator" w:id="0">
    <w:p w:rsidR="00360A2B" w:rsidRDefault="00360A2B" w:rsidP="002466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12EB8"/>
    <w:multiLevelType w:val="hybridMultilevel"/>
    <w:tmpl w:val="07385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8E150F"/>
    <w:multiLevelType w:val="hybridMultilevel"/>
    <w:tmpl w:val="782808B2"/>
    <w:lvl w:ilvl="0" w:tplc="594C30A4">
      <w:start w:val="5"/>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99472D"/>
    <w:multiLevelType w:val="hybridMultilevel"/>
    <w:tmpl w:val="A9D02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 Endorinol Meab_all_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xxtsapwwe05geptwuv2sz1wdatdfsx5s55&quot;&gt;Long_assoc_inflamm_Hba1c&lt;record-ids&gt;&lt;item&gt;6&lt;/item&gt;&lt;item&gt;7&lt;/item&gt;&lt;item&gt;8&lt;/item&gt;&lt;item&gt;9&lt;/item&gt;&lt;item&gt;11&lt;/item&gt;&lt;item&gt;15&lt;/item&gt;&lt;item&gt;17&lt;/item&gt;&lt;item&gt;21&lt;/item&gt;&lt;item&gt;27&lt;/item&gt;&lt;item&gt;28&lt;/item&gt;&lt;item&gt;29&lt;/item&gt;&lt;item&gt;30&lt;/item&gt;&lt;item&gt;44&lt;/item&gt;&lt;item&gt;49&lt;/item&gt;&lt;item&gt;56&lt;/item&gt;&lt;item&gt;58&lt;/item&gt;&lt;item&gt;59&lt;/item&gt;&lt;item&gt;60&lt;/item&gt;&lt;item&gt;66&lt;/item&gt;&lt;item&gt;73&lt;/item&gt;&lt;item&gt;74&lt;/item&gt;&lt;item&gt;76&lt;/item&gt;&lt;item&gt;100&lt;/item&gt;&lt;item&gt;107&lt;/item&gt;&lt;item&gt;113&lt;/item&gt;&lt;item&gt;132&lt;/item&gt;&lt;item&gt;133&lt;/item&gt;&lt;item&gt;134&lt;/item&gt;&lt;item&gt;135&lt;/item&gt;&lt;item&gt;140&lt;/item&gt;&lt;item&gt;142&lt;/item&gt;&lt;item&gt;143&lt;/item&gt;&lt;item&gt;144&lt;/item&gt;&lt;item&gt;145&lt;/item&gt;&lt;item&gt;146&lt;/item&gt;&lt;item&gt;148&lt;/item&gt;&lt;item&gt;149&lt;/item&gt;&lt;item&gt;151&lt;/item&gt;&lt;item&gt;154&lt;/item&gt;&lt;item&gt;156&lt;/item&gt;&lt;/record-ids&gt;&lt;/item&gt;&lt;/Libraries&gt;"/>
  </w:docVars>
  <w:rsids>
    <w:rsidRoot w:val="0037020E"/>
    <w:rsid w:val="0000043A"/>
    <w:rsid w:val="000004BE"/>
    <w:rsid w:val="000004D7"/>
    <w:rsid w:val="00000751"/>
    <w:rsid w:val="00000F07"/>
    <w:rsid w:val="00001168"/>
    <w:rsid w:val="00001255"/>
    <w:rsid w:val="00001299"/>
    <w:rsid w:val="000014BE"/>
    <w:rsid w:val="000015A1"/>
    <w:rsid w:val="000019A5"/>
    <w:rsid w:val="000019B0"/>
    <w:rsid w:val="00001EAB"/>
    <w:rsid w:val="00001F10"/>
    <w:rsid w:val="0000217A"/>
    <w:rsid w:val="00002227"/>
    <w:rsid w:val="00002357"/>
    <w:rsid w:val="000023BB"/>
    <w:rsid w:val="00002470"/>
    <w:rsid w:val="00002530"/>
    <w:rsid w:val="00002722"/>
    <w:rsid w:val="00002774"/>
    <w:rsid w:val="000029BE"/>
    <w:rsid w:val="00002BF6"/>
    <w:rsid w:val="00002C29"/>
    <w:rsid w:val="00002CB1"/>
    <w:rsid w:val="00003038"/>
    <w:rsid w:val="0000318D"/>
    <w:rsid w:val="00003559"/>
    <w:rsid w:val="000037C7"/>
    <w:rsid w:val="00003938"/>
    <w:rsid w:val="000039EB"/>
    <w:rsid w:val="00003A29"/>
    <w:rsid w:val="00003A84"/>
    <w:rsid w:val="00003DC7"/>
    <w:rsid w:val="00003F7D"/>
    <w:rsid w:val="00003FF4"/>
    <w:rsid w:val="0000440A"/>
    <w:rsid w:val="00004569"/>
    <w:rsid w:val="00004820"/>
    <w:rsid w:val="00004966"/>
    <w:rsid w:val="000049CA"/>
    <w:rsid w:val="00004BE4"/>
    <w:rsid w:val="00004D95"/>
    <w:rsid w:val="00004E13"/>
    <w:rsid w:val="00004E43"/>
    <w:rsid w:val="00004E79"/>
    <w:rsid w:val="00004ED2"/>
    <w:rsid w:val="00004F50"/>
    <w:rsid w:val="00004FAB"/>
    <w:rsid w:val="000050CC"/>
    <w:rsid w:val="0000557F"/>
    <w:rsid w:val="00005640"/>
    <w:rsid w:val="000057FA"/>
    <w:rsid w:val="00005CB9"/>
    <w:rsid w:val="00005D54"/>
    <w:rsid w:val="00005DE5"/>
    <w:rsid w:val="000061AC"/>
    <w:rsid w:val="000063BF"/>
    <w:rsid w:val="00006C17"/>
    <w:rsid w:val="00006CA9"/>
    <w:rsid w:val="000070DD"/>
    <w:rsid w:val="00007189"/>
    <w:rsid w:val="000071D9"/>
    <w:rsid w:val="00007302"/>
    <w:rsid w:val="00007613"/>
    <w:rsid w:val="00007BC7"/>
    <w:rsid w:val="00007DE6"/>
    <w:rsid w:val="00007E05"/>
    <w:rsid w:val="00010204"/>
    <w:rsid w:val="00010323"/>
    <w:rsid w:val="0001033D"/>
    <w:rsid w:val="000106D9"/>
    <w:rsid w:val="00010A65"/>
    <w:rsid w:val="00010B63"/>
    <w:rsid w:val="00010BFE"/>
    <w:rsid w:val="00010E40"/>
    <w:rsid w:val="0001118E"/>
    <w:rsid w:val="00011383"/>
    <w:rsid w:val="000113C7"/>
    <w:rsid w:val="00011546"/>
    <w:rsid w:val="000116DF"/>
    <w:rsid w:val="000116FF"/>
    <w:rsid w:val="00011A3E"/>
    <w:rsid w:val="00011A61"/>
    <w:rsid w:val="000121C4"/>
    <w:rsid w:val="000124DD"/>
    <w:rsid w:val="000127E2"/>
    <w:rsid w:val="0001297C"/>
    <w:rsid w:val="00012CAA"/>
    <w:rsid w:val="00012D4F"/>
    <w:rsid w:val="00013036"/>
    <w:rsid w:val="000139DE"/>
    <w:rsid w:val="00013A4E"/>
    <w:rsid w:val="00013F0E"/>
    <w:rsid w:val="00013F56"/>
    <w:rsid w:val="00013F89"/>
    <w:rsid w:val="0001449D"/>
    <w:rsid w:val="000146AA"/>
    <w:rsid w:val="000148F1"/>
    <w:rsid w:val="00014937"/>
    <w:rsid w:val="0001497C"/>
    <w:rsid w:val="00014981"/>
    <w:rsid w:val="00014CEE"/>
    <w:rsid w:val="00014D2B"/>
    <w:rsid w:val="00014D6C"/>
    <w:rsid w:val="00015075"/>
    <w:rsid w:val="00015098"/>
    <w:rsid w:val="0001555F"/>
    <w:rsid w:val="00015688"/>
    <w:rsid w:val="000156D7"/>
    <w:rsid w:val="000156E2"/>
    <w:rsid w:val="00015857"/>
    <w:rsid w:val="00015B57"/>
    <w:rsid w:val="0001651A"/>
    <w:rsid w:val="000166B2"/>
    <w:rsid w:val="00016A53"/>
    <w:rsid w:val="00016A8F"/>
    <w:rsid w:val="00016E85"/>
    <w:rsid w:val="00017352"/>
    <w:rsid w:val="0001759D"/>
    <w:rsid w:val="00017733"/>
    <w:rsid w:val="0001778D"/>
    <w:rsid w:val="000178D4"/>
    <w:rsid w:val="00017AF7"/>
    <w:rsid w:val="00017C9E"/>
    <w:rsid w:val="00017DB6"/>
    <w:rsid w:val="00017E0A"/>
    <w:rsid w:val="00017F51"/>
    <w:rsid w:val="00020B3F"/>
    <w:rsid w:val="000210CB"/>
    <w:rsid w:val="00021669"/>
    <w:rsid w:val="00021F73"/>
    <w:rsid w:val="00021FB8"/>
    <w:rsid w:val="00022544"/>
    <w:rsid w:val="00022924"/>
    <w:rsid w:val="00022AC6"/>
    <w:rsid w:val="00022E2C"/>
    <w:rsid w:val="00022E2E"/>
    <w:rsid w:val="00022F27"/>
    <w:rsid w:val="000236A5"/>
    <w:rsid w:val="0002373B"/>
    <w:rsid w:val="000243B4"/>
    <w:rsid w:val="000245FA"/>
    <w:rsid w:val="0002463D"/>
    <w:rsid w:val="000247B1"/>
    <w:rsid w:val="000248D9"/>
    <w:rsid w:val="00024986"/>
    <w:rsid w:val="00024A22"/>
    <w:rsid w:val="00024C98"/>
    <w:rsid w:val="00024F12"/>
    <w:rsid w:val="00025058"/>
    <w:rsid w:val="000251C5"/>
    <w:rsid w:val="000252AE"/>
    <w:rsid w:val="000255A7"/>
    <w:rsid w:val="0002562B"/>
    <w:rsid w:val="00025700"/>
    <w:rsid w:val="00025C88"/>
    <w:rsid w:val="00025D6A"/>
    <w:rsid w:val="00025EC5"/>
    <w:rsid w:val="00025FE0"/>
    <w:rsid w:val="000260E9"/>
    <w:rsid w:val="00026276"/>
    <w:rsid w:val="0002651C"/>
    <w:rsid w:val="00026713"/>
    <w:rsid w:val="00026AA7"/>
    <w:rsid w:val="00026B20"/>
    <w:rsid w:val="00026E82"/>
    <w:rsid w:val="00027303"/>
    <w:rsid w:val="0002759F"/>
    <w:rsid w:val="0002762C"/>
    <w:rsid w:val="00027665"/>
    <w:rsid w:val="000278D9"/>
    <w:rsid w:val="00027CE1"/>
    <w:rsid w:val="00027DA9"/>
    <w:rsid w:val="00030309"/>
    <w:rsid w:val="00030403"/>
    <w:rsid w:val="00030633"/>
    <w:rsid w:val="00030665"/>
    <w:rsid w:val="00030918"/>
    <w:rsid w:val="00030ABD"/>
    <w:rsid w:val="00030E7F"/>
    <w:rsid w:val="00030FAE"/>
    <w:rsid w:val="00031979"/>
    <w:rsid w:val="00031B3A"/>
    <w:rsid w:val="00031B95"/>
    <w:rsid w:val="00031BB7"/>
    <w:rsid w:val="00031E69"/>
    <w:rsid w:val="00031F6B"/>
    <w:rsid w:val="000323E3"/>
    <w:rsid w:val="0003247A"/>
    <w:rsid w:val="0003252E"/>
    <w:rsid w:val="0003252F"/>
    <w:rsid w:val="0003268C"/>
    <w:rsid w:val="0003286A"/>
    <w:rsid w:val="00032950"/>
    <w:rsid w:val="00032A52"/>
    <w:rsid w:val="00032BAD"/>
    <w:rsid w:val="0003326B"/>
    <w:rsid w:val="000334F6"/>
    <w:rsid w:val="00033710"/>
    <w:rsid w:val="00033A0E"/>
    <w:rsid w:val="00033B23"/>
    <w:rsid w:val="00033CB0"/>
    <w:rsid w:val="00033CC6"/>
    <w:rsid w:val="00033D36"/>
    <w:rsid w:val="00033E24"/>
    <w:rsid w:val="00034037"/>
    <w:rsid w:val="00034363"/>
    <w:rsid w:val="000344D7"/>
    <w:rsid w:val="00034823"/>
    <w:rsid w:val="00034AB0"/>
    <w:rsid w:val="00034B60"/>
    <w:rsid w:val="00035235"/>
    <w:rsid w:val="000353B8"/>
    <w:rsid w:val="0003565C"/>
    <w:rsid w:val="00035D36"/>
    <w:rsid w:val="00035E23"/>
    <w:rsid w:val="00035E60"/>
    <w:rsid w:val="00036258"/>
    <w:rsid w:val="000362DA"/>
    <w:rsid w:val="000365AF"/>
    <w:rsid w:val="000365EE"/>
    <w:rsid w:val="00036A2F"/>
    <w:rsid w:val="00036B4B"/>
    <w:rsid w:val="00036C61"/>
    <w:rsid w:val="00036CFD"/>
    <w:rsid w:val="00037014"/>
    <w:rsid w:val="00037048"/>
    <w:rsid w:val="00037128"/>
    <w:rsid w:val="00037332"/>
    <w:rsid w:val="00037712"/>
    <w:rsid w:val="000378C5"/>
    <w:rsid w:val="00037ACE"/>
    <w:rsid w:val="00037D1F"/>
    <w:rsid w:val="00040158"/>
    <w:rsid w:val="0004071E"/>
    <w:rsid w:val="0004079B"/>
    <w:rsid w:val="00040A40"/>
    <w:rsid w:val="00040CF8"/>
    <w:rsid w:val="000414E8"/>
    <w:rsid w:val="000415BD"/>
    <w:rsid w:val="000415BE"/>
    <w:rsid w:val="00041D15"/>
    <w:rsid w:val="00041D7E"/>
    <w:rsid w:val="000425D5"/>
    <w:rsid w:val="0004277A"/>
    <w:rsid w:val="000428D7"/>
    <w:rsid w:val="00042C34"/>
    <w:rsid w:val="00042F5B"/>
    <w:rsid w:val="000433B4"/>
    <w:rsid w:val="000437C0"/>
    <w:rsid w:val="00044077"/>
    <w:rsid w:val="00044453"/>
    <w:rsid w:val="00044567"/>
    <w:rsid w:val="00044908"/>
    <w:rsid w:val="00044A06"/>
    <w:rsid w:val="00044AFB"/>
    <w:rsid w:val="0004528B"/>
    <w:rsid w:val="00045415"/>
    <w:rsid w:val="00045A3D"/>
    <w:rsid w:val="00045D69"/>
    <w:rsid w:val="00045FBA"/>
    <w:rsid w:val="000461A9"/>
    <w:rsid w:val="000461DF"/>
    <w:rsid w:val="00046259"/>
    <w:rsid w:val="00046405"/>
    <w:rsid w:val="000464E7"/>
    <w:rsid w:val="0004698B"/>
    <w:rsid w:val="00046A33"/>
    <w:rsid w:val="00046A3F"/>
    <w:rsid w:val="00046B23"/>
    <w:rsid w:val="00046D96"/>
    <w:rsid w:val="00046DFC"/>
    <w:rsid w:val="00047074"/>
    <w:rsid w:val="00047508"/>
    <w:rsid w:val="000477BC"/>
    <w:rsid w:val="00047EF0"/>
    <w:rsid w:val="0005007F"/>
    <w:rsid w:val="0005021D"/>
    <w:rsid w:val="000503B9"/>
    <w:rsid w:val="00050488"/>
    <w:rsid w:val="00050B97"/>
    <w:rsid w:val="00050FC2"/>
    <w:rsid w:val="0005109D"/>
    <w:rsid w:val="000510E7"/>
    <w:rsid w:val="0005120B"/>
    <w:rsid w:val="000518B3"/>
    <w:rsid w:val="000519A1"/>
    <w:rsid w:val="000522B7"/>
    <w:rsid w:val="00052556"/>
    <w:rsid w:val="0005283D"/>
    <w:rsid w:val="00052A35"/>
    <w:rsid w:val="00052C3B"/>
    <w:rsid w:val="00052CD1"/>
    <w:rsid w:val="00052D01"/>
    <w:rsid w:val="00052FD3"/>
    <w:rsid w:val="000532ED"/>
    <w:rsid w:val="00053393"/>
    <w:rsid w:val="00053616"/>
    <w:rsid w:val="000536F8"/>
    <w:rsid w:val="00053F7B"/>
    <w:rsid w:val="00054186"/>
    <w:rsid w:val="00054237"/>
    <w:rsid w:val="000543E6"/>
    <w:rsid w:val="000545E4"/>
    <w:rsid w:val="00054626"/>
    <w:rsid w:val="00054688"/>
    <w:rsid w:val="00054782"/>
    <w:rsid w:val="00054802"/>
    <w:rsid w:val="00054B49"/>
    <w:rsid w:val="000551BD"/>
    <w:rsid w:val="0005533D"/>
    <w:rsid w:val="000553F2"/>
    <w:rsid w:val="0005550C"/>
    <w:rsid w:val="0005591A"/>
    <w:rsid w:val="00055BDD"/>
    <w:rsid w:val="00055C6C"/>
    <w:rsid w:val="00055E13"/>
    <w:rsid w:val="00055E96"/>
    <w:rsid w:val="00056188"/>
    <w:rsid w:val="000563B9"/>
    <w:rsid w:val="0005655C"/>
    <w:rsid w:val="0005657F"/>
    <w:rsid w:val="00056680"/>
    <w:rsid w:val="00056835"/>
    <w:rsid w:val="00056BC0"/>
    <w:rsid w:val="00056D64"/>
    <w:rsid w:val="00056E79"/>
    <w:rsid w:val="00057403"/>
    <w:rsid w:val="00057C21"/>
    <w:rsid w:val="00057E61"/>
    <w:rsid w:val="000606B5"/>
    <w:rsid w:val="000606DF"/>
    <w:rsid w:val="00060B29"/>
    <w:rsid w:val="00060BA5"/>
    <w:rsid w:val="00060C3C"/>
    <w:rsid w:val="000618AF"/>
    <w:rsid w:val="00061939"/>
    <w:rsid w:val="00061CA3"/>
    <w:rsid w:val="00061CF4"/>
    <w:rsid w:val="00061D29"/>
    <w:rsid w:val="00061DF3"/>
    <w:rsid w:val="00062226"/>
    <w:rsid w:val="00062338"/>
    <w:rsid w:val="000628EF"/>
    <w:rsid w:val="00062DE5"/>
    <w:rsid w:val="00062E01"/>
    <w:rsid w:val="00063205"/>
    <w:rsid w:val="0006340E"/>
    <w:rsid w:val="00063702"/>
    <w:rsid w:val="00063974"/>
    <w:rsid w:val="00063CEC"/>
    <w:rsid w:val="00063E38"/>
    <w:rsid w:val="00063F8E"/>
    <w:rsid w:val="00064076"/>
    <w:rsid w:val="000640AE"/>
    <w:rsid w:val="000644A0"/>
    <w:rsid w:val="00064522"/>
    <w:rsid w:val="0006462F"/>
    <w:rsid w:val="00064695"/>
    <w:rsid w:val="000646AE"/>
    <w:rsid w:val="0006477F"/>
    <w:rsid w:val="00064F47"/>
    <w:rsid w:val="00064F75"/>
    <w:rsid w:val="0006503D"/>
    <w:rsid w:val="00065416"/>
    <w:rsid w:val="0006574D"/>
    <w:rsid w:val="000657B8"/>
    <w:rsid w:val="00065D32"/>
    <w:rsid w:val="00066777"/>
    <w:rsid w:val="000668DD"/>
    <w:rsid w:val="00066D0B"/>
    <w:rsid w:val="00066E50"/>
    <w:rsid w:val="00066F77"/>
    <w:rsid w:val="00067084"/>
    <w:rsid w:val="000671D4"/>
    <w:rsid w:val="00067A67"/>
    <w:rsid w:val="00067AE6"/>
    <w:rsid w:val="00067DCE"/>
    <w:rsid w:val="00070084"/>
    <w:rsid w:val="000701ED"/>
    <w:rsid w:val="000702AC"/>
    <w:rsid w:val="000708A4"/>
    <w:rsid w:val="00070AF6"/>
    <w:rsid w:val="00070D02"/>
    <w:rsid w:val="00070F0A"/>
    <w:rsid w:val="0007121D"/>
    <w:rsid w:val="000712B1"/>
    <w:rsid w:val="000712D8"/>
    <w:rsid w:val="000713AE"/>
    <w:rsid w:val="000715B4"/>
    <w:rsid w:val="000717C2"/>
    <w:rsid w:val="00071AB0"/>
    <w:rsid w:val="000721E9"/>
    <w:rsid w:val="000724FE"/>
    <w:rsid w:val="0007264E"/>
    <w:rsid w:val="000727DB"/>
    <w:rsid w:val="00072C3D"/>
    <w:rsid w:val="00072DC3"/>
    <w:rsid w:val="00073109"/>
    <w:rsid w:val="000732BB"/>
    <w:rsid w:val="00073708"/>
    <w:rsid w:val="000738D2"/>
    <w:rsid w:val="00073A5B"/>
    <w:rsid w:val="00073A79"/>
    <w:rsid w:val="00073D7E"/>
    <w:rsid w:val="00073DE8"/>
    <w:rsid w:val="00074298"/>
    <w:rsid w:val="000742D7"/>
    <w:rsid w:val="000742F4"/>
    <w:rsid w:val="0007431D"/>
    <w:rsid w:val="00074509"/>
    <w:rsid w:val="0007455D"/>
    <w:rsid w:val="00074656"/>
    <w:rsid w:val="00074807"/>
    <w:rsid w:val="00074A34"/>
    <w:rsid w:val="00074C1F"/>
    <w:rsid w:val="00074D0A"/>
    <w:rsid w:val="00074D97"/>
    <w:rsid w:val="0007556A"/>
    <w:rsid w:val="000755EA"/>
    <w:rsid w:val="00075B3E"/>
    <w:rsid w:val="00075CB8"/>
    <w:rsid w:val="00075CE2"/>
    <w:rsid w:val="00075D4C"/>
    <w:rsid w:val="000763D9"/>
    <w:rsid w:val="000764B2"/>
    <w:rsid w:val="0007675C"/>
    <w:rsid w:val="00076AF0"/>
    <w:rsid w:val="00076E73"/>
    <w:rsid w:val="00077481"/>
    <w:rsid w:val="00077974"/>
    <w:rsid w:val="00077B2E"/>
    <w:rsid w:val="00077F84"/>
    <w:rsid w:val="00080272"/>
    <w:rsid w:val="00080863"/>
    <w:rsid w:val="00080B0A"/>
    <w:rsid w:val="00081345"/>
    <w:rsid w:val="00081609"/>
    <w:rsid w:val="000817FE"/>
    <w:rsid w:val="00081994"/>
    <w:rsid w:val="00081A6B"/>
    <w:rsid w:val="000825FA"/>
    <w:rsid w:val="000827CE"/>
    <w:rsid w:val="00082AB8"/>
    <w:rsid w:val="00082ADB"/>
    <w:rsid w:val="00082B02"/>
    <w:rsid w:val="00082C0A"/>
    <w:rsid w:val="00083245"/>
    <w:rsid w:val="000832F6"/>
    <w:rsid w:val="00083377"/>
    <w:rsid w:val="000837C2"/>
    <w:rsid w:val="0008395F"/>
    <w:rsid w:val="00083A3E"/>
    <w:rsid w:val="00083F27"/>
    <w:rsid w:val="000840D3"/>
    <w:rsid w:val="000840E5"/>
    <w:rsid w:val="00084148"/>
    <w:rsid w:val="000845E0"/>
    <w:rsid w:val="00084764"/>
    <w:rsid w:val="00084DB1"/>
    <w:rsid w:val="00084DEA"/>
    <w:rsid w:val="00084E12"/>
    <w:rsid w:val="00084F4E"/>
    <w:rsid w:val="0008552A"/>
    <w:rsid w:val="0008560A"/>
    <w:rsid w:val="000856BF"/>
    <w:rsid w:val="00085850"/>
    <w:rsid w:val="00085E75"/>
    <w:rsid w:val="00086379"/>
    <w:rsid w:val="0008637F"/>
    <w:rsid w:val="000868A0"/>
    <w:rsid w:val="00086BAD"/>
    <w:rsid w:val="00086CFB"/>
    <w:rsid w:val="00086D3E"/>
    <w:rsid w:val="00086F73"/>
    <w:rsid w:val="00086FF0"/>
    <w:rsid w:val="00087757"/>
    <w:rsid w:val="000877C5"/>
    <w:rsid w:val="00087D33"/>
    <w:rsid w:val="00087E34"/>
    <w:rsid w:val="000900DB"/>
    <w:rsid w:val="00090220"/>
    <w:rsid w:val="0009042B"/>
    <w:rsid w:val="000907FF"/>
    <w:rsid w:val="00090C42"/>
    <w:rsid w:val="00090E13"/>
    <w:rsid w:val="000913B3"/>
    <w:rsid w:val="000913F0"/>
    <w:rsid w:val="000914B4"/>
    <w:rsid w:val="0009151B"/>
    <w:rsid w:val="00091609"/>
    <w:rsid w:val="000919EB"/>
    <w:rsid w:val="00091B04"/>
    <w:rsid w:val="00091E40"/>
    <w:rsid w:val="0009239E"/>
    <w:rsid w:val="00092680"/>
    <w:rsid w:val="00092EEC"/>
    <w:rsid w:val="00092EF5"/>
    <w:rsid w:val="000932F2"/>
    <w:rsid w:val="0009337A"/>
    <w:rsid w:val="000933D6"/>
    <w:rsid w:val="00093627"/>
    <w:rsid w:val="000938F0"/>
    <w:rsid w:val="00093A68"/>
    <w:rsid w:val="00093B1A"/>
    <w:rsid w:val="00093D99"/>
    <w:rsid w:val="000941A2"/>
    <w:rsid w:val="000941BC"/>
    <w:rsid w:val="000941CE"/>
    <w:rsid w:val="00094283"/>
    <w:rsid w:val="000942A8"/>
    <w:rsid w:val="00094570"/>
    <w:rsid w:val="000946A7"/>
    <w:rsid w:val="000948BA"/>
    <w:rsid w:val="00094A88"/>
    <w:rsid w:val="00094B94"/>
    <w:rsid w:val="00094E83"/>
    <w:rsid w:val="0009526C"/>
    <w:rsid w:val="0009599F"/>
    <w:rsid w:val="00095B9C"/>
    <w:rsid w:val="00095CDA"/>
    <w:rsid w:val="00095DB2"/>
    <w:rsid w:val="00095E0E"/>
    <w:rsid w:val="00095F2A"/>
    <w:rsid w:val="00096062"/>
    <w:rsid w:val="00096242"/>
    <w:rsid w:val="00096620"/>
    <w:rsid w:val="00096901"/>
    <w:rsid w:val="000969CB"/>
    <w:rsid w:val="00096C08"/>
    <w:rsid w:val="00097028"/>
    <w:rsid w:val="00097044"/>
    <w:rsid w:val="00097419"/>
    <w:rsid w:val="0009785D"/>
    <w:rsid w:val="00097B8E"/>
    <w:rsid w:val="00097E13"/>
    <w:rsid w:val="00097EB8"/>
    <w:rsid w:val="000A016B"/>
    <w:rsid w:val="000A03B9"/>
    <w:rsid w:val="000A0553"/>
    <w:rsid w:val="000A08BB"/>
    <w:rsid w:val="000A0951"/>
    <w:rsid w:val="000A0A5F"/>
    <w:rsid w:val="000A0A98"/>
    <w:rsid w:val="000A0AE5"/>
    <w:rsid w:val="000A0B26"/>
    <w:rsid w:val="000A0CD1"/>
    <w:rsid w:val="000A0F4D"/>
    <w:rsid w:val="000A12DB"/>
    <w:rsid w:val="000A1301"/>
    <w:rsid w:val="000A17D3"/>
    <w:rsid w:val="000A1872"/>
    <w:rsid w:val="000A1984"/>
    <w:rsid w:val="000A1A1D"/>
    <w:rsid w:val="000A1A31"/>
    <w:rsid w:val="000A1BF0"/>
    <w:rsid w:val="000A1DF2"/>
    <w:rsid w:val="000A2398"/>
    <w:rsid w:val="000A254A"/>
    <w:rsid w:val="000A309A"/>
    <w:rsid w:val="000A3288"/>
    <w:rsid w:val="000A3659"/>
    <w:rsid w:val="000A3695"/>
    <w:rsid w:val="000A3753"/>
    <w:rsid w:val="000A391A"/>
    <w:rsid w:val="000A3BFB"/>
    <w:rsid w:val="000A3E1E"/>
    <w:rsid w:val="000A3EAC"/>
    <w:rsid w:val="000A41E5"/>
    <w:rsid w:val="000A466C"/>
    <w:rsid w:val="000A4B4C"/>
    <w:rsid w:val="000A4D65"/>
    <w:rsid w:val="000A4D81"/>
    <w:rsid w:val="000A5109"/>
    <w:rsid w:val="000A51DB"/>
    <w:rsid w:val="000A58E8"/>
    <w:rsid w:val="000A6442"/>
    <w:rsid w:val="000A67D2"/>
    <w:rsid w:val="000A6B18"/>
    <w:rsid w:val="000A6E0D"/>
    <w:rsid w:val="000A7021"/>
    <w:rsid w:val="000A777A"/>
    <w:rsid w:val="000A7E74"/>
    <w:rsid w:val="000B0041"/>
    <w:rsid w:val="000B0144"/>
    <w:rsid w:val="000B03B8"/>
    <w:rsid w:val="000B0411"/>
    <w:rsid w:val="000B051E"/>
    <w:rsid w:val="000B063C"/>
    <w:rsid w:val="000B0654"/>
    <w:rsid w:val="000B077B"/>
    <w:rsid w:val="000B0C72"/>
    <w:rsid w:val="000B111A"/>
    <w:rsid w:val="000B1482"/>
    <w:rsid w:val="000B156A"/>
    <w:rsid w:val="000B1711"/>
    <w:rsid w:val="000B1ECF"/>
    <w:rsid w:val="000B2072"/>
    <w:rsid w:val="000B2173"/>
    <w:rsid w:val="000B21DC"/>
    <w:rsid w:val="000B2283"/>
    <w:rsid w:val="000B2494"/>
    <w:rsid w:val="000B2749"/>
    <w:rsid w:val="000B2EA6"/>
    <w:rsid w:val="000B307C"/>
    <w:rsid w:val="000B3278"/>
    <w:rsid w:val="000B343D"/>
    <w:rsid w:val="000B347D"/>
    <w:rsid w:val="000B3785"/>
    <w:rsid w:val="000B3814"/>
    <w:rsid w:val="000B3894"/>
    <w:rsid w:val="000B3C52"/>
    <w:rsid w:val="000B3D5D"/>
    <w:rsid w:val="000B3EB8"/>
    <w:rsid w:val="000B3F60"/>
    <w:rsid w:val="000B4437"/>
    <w:rsid w:val="000B4474"/>
    <w:rsid w:val="000B449A"/>
    <w:rsid w:val="000B458E"/>
    <w:rsid w:val="000B4671"/>
    <w:rsid w:val="000B4803"/>
    <w:rsid w:val="000B4B2A"/>
    <w:rsid w:val="000B4B76"/>
    <w:rsid w:val="000B4E54"/>
    <w:rsid w:val="000B4EDF"/>
    <w:rsid w:val="000B5361"/>
    <w:rsid w:val="000B55EB"/>
    <w:rsid w:val="000B5609"/>
    <w:rsid w:val="000B563D"/>
    <w:rsid w:val="000B580C"/>
    <w:rsid w:val="000B58B0"/>
    <w:rsid w:val="000B5A4F"/>
    <w:rsid w:val="000B5BAB"/>
    <w:rsid w:val="000B62C9"/>
    <w:rsid w:val="000B63F0"/>
    <w:rsid w:val="000B65C8"/>
    <w:rsid w:val="000B6647"/>
    <w:rsid w:val="000B6B7E"/>
    <w:rsid w:val="000B6C34"/>
    <w:rsid w:val="000B6CB0"/>
    <w:rsid w:val="000B6F61"/>
    <w:rsid w:val="000B7020"/>
    <w:rsid w:val="000B7141"/>
    <w:rsid w:val="000B7426"/>
    <w:rsid w:val="000B75CC"/>
    <w:rsid w:val="000B76CC"/>
    <w:rsid w:val="000B7BBB"/>
    <w:rsid w:val="000B7EAD"/>
    <w:rsid w:val="000B7EC5"/>
    <w:rsid w:val="000B7F71"/>
    <w:rsid w:val="000B7FA9"/>
    <w:rsid w:val="000C01FC"/>
    <w:rsid w:val="000C04F8"/>
    <w:rsid w:val="000C05B9"/>
    <w:rsid w:val="000C0829"/>
    <w:rsid w:val="000C098C"/>
    <w:rsid w:val="000C0A33"/>
    <w:rsid w:val="000C0C2D"/>
    <w:rsid w:val="000C0C37"/>
    <w:rsid w:val="000C0EDD"/>
    <w:rsid w:val="000C117D"/>
    <w:rsid w:val="000C119C"/>
    <w:rsid w:val="000C120A"/>
    <w:rsid w:val="000C1505"/>
    <w:rsid w:val="000C15B2"/>
    <w:rsid w:val="000C15F9"/>
    <w:rsid w:val="000C1F08"/>
    <w:rsid w:val="000C2314"/>
    <w:rsid w:val="000C2393"/>
    <w:rsid w:val="000C2433"/>
    <w:rsid w:val="000C249C"/>
    <w:rsid w:val="000C2520"/>
    <w:rsid w:val="000C26CA"/>
    <w:rsid w:val="000C28DF"/>
    <w:rsid w:val="000C2BF2"/>
    <w:rsid w:val="000C2E37"/>
    <w:rsid w:val="000C2F4B"/>
    <w:rsid w:val="000C3289"/>
    <w:rsid w:val="000C32F6"/>
    <w:rsid w:val="000C35C2"/>
    <w:rsid w:val="000C3704"/>
    <w:rsid w:val="000C3E52"/>
    <w:rsid w:val="000C4954"/>
    <w:rsid w:val="000C49B4"/>
    <w:rsid w:val="000C4B70"/>
    <w:rsid w:val="000C4E0E"/>
    <w:rsid w:val="000C50AC"/>
    <w:rsid w:val="000C51E5"/>
    <w:rsid w:val="000C528D"/>
    <w:rsid w:val="000C548C"/>
    <w:rsid w:val="000C5658"/>
    <w:rsid w:val="000C59E8"/>
    <w:rsid w:val="000C5A22"/>
    <w:rsid w:val="000C5AA8"/>
    <w:rsid w:val="000C5B33"/>
    <w:rsid w:val="000C5E6A"/>
    <w:rsid w:val="000C62F2"/>
    <w:rsid w:val="000C62F8"/>
    <w:rsid w:val="000C63FD"/>
    <w:rsid w:val="000C660D"/>
    <w:rsid w:val="000C66EE"/>
    <w:rsid w:val="000C6781"/>
    <w:rsid w:val="000C6A85"/>
    <w:rsid w:val="000C6C5D"/>
    <w:rsid w:val="000C6EC4"/>
    <w:rsid w:val="000C702E"/>
    <w:rsid w:val="000C704E"/>
    <w:rsid w:val="000C731A"/>
    <w:rsid w:val="000C73BB"/>
    <w:rsid w:val="000C758F"/>
    <w:rsid w:val="000C7619"/>
    <w:rsid w:val="000C768C"/>
    <w:rsid w:val="000C774A"/>
    <w:rsid w:val="000C776E"/>
    <w:rsid w:val="000C77FC"/>
    <w:rsid w:val="000C7887"/>
    <w:rsid w:val="000C78DE"/>
    <w:rsid w:val="000C7998"/>
    <w:rsid w:val="000C7B80"/>
    <w:rsid w:val="000C7E0A"/>
    <w:rsid w:val="000D00C7"/>
    <w:rsid w:val="000D05E2"/>
    <w:rsid w:val="000D08FE"/>
    <w:rsid w:val="000D0D99"/>
    <w:rsid w:val="000D1025"/>
    <w:rsid w:val="000D1233"/>
    <w:rsid w:val="000D130F"/>
    <w:rsid w:val="000D1311"/>
    <w:rsid w:val="000D13C8"/>
    <w:rsid w:val="000D14DE"/>
    <w:rsid w:val="000D15CD"/>
    <w:rsid w:val="000D15E5"/>
    <w:rsid w:val="000D16EE"/>
    <w:rsid w:val="000D1850"/>
    <w:rsid w:val="000D1B86"/>
    <w:rsid w:val="000D1BA8"/>
    <w:rsid w:val="000D1C83"/>
    <w:rsid w:val="000D1DC6"/>
    <w:rsid w:val="000D2017"/>
    <w:rsid w:val="000D22AC"/>
    <w:rsid w:val="000D24A6"/>
    <w:rsid w:val="000D2C6A"/>
    <w:rsid w:val="000D305A"/>
    <w:rsid w:val="000D3090"/>
    <w:rsid w:val="000D3165"/>
    <w:rsid w:val="000D355F"/>
    <w:rsid w:val="000D37F7"/>
    <w:rsid w:val="000D3AA2"/>
    <w:rsid w:val="000D3AC3"/>
    <w:rsid w:val="000D4114"/>
    <w:rsid w:val="000D44CC"/>
    <w:rsid w:val="000D4679"/>
    <w:rsid w:val="000D4A6F"/>
    <w:rsid w:val="000D5200"/>
    <w:rsid w:val="000D5493"/>
    <w:rsid w:val="000D5635"/>
    <w:rsid w:val="000D5782"/>
    <w:rsid w:val="000D586F"/>
    <w:rsid w:val="000D5E2A"/>
    <w:rsid w:val="000D6316"/>
    <w:rsid w:val="000D644C"/>
    <w:rsid w:val="000D6571"/>
    <w:rsid w:val="000D6895"/>
    <w:rsid w:val="000D6C14"/>
    <w:rsid w:val="000D7156"/>
    <w:rsid w:val="000D71E3"/>
    <w:rsid w:val="000D7391"/>
    <w:rsid w:val="000D7860"/>
    <w:rsid w:val="000D7BE0"/>
    <w:rsid w:val="000D7EB5"/>
    <w:rsid w:val="000E00B9"/>
    <w:rsid w:val="000E03BC"/>
    <w:rsid w:val="000E0548"/>
    <w:rsid w:val="000E07D9"/>
    <w:rsid w:val="000E0865"/>
    <w:rsid w:val="000E0B88"/>
    <w:rsid w:val="000E0C05"/>
    <w:rsid w:val="000E0D1B"/>
    <w:rsid w:val="000E0E78"/>
    <w:rsid w:val="000E1041"/>
    <w:rsid w:val="000E1543"/>
    <w:rsid w:val="000E1550"/>
    <w:rsid w:val="000E163D"/>
    <w:rsid w:val="000E1B16"/>
    <w:rsid w:val="000E1C9F"/>
    <w:rsid w:val="000E1EA3"/>
    <w:rsid w:val="000E21DF"/>
    <w:rsid w:val="000E23CC"/>
    <w:rsid w:val="000E2ABF"/>
    <w:rsid w:val="000E2AC8"/>
    <w:rsid w:val="000E2C77"/>
    <w:rsid w:val="000E2C79"/>
    <w:rsid w:val="000E2E55"/>
    <w:rsid w:val="000E2EF7"/>
    <w:rsid w:val="000E3318"/>
    <w:rsid w:val="000E3529"/>
    <w:rsid w:val="000E388A"/>
    <w:rsid w:val="000E3949"/>
    <w:rsid w:val="000E3DB1"/>
    <w:rsid w:val="000E3E12"/>
    <w:rsid w:val="000E405A"/>
    <w:rsid w:val="000E41A9"/>
    <w:rsid w:val="000E437B"/>
    <w:rsid w:val="000E470C"/>
    <w:rsid w:val="000E47DA"/>
    <w:rsid w:val="000E482B"/>
    <w:rsid w:val="000E4881"/>
    <w:rsid w:val="000E48B4"/>
    <w:rsid w:val="000E494F"/>
    <w:rsid w:val="000E4E2C"/>
    <w:rsid w:val="000E5122"/>
    <w:rsid w:val="000E51BE"/>
    <w:rsid w:val="000E527C"/>
    <w:rsid w:val="000E53DD"/>
    <w:rsid w:val="000E5634"/>
    <w:rsid w:val="000E56DD"/>
    <w:rsid w:val="000E5866"/>
    <w:rsid w:val="000E58D8"/>
    <w:rsid w:val="000E5D34"/>
    <w:rsid w:val="000E604E"/>
    <w:rsid w:val="000E61F5"/>
    <w:rsid w:val="000E628E"/>
    <w:rsid w:val="000E63AC"/>
    <w:rsid w:val="000E675D"/>
    <w:rsid w:val="000E6888"/>
    <w:rsid w:val="000E6EFA"/>
    <w:rsid w:val="000E6FC1"/>
    <w:rsid w:val="000E7308"/>
    <w:rsid w:val="000E7459"/>
    <w:rsid w:val="000E74A6"/>
    <w:rsid w:val="000E76C9"/>
    <w:rsid w:val="000E76DD"/>
    <w:rsid w:val="000E7749"/>
    <w:rsid w:val="000E7776"/>
    <w:rsid w:val="000E7889"/>
    <w:rsid w:val="000E7C0F"/>
    <w:rsid w:val="000E7E8D"/>
    <w:rsid w:val="000F02A5"/>
    <w:rsid w:val="000F0374"/>
    <w:rsid w:val="000F03F3"/>
    <w:rsid w:val="000F078C"/>
    <w:rsid w:val="000F1285"/>
    <w:rsid w:val="000F1577"/>
    <w:rsid w:val="000F17CF"/>
    <w:rsid w:val="000F1A73"/>
    <w:rsid w:val="000F1C31"/>
    <w:rsid w:val="000F1D08"/>
    <w:rsid w:val="000F1EA8"/>
    <w:rsid w:val="000F1EF2"/>
    <w:rsid w:val="000F1F40"/>
    <w:rsid w:val="000F1FAC"/>
    <w:rsid w:val="000F22BE"/>
    <w:rsid w:val="000F232B"/>
    <w:rsid w:val="000F2BAA"/>
    <w:rsid w:val="000F2C02"/>
    <w:rsid w:val="000F2CFA"/>
    <w:rsid w:val="000F2E8E"/>
    <w:rsid w:val="000F3008"/>
    <w:rsid w:val="000F3143"/>
    <w:rsid w:val="000F31FD"/>
    <w:rsid w:val="000F3564"/>
    <w:rsid w:val="000F375D"/>
    <w:rsid w:val="000F39F2"/>
    <w:rsid w:val="000F3DAF"/>
    <w:rsid w:val="000F3E08"/>
    <w:rsid w:val="000F3FE3"/>
    <w:rsid w:val="000F4156"/>
    <w:rsid w:val="000F4212"/>
    <w:rsid w:val="000F4425"/>
    <w:rsid w:val="000F4435"/>
    <w:rsid w:val="000F4487"/>
    <w:rsid w:val="000F467D"/>
    <w:rsid w:val="000F4940"/>
    <w:rsid w:val="000F49F7"/>
    <w:rsid w:val="000F4A08"/>
    <w:rsid w:val="000F4B8F"/>
    <w:rsid w:val="000F4EB9"/>
    <w:rsid w:val="000F4EC1"/>
    <w:rsid w:val="000F5064"/>
    <w:rsid w:val="000F55D7"/>
    <w:rsid w:val="000F596B"/>
    <w:rsid w:val="000F5A8F"/>
    <w:rsid w:val="000F5B97"/>
    <w:rsid w:val="000F5D09"/>
    <w:rsid w:val="000F5EBE"/>
    <w:rsid w:val="000F5EED"/>
    <w:rsid w:val="000F62BF"/>
    <w:rsid w:val="000F6A61"/>
    <w:rsid w:val="000F6C72"/>
    <w:rsid w:val="000F6F2A"/>
    <w:rsid w:val="000F6F4F"/>
    <w:rsid w:val="000F72B7"/>
    <w:rsid w:val="000F7DA4"/>
    <w:rsid w:val="000F7FBE"/>
    <w:rsid w:val="00100104"/>
    <w:rsid w:val="0010032F"/>
    <w:rsid w:val="00100592"/>
    <w:rsid w:val="001006E8"/>
    <w:rsid w:val="0010073A"/>
    <w:rsid w:val="0010087C"/>
    <w:rsid w:val="00100954"/>
    <w:rsid w:val="00100B97"/>
    <w:rsid w:val="00100D04"/>
    <w:rsid w:val="00100FDA"/>
    <w:rsid w:val="001010FF"/>
    <w:rsid w:val="0010134D"/>
    <w:rsid w:val="0010188C"/>
    <w:rsid w:val="00101A86"/>
    <w:rsid w:val="00101AFD"/>
    <w:rsid w:val="00101B91"/>
    <w:rsid w:val="00101C73"/>
    <w:rsid w:val="00101ED4"/>
    <w:rsid w:val="001022A2"/>
    <w:rsid w:val="00102641"/>
    <w:rsid w:val="00102B09"/>
    <w:rsid w:val="00102D9C"/>
    <w:rsid w:val="00102F38"/>
    <w:rsid w:val="00103175"/>
    <w:rsid w:val="001031A7"/>
    <w:rsid w:val="00103354"/>
    <w:rsid w:val="00103AFF"/>
    <w:rsid w:val="00103C64"/>
    <w:rsid w:val="00104142"/>
    <w:rsid w:val="001041C2"/>
    <w:rsid w:val="00104321"/>
    <w:rsid w:val="001043A9"/>
    <w:rsid w:val="001043C8"/>
    <w:rsid w:val="001044DA"/>
    <w:rsid w:val="00104FCE"/>
    <w:rsid w:val="0010553E"/>
    <w:rsid w:val="00105ECB"/>
    <w:rsid w:val="001060D6"/>
    <w:rsid w:val="0010630C"/>
    <w:rsid w:val="0010635B"/>
    <w:rsid w:val="00106360"/>
    <w:rsid w:val="00106435"/>
    <w:rsid w:val="0010646E"/>
    <w:rsid w:val="00106559"/>
    <w:rsid w:val="001065C9"/>
    <w:rsid w:val="00106650"/>
    <w:rsid w:val="001073E1"/>
    <w:rsid w:val="0010781C"/>
    <w:rsid w:val="00107966"/>
    <w:rsid w:val="00107B56"/>
    <w:rsid w:val="00107D8E"/>
    <w:rsid w:val="00110207"/>
    <w:rsid w:val="001104E3"/>
    <w:rsid w:val="00110698"/>
    <w:rsid w:val="0011091C"/>
    <w:rsid w:val="00110A0F"/>
    <w:rsid w:val="00110D6A"/>
    <w:rsid w:val="00110DA6"/>
    <w:rsid w:val="00110F8A"/>
    <w:rsid w:val="00110FD0"/>
    <w:rsid w:val="001113CC"/>
    <w:rsid w:val="001114BB"/>
    <w:rsid w:val="00111605"/>
    <w:rsid w:val="00111811"/>
    <w:rsid w:val="00111B74"/>
    <w:rsid w:val="00111CF5"/>
    <w:rsid w:val="00111EE3"/>
    <w:rsid w:val="0011249D"/>
    <w:rsid w:val="0011255D"/>
    <w:rsid w:val="00112876"/>
    <w:rsid w:val="00112DFB"/>
    <w:rsid w:val="00112EB9"/>
    <w:rsid w:val="00112FAF"/>
    <w:rsid w:val="00113090"/>
    <w:rsid w:val="001136B2"/>
    <w:rsid w:val="001137FD"/>
    <w:rsid w:val="0011380B"/>
    <w:rsid w:val="00113896"/>
    <w:rsid w:val="00113BD2"/>
    <w:rsid w:val="00113C3C"/>
    <w:rsid w:val="00113E43"/>
    <w:rsid w:val="00113FD9"/>
    <w:rsid w:val="00114041"/>
    <w:rsid w:val="001140E8"/>
    <w:rsid w:val="001141E0"/>
    <w:rsid w:val="001144A6"/>
    <w:rsid w:val="001146FC"/>
    <w:rsid w:val="0011471E"/>
    <w:rsid w:val="00114A2D"/>
    <w:rsid w:val="00114C6C"/>
    <w:rsid w:val="00114CBA"/>
    <w:rsid w:val="00114CC1"/>
    <w:rsid w:val="00114E32"/>
    <w:rsid w:val="0011508F"/>
    <w:rsid w:val="001151B1"/>
    <w:rsid w:val="0011522C"/>
    <w:rsid w:val="001153C4"/>
    <w:rsid w:val="001153F2"/>
    <w:rsid w:val="001155F1"/>
    <w:rsid w:val="00115740"/>
    <w:rsid w:val="00115A33"/>
    <w:rsid w:val="00115EA8"/>
    <w:rsid w:val="001160DD"/>
    <w:rsid w:val="0011647B"/>
    <w:rsid w:val="00116556"/>
    <w:rsid w:val="00116772"/>
    <w:rsid w:val="00116813"/>
    <w:rsid w:val="00116D21"/>
    <w:rsid w:val="00116E6F"/>
    <w:rsid w:val="001171C5"/>
    <w:rsid w:val="001173DE"/>
    <w:rsid w:val="00117536"/>
    <w:rsid w:val="00117738"/>
    <w:rsid w:val="00117C1E"/>
    <w:rsid w:val="001205BC"/>
    <w:rsid w:val="001209C5"/>
    <w:rsid w:val="00120A1E"/>
    <w:rsid w:val="001212B8"/>
    <w:rsid w:val="001213C0"/>
    <w:rsid w:val="00121533"/>
    <w:rsid w:val="0012172F"/>
    <w:rsid w:val="0012174D"/>
    <w:rsid w:val="00121826"/>
    <w:rsid w:val="00121AC3"/>
    <w:rsid w:val="00121B4C"/>
    <w:rsid w:val="00121B70"/>
    <w:rsid w:val="00121DB3"/>
    <w:rsid w:val="00121DF7"/>
    <w:rsid w:val="00121E40"/>
    <w:rsid w:val="00121E9B"/>
    <w:rsid w:val="00121FD0"/>
    <w:rsid w:val="00121FDB"/>
    <w:rsid w:val="0012203E"/>
    <w:rsid w:val="0012222A"/>
    <w:rsid w:val="00122BF0"/>
    <w:rsid w:val="00122F7F"/>
    <w:rsid w:val="0012300F"/>
    <w:rsid w:val="00123034"/>
    <w:rsid w:val="00123299"/>
    <w:rsid w:val="001232DC"/>
    <w:rsid w:val="001233FC"/>
    <w:rsid w:val="00123532"/>
    <w:rsid w:val="00123616"/>
    <w:rsid w:val="00123A28"/>
    <w:rsid w:val="00124287"/>
    <w:rsid w:val="001243E3"/>
    <w:rsid w:val="00124642"/>
    <w:rsid w:val="0012485D"/>
    <w:rsid w:val="0012486F"/>
    <w:rsid w:val="00124A1A"/>
    <w:rsid w:val="00124B12"/>
    <w:rsid w:val="00124C31"/>
    <w:rsid w:val="00124C36"/>
    <w:rsid w:val="0012501F"/>
    <w:rsid w:val="001250CB"/>
    <w:rsid w:val="0012520B"/>
    <w:rsid w:val="0012533F"/>
    <w:rsid w:val="00125B72"/>
    <w:rsid w:val="00125D61"/>
    <w:rsid w:val="00125EF6"/>
    <w:rsid w:val="00126096"/>
    <w:rsid w:val="00126294"/>
    <w:rsid w:val="001263AB"/>
    <w:rsid w:val="001264B6"/>
    <w:rsid w:val="00126766"/>
    <w:rsid w:val="00126B34"/>
    <w:rsid w:val="00126CC1"/>
    <w:rsid w:val="00126CDA"/>
    <w:rsid w:val="00126CFA"/>
    <w:rsid w:val="00126DDC"/>
    <w:rsid w:val="0012739E"/>
    <w:rsid w:val="00127EE9"/>
    <w:rsid w:val="00130094"/>
    <w:rsid w:val="0013036A"/>
    <w:rsid w:val="0013038D"/>
    <w:rsid w:val="00130461"/>
    <w:rsid w:val="00130531"/>
    <w:rsid w:val="001306A3"/>
    <w:rsid w:val="001309B8"/>
    <w:rsid w:val="00130A1B"/>
    <w:rsid w:val="00130CF0"/>
    <w:rsid w:val="00130E5F"/>
    <w:rsid w:val="00130E82"/>
    <w:rsid w:val="001311EE"/>
    <w:rsid w:val="00131321"/>
    <w:rsid w:val="001314F8"/>
    <w:rsid w:val="00131BB4"/>
    <w:rsid w:val="0013200D"/>
    <w:rsid w:val="001320F1"/>
    <w:rsid w:val="00132133"/>
    <w:rsid w:val="00132A18"/>
    <w:rsid w:val="00132B5F"/>
    <w:rsid w:val="00132F0B"/>
    <w:rsid w:val="001330F2"/>
    <w:rsid w:val="001333BC"/>
    <w:rsid w:val="0013340A"/>
    <w:rsid w:val="001334FB"/>
    <w:rsid w:val="00133662"/>
    <w:rsid w:val="0013366A"/>
    <w:rsid w:val="00133868"/>
    <w:rsid w:val="00133D2F"/>
    <w:rsid w:val="00133DCC"/>
    <w:rsid w:val="00133E0D"/>
    <w:rsid w:val="00133EBB"/>
    <w:rsid w:val="001340C3"/>
    <w:rsid w:val="001341B7"/>
    <w:rsid w:val="001342B5"/>
    <w:rsid w:val="001342DF"/>
    <w:rsid w:val="00134C25"/>
    <w:rsid w:val="00134C82"/>
    <w:rsid w:val="00134D2D"/>
    <w:rsid w:val="00134E5A"/>
    <w:rsid w:val="00134EF6"/>
    <w:rsid w:val="00134FC5"/>
    <w:rsid w:val="0013513E"/>
    <w:rsid w:val="001351DB"/>
    <w:rsid w:val="00135626"/>
    <w:rsid w:val="00135E53"/>
    <w:rsid w:val="00136500"/>
    <w:rsid w:val="00136509"/>
    <w:rsid w:val="0013685E"/>
    <w:rsid w:val="00136A59"/>
    <w:rsid w:val="00136B15"/>
    <w:rsid w:val="00136C0B"/>
    <w:rsid w:val="001373A9"/>
    <w:rsid w:val="001374BA"/>
    <w:rsid w:val="0013753C"/>
    <w:rsid w:val="00137608"/>
    <w:rsid w:val="00137D28"/>
    <w:rsid w:val="00140032"/>
    <w:rsid w:val="001400DE"/>
    <w:rsid w:val="001401F2"/>
    <w:rsid w:val="00140327"/>
    <w:rsid w:val="00140414"/>
    <w:rsid w:val="00140476"/>
    <w:rsid w:val="001405E9"/>
    <w:rsid w:val="001408AE"/>
    <w:rsid w:val="00140C62"/>
    <w:rsid w:val="00140E3C"/>
    <w:rsid w:val="00141509"/>
    <w:rsid w:val="0014179E"/>
    <w:rsid w:val="00141AA2"/>
    <w:rsid w:val="00141D86"/>
    <w:rsid w:val="001424D1"/>
    <w:rsid w:val="0014261B"/>
    <w:rsid w:val="001427EA"/>
    <w:rsid w:val="0014289C"/>
    <w:rsid w:val="00142EBA"/>
    <w:rsid w:val="00142FAC"/>
    <w:rsid w:val="001433A2"/>
    <w:rsid w:val="00143516"/>
    <w:rsid w:val="00143868"/>
    <w:rsid w:val="001438CB"/>
    <w:rsid w:val="00143A94"/>
    <w:rsid w:val="00143F52"/>
    <w:rsid w:val="00144093"/>
    <w:rsid w:val="0014410D"/>
    <w:rsid w:val="001444AE"/>
    <w:rsid w:val="0014471F"/>
    <w:rsid w:val="001447BE"/>
    <w:rsid w:val="001448BC"/>
    <w:rsid w:val="00144947"/>
    <w:rsid w:val="001449D3"/>
    <w:rsid w:val="00144E33"/>
    <w:rsid w:val="00144F6B"/>
    <w:rsid w:val="0014511F"/>
    <w:rsid w:val="00145663"/>
    <w:rsid w:val="0014577A"/>
    <w:rsid w:val="001457E3"/>
    <w:rsid w:val="00145874"/>
    <w:rsid w:val="00145F12"/>
    <w:rsid w:val="00145F9A"/>
    <w:rsid w:val="00145FC1"/>
    <w:rsid w:val="0014643E"/>
    <w:rsid w:val="00146448"/>
    <w:rsid w:val="0014691B"/>
    <w:rsid w:val="0014719B"/>
    <w:rsid w:val="001473F7"/>
    <w:rsid w:val="0014776F"/>
    <w:rsid w:val="001477E5"/>
    <w:rsid w:val="00147F87"/>
    <w:rsid w:val="00147FBF"/>
    <w:rsid w:val="00150659"/>
    <w:rsid w:val="0015078F"/>
    <w:rsid w:val="001507AB"/>
    <w:rsid w:val="00150B32"/>
    <w:rsid w:val="00150BAA"/>
    <w:rsid w:val="00150E5C"/>
    <w:rsid w:val="00150E76"/>
    <w:rsid w:val="0015114F"/>
    <w:rsid w:val="00151174"/>
    <w:rsid w:val="00151313"/>
    <w:rsid w:val="00151417"/>
    <w:rsid w:val="00151FB1"/>
    <w:rsid w:val="00151FB5"/>
    <w:rsid w:val="00152111"/>
    <w:rsid w:val="0015215C"/>
    <w:rsid w:val="00152323"/>
    <w:rsid w:val="00152421"/>
    <w:rsid w:val="00152536"/>
    <w:rsid w:val="0015259B"/>
    <w:rsid w:val="001526A0"/>
    <w:rsid w:val="001527AA"/>
    <w:rsid w:val="00152828"/>
    <w:rsid w:val="00152A34"/>
    <w:rsid w:val="00152ADD"/>
    <w:rsid w:val="00152CD9"/>
    <w:rsid w:val="00152D95"/>
    <w:rsid w:val="0015300F"/>
    <w:rsid w:val="001531EB"/>
    <w:rsid w:val="00153378"/>
    <w:rsid w:val="001533C3"/>
    <w:rsid w:val="001533C5"/>
    <w:rsid w:val="00153738"/>
    <w:rsid w:val="00153C26"/>
    <w:rsid w:val="00154068"/>
    <w:rsid w:val="001541C8"/>
    <w:rsid w:val="001544C4"/>
    <w:rsid w:val="0015473C"/>
    <w:rsid w:val="0015476A"/>
    <w:rsid w:val="00154E8D"/>
    <w:rsid w:val="00154EC6"/>
    <w:rsid w:val="00155208"/>
    <w:rsid w:val="001552E5"/>
    <w:rsid w:val="001555FF"/>
    <w:rsid w:val="00155B1A"/>
    <w:rsid w:val="00155CAB"/>
    <w:rsid w:val="00155F36"/>
    <w:rsid w:val="00155FEB"/>
    <w:rsid w:val="00156711"/>
    <w:rsid w:val="00156764"/>
    <w:rsid w:val="001569CE"/>
    <w:rsid w:val="00156BEF"/>
    <w:rsid w:val="00156EEF"/>
    <w:rsid w:val="001571D6"/>
    <w:rsid w:val="0015766B"/>
    <w:rsid w:val="001578A4"/>
    <w:rsid w:val="00157C86"/>
    <w:rsid w:val="00157CB7"/>
    <w:rsid w:val="001602B6"/>
    <w:rsid w:val="0016052A"/>
    <w:rsid w:val="001606D7"/>
    <w:rsid w:val="00160745"/>
    <w:rsid w:val="001609CA"/>
    <w:rsid w:val="00160B7B"/>
    <w:rsid w:val="00160CDA"/>
    <w:rsid w:val="00160D00"/>
    <w:rsid w:val="00160FF6"/>
    <w:rsid w:val="001610EA"/>
    <w:rsid w:val="00161593"/>
    <w:rsid w:val="00161777"/>
    <w:rsid w:val="00161A6F"/>
    <w:rsid w:val="00161ACC"/>
    <w:rsid w:val="00161C79"/>
    <w:rsid w:val="00161D13"/>
    <w:rsid w:val="00162521"/>
    <w:rsid w:val="00162523"/>
    <w:rsid w:val="00162579"/>
    <w:rsid w:val="001626D9"/>
    <w:rsid w:val="00162792"/>
    <w:rsid w:val="00162863"/>
    <w:rsid w:val="001628E2"/>
    <w:rsid w:val="00162A2F"/>
    <w:rsid w:val="00163203"/>
    <w:rsid w:val="0016346F"/>
    <w:rsid w:val="00163526"/>
    <w:rsid w:val="0016354D"/>
    <w:rsid w:val="00163718"/>
    <w:rsid w:val="00163746"/>
    <w:rsid w:val="00163ACC"/>
    <w:rsid w:val="00163BBD"/>
    <w:rsid w:val="00163F3D"/>
    <w:rsid w:val="00164213"/>
    <w:rsid w:val="00164699"/>
    <w:rsid w:val="001646F0"/>
    <w:rsid w:val="0016487A"/>
    <w:rsid w:val="00164913"/>
    <w:rsid w:val="0016499C"/>
    <w:rsid w:val="00164B1C"/>
    <w:rsid w:val="00164B77"/>
    <w:rsid w:val="00165035"/>
    <w:rsid w:val="001650C1"/>
    <w:rsid w:val="00165229"/>
    <w:rsid w:val="001652D5"/>
    <w:rsid w:val="001653CF"/>
    <w:rsid w:val="001657B3"/>
    <w:rsid w:val="00165DFB"/>
    <w:rsid w:val="00165E13"/>
    <w:rsid w:val="00166109"/>
    <w:rsid w:val="0016621F"/>
    <w:rsid w:val="00166221"/>
    <w:rsid w:val="00166897"/>
    <w:rsid w:val="001668CC"/>
    <w:rsid w:val="00166CEA"/>
    <w:rsid w:val="00166EFF"/>
    <w:rsid w:val="00166F07"/>
    <w:rsid w:val="00166F25"/>
    <w:rsid w:val="00167216"/>
    <w:rsid w:val="00167230"/>
    <w:rsid w:val="00167408"/>
    <w:rsid w:val="0016747F"/>
    <w:rsid w:val="001674B1"/>
    <w:rsid w:val="001677BD"/>
    <w:rsid w:val="00167CE6"/>
    <w:rsid w:val="00167F14"/>
    <w:rsid w:val="001705FA"/>
    <w:rsid w:val="00170877"/>
    <w:rsid w:val="00170A6C"/>
    <w:rsid w:val="00170BBE"/>
    <w:rsid w:val="00170CD4"/>
    <w:rsid w:val="00171343"/>
    <w:rsid w:val="00171803"/>
    <w:rsid w:val="001718CE"/>
    <w:rsid w:val="00171D90"/>
    <w:rsid w:val="00171EB7"/>
    <w:rsid w:val="0017204C"/>
    <w:rsid w:val="00172260"/>
    <w:rsid w:val="00172451"/>
    <w:rsid w:val="00172667"/>
    <w:rsid w:val="00172A82"/>
    <w:rsid w:val="00172DE8"/>
    <w:rsid w:val="00172E65"/>
    <w:rsid w:val="001730F2"/>
    <w:rsid w:val="00173159"/>
    <w:rsid w:val="001731A5"/>
    <w:rsid w:val="001731C3"/>
    <w:rsid w:val="00173388"/>
    <w:rsid w:val="0017345E"/>
    <w:rsid w:val="0017346F"/>
    <w:rsid w:val="00173541"/>
    <w:rsid w:val="0017377E"/>
    <w:rsid w:val="001738BB"/>
    <w:rsid w:val="0017397E"/>
    <w:rsid w:val="00173ACD"/>
    <w:rsid w:val="00173B85"/>
    <w:rsid w:val="00173D03"/>
    <w:rsid w:val="00174373"/>
    <w:rsid w:val="00174438"/>
    <w:rsid w:val="00174527"/>
    <w:rsid w:val="00174924"/>
    <w:rsid w:val="00175500"/>
    <w:rsid w:val="00175883"/>
    <w:rsid w:val="00175C2E"/>
    <w:rsid w:val="00175C63"/>
    <w:rsid w:val="001762A7"/>
    <w:rsid w:val="00176575"/>
    <w:rsid w:val="001769EF"/>
    <w:rsid w:val="00176FF3"/>
    <w:rsid w:val="001775D5"/>
    <w:rsid w:val="00177A54"/>
    <w:rsid w:val="00177DBB"/>
    <w:rsid w:val="00177EA5"/>
    <w:rsid w:val="00180259"/>
    <w:rsid w:val="001802D2"/>
    <w:rsid w:val="001807BB"/>
    <w:rsid w:val="00180912"/>
    <w:rsid w:val="00180976"/>
    <w:rsid w:val="0018108A"/>
    <w:rsid w:val="001810FB"/>
    <w:rsid w:val="00181606"/>
    <w:rsid w:val="001819BE"/>
    <w:rsid w:val="00181D23"/>
    <w:rsid w:val="00181D50"/>
    <w:rsid w:val="00181EB7"/>
    <w:rsid w:val="00181F81"/>
    <w:rsid w:val="0018231C"/>
    <w:rsid w:val="001825BB"/>
    <w:rsid w:val="001825D3"/>
    <w:rsid w:val="001828EB"/>
    <w:rsid w:val="00182BED"/>
    <w:rsid w:val="00182D17"/>
    <w:rsid w:val="00182D9E"/>
    <w:rsid w:val="001830C5"/>
    <w:rsid w:val="0018313D"/>
    <w:rsid w:val="0018336B"/>
    <w:rsid w:val="0018350A"/>
    <w:rsid w:val="00183570"/>
    <w:rsid w:val="001839FB"/>
    <w:rsid w:val="00183C31"/>
    <w:rsid w:val="0018499A"/>
    <w:rsid w:val="001849A2"/>
    <w:rsid w:val="00184D8E"/>
    <w:rsid w:val="00184E65"/>
    <w:rsid w:val="00184FB1"/>
    <w:rsid w:val="0018524B"/>
    <w:rsid w:val="001852CD"/>
    <w:rsid w:val="001857DE"/>
    <w:rsid w:val="00185BE1"/>
    <w:rsid w:val="00185C92"/>
    <w:rsid w:val="00185D93"/>
    <w:rsid w:val="001860A3"/>
    <w:rsid w:val="00186228"/>
    <w:rsid w:val="0018684D"/>
    <w:rsid w:val="00186CAD"/>
    <w:rsid w:val="00186CDB"/>
    <w:rsid w:val="00186CE2"/>
    <w:rsid w:val="00186FA3"/>
    <w:rsid w:val="00187400"/>
    <w:rsid w:val="001875D1"/>
    <w:rsid w:val="00187791"/>
    <w:rsid w:val="00187DEC"/>
    <w:rsid w:val="00190048"/>
    <w:rsid w:val="001900A0"/>
    <w:rsid w:val="00190247"/>
    <w:rsid w:val="00190617"/>
    <w:rsid w:val="00190666"/>
    <w:rsid w:val="00190906"/>
    <w:rsid w:val="00190960"/>
    <w:rsid w:val="001909DB"/>
    <w:rsid w:val="00190A8E"/>
    <w:rsid w:val="00190B23"/>
    <w:rsid w:val="00190BD5"/>
    <w:rsid w:val="00190BD6"/>
    <w:rsid w:val="00190EFE"/>
    <w:rsid w:val="00190F97"/>
    <w:rsid w:val="00191494"/>
    <w:rsid w:val="00191625"/>
    <w:rsid w:val="00191682"/>
    <w:rsid w:val="001916AF"/>
    <w:rsid w:val="0019181B"/>
    <w:rsid w:val="00191B44"/>
    <w:rsid w:val="00191C04"/>
    <w:rsid w:val="00191DEF"/>
    <w:rsid w:val="001921E2"/>
    <w:rsid w:val="001923D4"/>
    <w:rsid w:val="001924AD"/>
    <w:rsid w:val="00192E86"/>
    <w:rsid w:val="00192F73"/>
    <w:rsid w:val="0019328B"/>
    <w:rsid w:val="001932D6"/>
    <w:rsid w:val="0019349D"/>
    <w:rsid w:val="0019355E"/>
    <w:rsid w:val="0019372C"/>
    <w:rsid w:val="001937D1"/>
    <w:rsid w:val="00193831"/>
    <w:rsid w:val="001939A5"/>
    <w:rsid w:val="001939DD"/>
    <w:rsid w:val="00193C91"/>
    <w:rsid w:val="00194251"/>
    <w:rsid w:val="001944C4"/>
    <w:rsid w:val="00194572"/>
    <w:rsid w:val="00194573"/>
    <w:rsid w:val="0019470F"/>
    <w:rsid w:val="00194865"/>
    <w:rsid w:val="001948D5"/>
    <w:rsid w:val="00194941"/>
    <w:rsid w:val="001950B9"/>
    <w:rsid w:val="001951C2"/>
    <w:rsid w:val="001951CC"/>
    <w:rsid w:val="00195233"/>
    <w:rsid w:val="001953DB"/>
    <w:rsid w:val="00195482"/>
    <w:rsid w:val="0019575C"/>
    <w:rsid w:val="00195864"/>
    <w:rsid w:val="00195880"/>
    <w:rsid w:val="00195895"/>
    <w:rsid w:val="001959E6"/>
    <w:rsid w:val="00195A32"/>
    <w:rsid w:val="00195A49"/>
    <w:rsid w:val="00195BF8"/>
    <w:rsid w:val="00195CD8"/>
    <w:rsid w:val="00196463"/>
    <w:rsid w:val="0019654C"/>
    <w:rsid w:val="001966E6"/>
    <w:rsid w:val="0019672D"/>
    <w:rsid w:val="001968BB"/>
    <w:rsid w:val="00196A2E"/>
    <w:rsid w:val="00196C48"/>
    <w:rsid w:val="00196CA6"/>
    <w:rsid w:val="00196F39"/>
    <w:rsid w:val="00196FD6"/>
    <w:rsid w:val="001973EC"/>
    <w:rsid w:val="001974BA"/>
    <w:rsid w:val="00197505"/>
    <w:rsid w:val="00197681"/>
    <w:rsid w:val="00197684"/>
    <w:rsid w:val="00197C3A"/>
    <w:rsid w:val="001A01A5"/>
    <w:rsid w:val="001A0306"/>
    <w:rsid w:val="001A04C8"/>
    <w:rsid w:val="001A092C"/>
    <w:rsid w:val="001A093D"/>
    <w:rsid w:val="001A0C76"/>
    <w:rsid w:val="001A0F0F"/>
    <w:rsid w:val="001A1272"/>
    <w:rsid w:val="001A130F"/>
    <w:rsid w:val="001A1526"/>
    <w:rsid w:val="001A16B2"/>
    <w:rsid w:val="001A1781"/>
    <w:rsid w:val="001A1C62"/>
    <w:rsid w:val="001A1FE2"/>
    <w:rsid w:val="001A2A17"/>
    <w:rsid w:val="001A2C27"/>
    <w:rsid w:val="001A2EC6"/>
    <w:rsid w:val="001A2ED0"/>
    <w:rsid w:val="001A2EFE"/>
    <w:rsid w:val="001A312F"/>
    <w:rsid w:val="001A32F0"/>
    <w:rsid w:val="001A3304"/>
    <w:rsid w:val="001A347F"/>
    <w:rsid w:val="001A36B2"/>
    <w:rsid w:val="001A38A1"/>
    <w:rsid w:val="001A3976"/>
    <w:rsid w:val="001A3B45"/>
    <w:rsid w:val="001A3D0D"/>
    <w:rsid w:val="001A3D66"/>
    <w:rsid w:val="001A3F3F"/>
    <w:rsid w:val="001A42FE"/>
    <w:rsid w:val="001A4D3E"/>
    <w:rsid w:val="001A4EBD"/>
    <w:rsid w:val="001A5144"/>
    <w:rsid w:val="001A528D"/>
    <w:rsid w:val="001A5611"/>
    <w:rsid w:val="001A56EE"/>
    <w:rsid w:val="001A58BC"/>
    <w:rsid w:val="001A5AA1"/>
    <w:rsid w:val="001A5AC9"/>
    <w:rsid w:val="001A5E9E"/>
    <w:rsid w:val="001A5F0F"/>
    <w:rsid w:val="001A63A7"/>
    <w:rsid w:val="001A63BB"/>
    <w:rsid w:val="001A650C"/>
    <w:rsid w:val="001A6958"/>
    <w:rsid w:val="001A6A32"/>
    <w:rsid w:val="001A6BD8"/>
    <w:rsid w:val="001A6C55"/>
    <w:rsid w:val="001A6F4C"/>
    <w:rsid w:val="001A6FC8"/>
    <w:rsid w:val="001A7222"/>
    <w:rsid w:val="001A76C2"/>
    <w:rsid w:val="001A796A"/>
    <w:rsid w:val="001A7AA0"/>
    <w:rsid w:val="001A7F99"/>
    <w:rsid w:val="001B01D7"/>
    <w:rsid w:val="001B0380"/>
    <w:rsid w:val="001B080C"/>
    <w:rsid w:val="001B083D"/>
    <w:rsid w:val="001B0AF9"/>
    <w:rsid w:val="001B0CB6"/>
    <w:rsid w:val="001B0D2D"/>
    <w:rsid w:val="001B0FC1"/>
    <w:rsid w:val="001B14CA"/>
    <w:rsid w:val="001B14DA"/>
    <w:rsid w:val="001B15B7"/>
    <w:rsid w:val="001B1778"/>
    <w:rsid w:val="001B190C"/>
    <w:rsid w:val="001B19F8"/>
    <w:rsid w:val="001B1EFA"/>
    <w:rsid w:val="001B2723"/>
    <w:rsid w:val="001B272F"/>
    <w:rsid w:val="001B2AB6"/>
    <w:rsid w:val="001B2D48"/>
    <w:rsid w:val="001B3222"/>
    <w:rsid w:val="001B32B3"/>
    <w:rsid w:val="001B3769"/>
    <w:rsid w:val="001B3BA6"/>
    <w:rsid w:val="001B3F56"/>
    <w:rsid w:val="001B435D"/>
    <w:rsid w:val="001B4803"/>
    <w:rsid w:val="001B4894"/>
    <w:rsid w:val="001B4A39"/>
    <w:rsid w:val="001B4F8A"/>
    <w:rsid w:val="001B5139"/>
    <w:rsid w:val="001B53BB"/>
    <w:rsid w:val="001B54E8"/>
    <w:rsid w:val="001B66D4"/>
    <w:rsid w:val="001B67F0"/>
    <w:rsid w:val="001B6999"/>
    <w:rsid w:val="001B6C5B"/>
    <w:rsid w:val="001B73B6"/>
    <w:rsid w:val="001B74ED"/>
    <w:rsid w:val="001B777F"/>
    <w:rsid w:val="001B7BF4"/>
    <w:rsid w:val="001B7C7A"/>
    <w:rsid w:val="001B7D02"/>
    <w:rsid w:val="001B7D58"/>
    <w:rsid w:val="001B7EE9"/>
    <w:rsid w:val="001B7F45"/>
    <w:rsid w:val="001B7F64"/>
    <w:rsid w:val="001C0071"/>
    <w:rsid w:val="001C03E7"/>
    <w:rsid w:val="001C0450"/>
    <w:rsid w:val="001C05B4"/>
    <w:rsid w:val="001C081D"/>
    <w:rsid w:val="001C0888"/>
    <w:rsid w:val="001C0B0D"/>
    <w:rsid w:val="001C0B20"/>
    <w:rsid w:val="001C1039"/>
    <w:rsid w:val="001C11ED"/>
    <w:rsid w:val="001C15A6"/>
    <w:rsid w:val="001C1600"/>
    <w:rsid w:val="001C1680"/>
    <w:rsid w:val="001C1795"/>
    <w:rsid w:val="001C17B1"/>
    <w:rsid w:val="001C17B3"/>
    <w:rsid w:val="001C17CD"/>
    <w:rsid w:val="001C189B"/>
    <w:rsid w:val="001C1B11"/>
    <w:rsid w:val="001C1C6F"/>
    <w:rsid w:val="001C1E56"/>
    <w:rsid w:val="001C2291"/>
    <w:rsid w:val="001C2581"/>
    <w:rsid w:val="001C25C8"/>
    <w:rsid w:val="001C2829"/>
    <w:rsid w:val="001C2CFF"/>
    <w:rsid w:val="001C2E6C"/>
    <w:rsid w:val="001C35D5"/>
    <w:rsid w:val="001C36D9"/>
    <w:rsid w:val="001C3750"/>
    <w:rsid w:val="001C3886"/>
    <w:rsid w:val="001C3E1C"/>
    <w:rsid w:val="001C4486"/>
    <w:rsid w:val="001C4722"/>
    <w:rsid w:val="001C483E"/>
    <w:rsid w:val="001C4980"/>
    <w:rsid w:val="001C4A30"/>
    <w:rsid w:val="001C4D6A"/>
    <w:rsid w:val="001C4E23"/>
    <w:rsid w:val="001C50EE"/>
    <w:rsid w:val="001C5155"/>
    <w:rsid w:val="001C5475"/>
    <w:rsid w:val="001C564E"/>
    <w:rsid w:val="001C58EE"/>
    <w:rsid w:val="001C5DD5"/>
    <w:rsid w:val="001C5FA9"/>
    <w:rsid w:val="001C667E"/>
    <w:rsid w:val="001C6690"/>
    <w:rsid w:val="001C68DF"/>
    <w:rsid w:val="001C690E"/>
    <w:rsid w:val="001C6A26"/>
    <w:rsid w:val="001C6AC4"/>
    <w:rsid w:val="001C6B7E"/>
    <w:rsid w:val="001C6BD0"/>
    <w:rsid w:val="001C6D05"/>
    <w:rsid w:val="001C6D94"/>
    <w:rsid w:val="001C6F29"/>
    <w:rsid w:val="001C7278"/>
    <w:rsid w:val="001C732E"/>
    <w:rsid w:val="001C748E"/>
    <w:rsid w:val="001C76F6"/>
    <w:rsid w:val="001C7A27"/>
    <w:rsid w:val="001C7CC1"/>
    <w:rsid w:val="001D0137"/>
    <w:rsid w:val="001D01FC"/>
    <w:rsid w:val="001D0299"/>
    <w:rsid w:val="001D0315"/>
    <w:rsid w:val="001D0541"/>
    <w:rsid w:val="001D0589"/>
    <w:rsid w:val="001D0660"/>
    <w:rsid w:val="001D07D3"/>
    <w:rsid w:val="001D08F6"/>
    <w:rsid w:val="001D092D"/>
    <w:rsid w:val="001D09E5"/>
    <w:rsid w:val="001D0AE5"/>
    <w:rsid w:val="001D0D34"/>
    <w:rsid w:val="001D0E6D"/>
    <w:rsid w:val="001D0E7F"/>
    <w:rsid w:val="001D11AA"/>
    <w:rsid w:val="001D14FD"/>
    <w:rsid w:val="001D1841"/>
    <w:rsid w:val="001D1843"/>
    <w:rsid w:val="001D1A57"/>
    <w:rsid w:val="001D1A85"/>
    <w:rsid w:val="001D1B8F"/>
    <w:rsid w:val="001D1C78"/>
    <w:rsid w:val="001D1DD4"/>
    <w:rsid w:val="001D20BF"/>
    <w:rsid w:val="001D2114"/>
    <w:rsid w:val="001D2135"/>
    <w:rsid w:val="001D2229"/>
    <w:rsid w:val="001D23D4"/>
    <w:rsid w:val="001D2409"/>
    <w:rsid w:val="001D2576"/>
    <w:rsid w:val="001D2A2D"/>
    <w:rsid w:val="001D2B2E"/>
    <w:rsid w:val="001D2DCB"/>
    <w:rsid w:val="001D3024"/>
    <w:rsid w:val="001D3028"/>
    <w:rsid w:val="001D305D"/>
    <w:rsid w:val="001D3071"/>
    <w:rsid w:val="001D3127"/>
    <w:rsid w:val="001D3163"/>
    <w:rsid w:val="001D32A8"/>
    <w:rsid w:val="001D3B69"/>
    <w:rsid w:val="001D3C63"/>
    <w:rsid w:val="001D3D0F"/>
    <w:rsid w:val="001D3F03"/>
    <w:rsid w:val="001D3FD3"/>
    <w:rsid w:val="001D4025"/>
    <w:rsid w:val="001D42BF"/>
    <w:rsid w:val="001D4339"/>
    <w:rsid w:val="001D43C2"/>
    <w:rsid w:val="001D4543"/>
    <w:rsid w:val="001D467E"/>
    <w:rsid w:val="001D485C"/>
    <w:rsid w:val="001D4863"/>
    <w:rsid w:val="001D4AF2"/>
    <w:rsid w:val="001D4D58"/>
    <w:rsid w:val="001D4F57"/>
    <w:rsid w:val="001D5810"/>
    <w:rsid w:val="001D5829"/>
    <w:rsid w:val="001D58AE"/>
    <w:rsid w:val="001D5977"/>
    <w:rsid w:val="001D5C02"/>
    <w:rsid w:val="001D5C1F"/>
    <w:rsid w:val="001D5C6A"/>
    <w:rsid w:val="001D5C73"/>
    <w:rsid w:val="001D5FEC"/>
    <w:rsid w:val="001D6404"/>
    <w:rsid w:val="001D66C8"/>
    <w:rsid w:val="001D6707"/>
    <w:rsid w:val="001D68DC"/>
    <w:rsid w:val="001D69EC"/>
    <w:rsid w:val="001D6A05"/>
    <w:rsid w:val="001D703E"/>
    <w:rsid w:val="001D7407"/>
    <w:rsid w:val="001D7425"/>
    <w:rsid w:val="001D7A04"/>
    <w:rsid w:val="001D7C59"/>
    <w:rsid w:val="001D7DAC"/>
    <w:rsid w:val="001D7EA5"/>
    <w:rsid w:val="001E00C6"/>
    <w:rsid w:val="001E01AD"/>
    <w:rsid w:val="001E0559"/>
    <w:rsid w:val="001E0872"/>
    <w:rsid w:val="001E0CB5"/>
    <w:rsid w:val="001E0D0C"/>
    <w:rsid w:val="001E0F4A"/>
    <w:rsid w:val="001E0FCC"/>
    <w:rsid w:val="001E162E"/>
    <w:rsid w:val="001E197D"/>
    <w:rsid w:val="001E1A3A"/>
    <w:rsid w:val="001E1B9A"/>
    <w:rsid w:val="001E1C1F"/>
    <w:rsid w:val="001E1CCA"/>
    <w:rsid w:val="001E2248"/>
    <w:rsid w:val="001E237F"/>
    <w:rsid w:val="001E27E4"/>
    <w:rsid w:val="001E29EA"/>
    <w:rsid w:val="001E29FB"/>
    <w:rsid w:val="001E3277"/>
    <w:rsid w:val="001E3286"/>
    <w:rsid w:val="001E32FD"/>
    <w:rsid w:val="001E35C4"/>
    <w:rsid w:val="001E3B37"/>
    <w:rsid w:val="001E3C74"/>
    <w:rsid w:val="001E3F8A"/>
    <w:rsid w:val="001E43AF"/>
    <w:rsid w:val="001E4927"/>
    <w:rsid w:val="001E4E2A"/>
    <w:rsid w:val="001E4F5A"/>
    <w:rsid w:val="001E5104"/>
    <w:rsid w:val="001E530F"/>
    <w:rsid w:val="001E531B"/>
    <w:rsid w:val="001E56E2"/>
    <w:rsid w:val="001E57DF"/>
    <w:rsid w:val="001E5D94"/>
    <w:rsid w:val="001E620D"/>
    <w:rsid w:val="001E626D"/>
    <w:rsid w:val="001E62E6"/>
    <w:rsid w:val="001E6393"/>
    <w:rsid w:val="001E642D"/>
    <w:rsid w:val="001E647A"/>
    <w:rsid w:val="001E6575"/>
    <w:rsid w:val="001E68AD"/>
    <w:rsid w:val="001E6900"/>
    <w:rsid w:val="001E69B2"/>
    <w:rsid w:val="001E69E3"/>
    <w:rsid w:val="001E6A28"/>
    <w:rsid w:val="001E6D1F"/>
    <w:rsid w:val="001E71C2"/>
    <w:rsid w:val="001E7642"/>
    <w:rsid w:val="001E78F4"/>
    <w:rsid w:val="001E7BCE"/>
    <w:rsid w:val="001E7DBC"/>
    <w:rsid w:val="001F0149"/>
    <w:rsid w:val="001F01C1"/>
    <w:rsid w:val="001F0241"/>
    <w:rsid w:val="001F04B5"/>
    <w:rsid w:val="001F06FC"/>
    <w:rsid w:val="001F0741"/>
    <w:rsid w:val="001F07C4"/>
    <w:rsid w:val="001F0875"/>
    <w:rsid w:val="001F08B5"/>
    <w:rsid w:val="001F0909"/>
    <w:rsid w:val="001F097E"/>
    <w:rsid w:val="001F09A5"/>
    <w:rsid w:val="001F09D6"/>
    <w:rsid w:val="001F0FD0"/>
    <w:rsid w:val="001F0FEA"/>
    <w:rsid w:val="001F10FC"/>
    <w:rsid w:val="001F1364"/>
    <w:rsid w:val="001F1393"/>
    <w:rsid w:val="001F13ED"/>
    <w:rsid w:val="001F145A"/>
    <w:rsid w:val="001F147F"/>
    <w:rsid w:val="001F1515"/>
    <w:rsid w:val="001F16A6"/>
    <w:rsid w:val="001F16AB"/>
    <w:rsid w:val="001F180D"/>
    <w:rsid w:val="001F1AF6"/>
    <w:rsid w:val="001F268E"/>
    <w:rsid w:val="001F2942"/>
    <w:rsid w:val="001F2CB0"/>
    <w:rsid w:val="001F2CB8"/>
    <w:rsid w:val="001F2E4C"/>
    <w:rsid w:val="001F30BD"/>
    <w:rsid w:val="001F3137"/>
    <w:rsid w:val="001F3471"/>
    <w:rsid w:val="001F3552"/>
    <w:rsid w:val="001F3697"/>
    <w:rsid w:val="001F38D0"/>
    <w:rsid w:val="001F3915"/>
    <w:rsid w:val="001F396D"/>
    <w:rsid w:val="001F3CFB"/>
    <w:rsid w:val="001F3E85"/>
    <w:rsid w:val="001F3EA2"/>
    <w:rsid w:val="001F4302"/>
    <w:rsid w:val="001F4329"/>
    <w:rsid w:val="001F43AD"/>
    <w:rsid w:val="001F4B21"/>
    <w:rsid w:val="001F4B26"/>
    <w:rsid w:val="001F4B51"/>
    <w:rsid w:val="001F4E2E"/>
    <w:rsid w:val="001F4F9D"/>
    <w:rsid w:val="001F5052"/>
    <w:rsid w:val="001F515E"/>
    <w:rsid w:val="001F5212"/>
    <w:rsid w:val="001F5317"/>
    <w:rsid w:val="001F532F"/>
    <w:rsid w:val="001F5393"/>
    <w:rsid w:val="001F5766"/>
    <w:rsid w:val="001F5908"/>
    <w:rsid w:val="001F5B35"/>
    <w:rsid w:val="001F5BAD"/>
    <w:rsid w:val="001F5E79"/>
    <w:rsid w:val="001F6698"/>
    <w:rsid w:val="001F6A09"/>
    <w:rsid w:val="001F6C97"/>
    <w:rsid w:val="001F6D41"/>
    <w:rsid w:val="001F6DE2"/>
    <w:rsid w:val="001F6DFF"/>
    <w:rsid w:val="001F74C7"/>
    <w:rsid w:val="001F7673"/>
    <w:rsid w:val="001F7AB6"/>
    <w:rsid w:val="001F7B01"/>
    <w:rsid w:val="001F7C4B"/>
    <w:rsid w:val="001F7F4E"/>
    <w:rsid w:val="00200179"/>
    <w:rsid w:val="002003F3"/>
    <w:rsid w:val="0020081B"/>
    <w:rsid w:val="00200970"/>
    <w:rsid w:val="00200B3C"/>
    <w:rsid w:val="00200EB9"/>
    <w:rsid w:val="00201023"/>
    <w:rsid w:val="002010C1"/>
    <w:rsid w:val="0020121A"/>
    <w:rsid w:val="00201321"/>
    <w:rsid w:val="0020169A"/>
    <w:rsid w:val="00201A5D"/>
    <w:rsid w:val="00201E1E"/>
    <w:rsid w:val="00201E54"/>
    <w:rsid w:val="00201FD4"/>
    <w:rsid w:val="002020BF"/>
    <w:rsid w:val="0020255A"/>
    <w:rsid w:val="00202B6A"/>
    <w:rsid w:val="00202B76"/>
    <w:rsid w:val="00202E77"/>
    <w:rsid w:val="00202F63"/>
    <w:rsid w:val="002031B8"/>
    <w:rsid w:val="002038E7"/>
    <w:rsid w:val="00203BA1"/>
    <w:rsid w:val="00203E3A"/>
    <w:rsid w:val="00203F67"/>
    <w:rsid w:val="00204105"/>
    <w:rsid w:val="0020455C"/>
    <w:rsid w:val="00204567"/>
    <w:rsid w:val="002046BA"/>
    <w:rsid w:val="00204972"/>
    <w:rsid w:val="00204EC2"/>
    <w:rsid w:val="00205032"/>
    <w:rsid w:val="00205261"/>
    <w:rsid w:val="00205536"/>
    <w:rsid w:val="00205A55"/>
    <w:rsid w:val="00205B56"/>
    <w:rsid w:val="00205F16"/>
    <w:rsid w:val="0020601F"/>
    <w:rsid w:val="002065DF"/>
    <w:rsid w:val="0020698E"/>
    <w:rsid w:val="002069DE"/>
    <w:rsid w:val="00206B29"/>
    <w:rsid w:val="002070D2"/>
    <w:rsid w:val="002071BB"/>
    <w:rsid w:val="002071FA"/>
    <w:rsid w:val="002079CC"/>
    <w:rsid w:val="00210069"/>
    <w:rsid w:val="002107AB"/>
    <w:rsid w:val="00210AAF"/>
    <w:rsid w:val="00210F86"/>
    <w:rsid w:val="0021128B"/>
    <w:rsid w:val="002113C4"/>
    <w:rsid w:val="0021154E"/>
    <w:rsid w:val="00211611"/>
    <w:rsid w:val="002116F6"/>
    <w:rsid w:val="00211927"/>
    <w:rsid w:val="00212017"/>
    <w:rsid w:val="0021203D"/>
    <w:rsid w:val="002120EF"/>
    <w:rsid w:val="0021230A"/>
    <w:rsid w:val="00212502"/>
    <w:rsid w:val="00212945"/>
    <w:rsid w:val="00212B58"/>
    <w:rsid w:val="00212BD7"/>
    <w:rsid w:val="00212D25"/>
    <w:rsid w:val="0021303E"/>
    <w:rsid w:val="00213599"/>
    <w:rsid w:val="002139C7"/>
    <w:rsid w:val="002139CE"/>
    <w:rsid w:val="00213AB5"/>
    <w:rsid w:val="00213B65"/>
    <w:rsid w:val="00213E32"/>
    <w:rsid w:val="002146E2"/>
    <w:rsid w:val="00214738"/>
    <w:rsid w:val="00214ACF"/>
    <w:rsid w:val="00214F4B"/>
    <w:rsid w:val="00215260"/>
    <w:rsid w:val="002155F0"/>
    <w:rsid w:val="002159D5"/>
    <w:rsid w:val="00215D93"/>
    <w:rsid w:val="00215DBB"/>
    <w:rsid w:val="00215FE4"/>
    <w:rsid w:val="00216000"/>
    <w:rsid w:val="00216098"/>
    <w:rsid w:val="00216288"/>
    <w:rsid w:val="00216351"/>
    <w:rsid w:val="00216522"/>
    <w:rsid w:val="002166F6"/>
    <w:rsid w:val="00216AF0"/>
    <w:rsid w:val="00216B3F"/>
    <w:rsid w:val="00216F2E"/>
    <w:rsid w:val="00216FD3"/>
    <w:rsid w:val="002171B4"/>
    <w:rsid w:val="0021725E"/>
    <w:rsid w:val="002176E9"/>
    <w:rsid w:val="002179E2"/>
    <w:rsid w:val="00217A01"/>
    <w:rsid w:val="00217D03"/>
    <w:rsid w:val="00220204"/>
    <w:rsid w:val="0022031E"/>
    <w:rsid w:val="00220414"/>
    <w:rsid w:val="002207B5"/>
    <w:rsid w:val="00220E30"/>
    <w:rsid w:val="00221192"/>
    <w:rsid w:val="002215C9"/>
    <w:rsid w:val="0022165C"/>
    <w:rsid w:val="002218B8"/>
    <w:rsid w:val="002218FE"/>
    <w:rsid w:val="00221C24"/>
    <w:rsid w:val="00221D85"/>
    <w:rsid w:val="00221DBE"/>
    <w:rsid w:val="00221EB8"/>
    <w:rsid w:val="0022213D"/>
    <w:rsid w:val="002224A8"/>
    <w:rsid w:val="002227BC"/>
    <w:rsid w:val="0022297E"/>
    <w:rsid w:val="00223125"/>
    <w:rsid w:val="0022339B"/>
    <w:rsid w:val="0022343A"/>
    <w:rsid w:val="002238F3"/>
    <w:rsid w:val="002238F6"/>
    <w:rsid w:val="00223EA8"/>
    <w:rsid w:val="002240AA"/>
    <w:rsid w:val="002240FD"/>
    <w:rsid w:val="00224159"/>
    <w:rsid w:val="0022442C"/>
    <w:rsid w:val="0022457F"/>
    <w:rsid w:val="00224AA2"/>
    <w:rsid w:val="00224ACF"/>
    <w:rsid w:val="0022505B"/>
    <w:rsid w:val="0022506D"/>
    <w:rsid w:val="0022575F"/>
    <w:rsid w:val="00225B1D"/>
    <w:rsid w:val="00225B5B"/>
    <w:rsid w:val="00225C79"/>
    <w:rsid w:val="00225D79"/>
    <w:rsid w:val="00225D98"/>
    <w:rsid w:val="00225DBC"/>
    <w:rsid w:val="00225DD8"/>
    <w:rsid w:val="00225EBE"/>
    <w:rsid w:val="00225EC9"/>
    <w:rsid w:val="00225F7F"/>
    <w:rsid w:val="00226050"/>
    <w:rsid w:val="0022615E"/>
    <w:rsid w:val="00226451"/>
    <w:rsid w:val="00226531"/>
    <w:rsid w:val="00226706"/>
    <w:rsid w:val="002267D8"/>
    <w:rsid w:val="00226814"/>
    <w:rsid w:val="0022682F"/>
    <w:rsid w:val="00226877"/>
    <w:rsid w:val="00226BED"/>
    <w:rsid w:val="00226F7C"/>
    <w:rsid w:val="00227031"/>
    <w:rsid w:val="002273FC"/>
    <w:rsid w:val="00227802"/>
    <w:rsid w:val="00227870"/>
    <w:rsid w:val="00227D99"/>
    <w:rsid w:val="002302EC"/>
    <w:rsid w:val="002303B6"/>
    <w:rsid w:val="0023071A"/>
    <w:rsid w:val="002308F9"/>
    <w:rsid w:val="002308FD"/>
    <w:rsid w:val="00230BC1"/>
    <w:rsid w:val="002310DD"/>
    <w:rsid w:val="002316B5"/>
    <w:rsid w:val="00231782"/>
    <w:rsid w:val="00231836"/>
    <w:rsid w:val="00231864"/>
    <w:rsid w:val="00231A91"/>
    <w:rsid w:val="00231D00"/>
    <w:rsid w:val="0023233C"/>
    <w:rsid w:val="002323A6"/>
    <w:rsid w:val="0023294C"/>
    <w:rsid w:val="00232C5D"/>
    <w:rsid w:val="002333B9"/>
    <w:rsid w:val="0023343D"/>
    <w:rsid w:val="00233647"/>
    <w:rsid w:val="002336EC"/>
    <w:rsid w:val="002339ED"/>
    <w:rsid w:val="00234496"/>
    <w:rsid w:val="00234850"/>
    <w:rsid w:val="00234A59"/>
    <w:rsid w:val="00234A6B"/>
    <w:rsid w:val="00234B68"/>
    <w:rsid w:val="00234D5C"/>
    <w:rsid w:val="00234D8C"/>
    <w:rsid w:val="002351E7"/>
    <w:rsid w:val="002352A4"/>
    <w:rsid w:val="00235431"/>
    <w:rsid w:val="00235439"/>
    <w:rsid w:val="00235486"/>
    <w:rsid w:val="00235864"/>
    <w:rsid w:val="002359D0"/>
    <w:rsid w:val="002359DB"/>
    <w:rsid w:val="002359DF"/>
    <w:rsid w:val="00235A80"/>
    <w:rsid w:val="00235B77"/>
    <w:rsid w:val="00235B9A"/>
    <w:rsid w:val="00235FFB"/>
    <w:rsid w:val="00236066"/>
    <w:rsid w:val="00236648"/>
    <w:rsid w:val="002366B9"/>
    <w:rsid w:val="00236712"/>
    <w:rsid w:val="00237124"/>
    <w:rsid w:val="002374A9"/>
    <w:rsid w:val="002374E8"/>
    <w:rsid w:val="00237536"/>
    <w:rsid w:val="002375F5"/>
    <w:rsid w:val="0023762C"/>
    <w:rsid w:val="0023763A"/>
    <w:rsid w:val="002376F6"/>
    <w:rsid w:val="0023797C"/>
    <w:rsid w:val="002379AB"/>
    <w:rsid w:val="00237B24"/>
    <w:rsid w:val="00237C7B"/>
    <w:rsid w:val="00237CF6"/>
    <w:rsid w:val="0024022E"/>
    <w:rsid w:val="0024084D"/>
    <w:rsid w:val="002409D3"/>
    <w:rsid w:val="002409E1"/>
    <w:rsid w:val="00240A23"/>
    <w:rsid w:val="00240EE3"/>
    <w:rsid w:val="00240F8D"/>
    <w:rsid w:val="0024118B"/>
    <w:rsid w:val="00241190"/>
    <w:rsid w:val="002411A1"/>
    <w:rsid w:val="002413C0"/>
    <w:rsid w:val="00241776"/>
    <w:rsid w:val="00241804"/>
    <w:rsid w:val="00241DBE"/>
    <w:rsid w:val="002420E7"/>
    <w:rsid w:val="00242319"/>
    <w:rsid w:val="00242A3A"/>
    <w:rsid w:val="00242B02"/>
    <w:rsid w:val="00242D06"/>
    <w:rsid w:val="0024323B"/>
    <w:rsid w:val="00243381"/>
    <w:rsid w:val="00243684"/>
    <w:rsid w:val="00243C88"/>
    <w:rsid w:val="00243DA3"/>
    <w:rsid w:val="00244539"/>
    <w:rsid w:val="002446BF"/>
    <w:rsid w:val="00244DA1"/>
    <w:rsid w:val="00244F88"/>
    <w:rsid w:val="0024513A"/>
    <w:rsid w:val="00245220"/>
    <w:rsid w:val="002452B5"/>
    <w:rsid w:val="002457A9"/>
    <w:rsid w:val="00245A4B"/>
    <w:rsid w:val="00245CB3"/>
    <w:rsid w:val="00245E00"/>
    <w:rsid w:val="00245E29"/>
    <w:rsid w:val="00245EF5"/>
    <w:rsid w:val="0024615C"/>
    <w:rsid w:val="002462C4"/>
    <w:rsid w:val="002462E4"/>
    <w:rsid w:val="0024645B"/>
    <w:rsid w:val="002465DA"/>
    <w:rsid w:val="002466A3"/>
    <w:rsid w:val="002466EA"/>
    <w:rsid w:val="00246E60"/>
    <w:rsid w:val="002472FD"/>
    <w:rsid w:val="00247360"/>
    <w:rsid w:val="00247386"/>
    <w:rsid w:val="0024744C"/>
    <w:rsid w:val="0024745A"/>
    <w:rsid w:val="002476A9"/>
    <w:rsid w:val="0024778C"/>
    <w:rsid w:val="00247A85"/>
    <w:rsid w:val="00247CD9"/>
    <w:rsid w:val="00247E4B"/>
    <w:rsid w:val="00247F02"/>
    <w:rsid w:val="002503C7"/>
    <w:rsid w:val="002503EC"/>
    <w:rsid w:val="0025043A"/>
    <w:rsid w:val="0025068A"/>
    <w:rsid w:val="00250F05"/>
    <w:rsid w:val="00250F87"/>
    <w:rsid w:val="00251297"/>
    <w:rsid w:val="002514D3"/>
    <w:rsid w:val="00251764"/>
    <w:rsid w:val="0025254C"/>
    <w:rsid w:val="00252558"/>
    <w:rsid w:val="002527E2"/>
    <w:rsid w:val="00252FB7"/>
    <w:rsid w:val="00252FF7"/>
    <w:rsid w:val="002531BA"/>
    <w:rsid w:val="0025330E"/>
    <w:rsid w:val="0025332D"/>
    <w:rsid w:val="002539A4"/>
    <w:rsid w:val="00253B22"/>
    <w:rsid w:val="00253B66"/>
    <w:rsid w:val="0025419F"/>
    <w:rsid w:val="00254463"/>
    <w:rsid w:val="00254542"/>
    <w:rsid w:val="00254BA4"/>
    <w:rsid w:val="00254BC6"/>
    <w:rsid w:val="00254F79"/>
    <w:rsid w:val="00254FBE"/>
    <w:rsid w:val="0025508B"/>
    <w:rsid w:val="0025525B"/>
    <w:rsid w:val="002556E8"/>
    <w:rsid w:val="00255FCD"/>
    <w:rsid w:val="0025634B"/>
    <w:rsid w:val="002567B7"/>
    <w:rsid w:val="0025692D"/>
    <w:rsid w:val="00256CE9"/>
    <w:rsid w:val="00256FBE"/>
    <w:rsid w:val="002573F0"/>
    <w:rsid w:val="002601A3"/>
    <w:rsid w:val="00260567"/>
    <w:rsid w:val="0026056E"/>
    <w:rsid w:val="002610D8"/>
    <w:rsid w:val="002615E9"/>
    <w:rsid w:val="0026161B"/>
    <w:rsid w:val="00261950"/>
    <w:rsid w:val="00261A5F"/>
    <w:rsid w:val="00261D37"/>
    <w:rsid w:val="00261D90"/>
    <w:rsid w:val="0026232E"/>
    <w:rsid w:val="0026260E"/>
    <w:rsid w:val="00262AF9"/>
    <w:rsid w:val="00262C80"/>
    <w:rsid w:val="00262F40"/>
    <w:rsid w:val="0026300F"/>
    <w:rsid w:val="00263076"/>
    <w:rsid w:val="002631BD"/>
    <w:rsid w:val="00263225"/>
    <w:rsid w:val="0026323F"/>
    <w:rsid w:val="00263418"/>
    <w:rsid w:val="002634E7"/>
    <w:rsid w:val="002636F1"/>
    <w:rsid w:val="0026376C"/>
    <w:rsid w:val="00263805"/>
    <w:rsid w:val="00263958"/>
    <w:rsid w:val="00263A12"/>
    <w:rsid w:val="00263C46"/>
    <w:rsid w:val="00263D80"/>
    <w:rsid w:val="00263D9B"/>
    <w:rsid w:val="00264458"/>
    <w:rsid w:val="00264625"/>
    <w:rsid w:val="00264B65"/>
    <w:rsid w:val="00265468"/>
    <w:rsid w:val="00265858"/>
    <w:rsid w:val="002659E9"/>
    <w:rsid w:val="00265D59"/>
    <w:rsid w:val="00265F51"/>
    <w:rsid w:val="00265F57"/>
    <w:rsid w:val="002662EC"/>
    <w:rsid w:val="002665DB"/>
    <w:rsid w:val="0026672E"/>
    <w:rsid w:val="00266747"/>
    <w:rsid w:val="00266E72"/>
    <w:rsid w:val="00266EBA"/>
    <w:rsid w:val="00266F66"/>
    <w:rsid w:val="00267075"/>
    <w:rsid w:val="0026728B"/>
    <w:rsid w:val="002672A5"/>
    <w:rsid w:val="002673DF"/>
    <w:rsid w:val="00267578"/>
    <w:rsid w:val="002676E7"/>
    <w:rsid w:val="002677E2"/>
    <w:rsid w:val="002679D1"/>
    <w:rsid w:val="00267A4D"/>
    <w:rsid w:val="00267EBA"/>
    <w:rsid w:val="00267F94"/>
    <w:rsid w:val="00270027"/>
    <w:rsid w:val="0027008D"/>
    <w:rsid w:val="00270110"/>
    <w:rsid w:val="002701B6"/>
    <w:rsid w:val="002704B2"/>
    <w:rsid w:val="0027060D"/>
    <w:rsid w:val="00270747"/>
    <w:rsid w:val="0027098D"/>
    <w:rsid w:val="00270B3F"/>
    <w:rsid w:val="00270C8F"/>
    <w:rsid w:val="0027116E"/>
    <w:rsid w:val="0027157B"/>
    <w:rsid w:val="002715A7"/>
    <w:rsid w:val="002715A9"/>
    <w:rsid w:val="002715AE"/>
    <w:rsid w:val="0027194D"/>
    <w:rsid w:val="00271F10"/>
    <w:rsid w:val="00272419"/>
    <w:rsid w:val="002725D6"/>
    <w:rsid w:val="002727E7"/>
    <w:rsid w:val="002729F4"/>
    <w:rsid w:val="00272B2A"/>
    <w:rsid w:val="00272C59"/>
    <w:rsid w:val="00272D52"/>
    <w:rsid w:val="00272F7F"/>
    <w:rsid w:val="002732E9"/>
    <w:rsid w:val="0027344C"/>
    <w:rsid w:val="00273818"/>
    <w:rsid w:val="0027396B"/>
    <w:rsid w:val="002739CC"/>
    <w:rsid w:val="00273AC7"/>
    <w:rsid w:val="00273B9C"/>
    <w:rsid w:val="00273D34"/>
    <w:rsid w:val="00274088"/>
    <w:rsid w:val="002740A5"/>
    <w:rsid w:val="0027451B"/>
    <w:rsid w:val="00274689"/>
    <w:rsid w:val="00274746"/>
    <w:rsid w:val="00274A9E"/>
    <w:rsid w:val="00274BFE"/>
    <w:rsid w:val="00274CA9"/>
    <w:rsid w:val="00275037"/>
    <w:rsid w:val="00275067"/>
    <w:rsid w:val="00275086"/>
    <w:rsid w:val="00276019"/>
    <w:rsid w:val="00276945"/>
    <w:rsid w:val="002769A1"/>
    <w:rsid w:val="002769B7"/>
    <w:rsid w:val="002769CE"/>
    <w:rsid w:val="00276D5B"/>
    <w:rsid w:val="00276E4E"/>
    <w:rsid w:val="00276FC9"/>
    <w:rsid w:val="00277D52"/>
    <w:rsid w:val="00277DC0"/>
    <w:rsid w:val="00277EE0"/>
    <w:rsid w:val="00280175"/>
    <w:rsid w:val="002801BB"/>
    <w:rsid w:val="002801C4"/>
    <w:rsid w:val="0028034E"/>
    <w:rsid w:val="00280A4A"/>
    <w:rsid w:val="00280AFC"/>
    <w:rsid w:val="00280AFE"/>
    <w:rsid w:val="00281095"/>
    <w:rsid w:val="00281159"/>
    <w:rsid w:val="002812B0"/>
    <w:rsid w:val="0028151B"/>
    <w:rsid w:val="0028175F"/>
    <w:rsid w:val="0028179A"/>
    <w:rsid w:val="00281A43"/>
    <w:rsid w:val="00281B6A"/>
    <w:rsid w:val="00281CE9"/>
    <w:rsid w:val="00281E63"/>
    <w:rsid w:val="002820BC"/>
    <w:rsid w:val="002821E5"/>
    <w:rsid w:val="0028262E"/>
    <w:rsid w:val="0028283A"/>
    <w:rsid w:val="002828A8"/>
    <w:rsid w:val="002829BA"/>
    <w:rsid w:val="00282BEB"/>
    <w:rsid w:val="00282FEB"/>
    <w:rsid w:val="002830E8"/>
    <w:rsid w:val="00283188"/>
    <w:rsid w:val="002832EE"/>
    <w:rsid w:val="00283310"/>
    <w:rsid w:val="0028337C"/>
    <w:rsid w:val="00283645"/>
    <w:rsid w:val="002836C0"/>
    <w:rsid w:val="002837DA"/>
    <w:rsid w:val="0028396D"/>
    <w:rsid w:val="00283DCF"/>
    <w:rsid w:val="00284319"/>
    <w:rsid w:val="00284335"/>
    <w:rsid w:val="00284385"/>
    <w:rsid w:val="0028454B"/>
    <w:rsid w:val="0028463B"/>
    <w:rsid w:val="0028469D"/>
    <w:rsid w:val="00284756"/>
    <w:rsid w:val="002847F6"/>
    <w:rsid w:val="002849CA"/>
    <w:rsid w:val="00284D2E"/>
    <w:rsid w:val="00284FF8"/>
    <w:rsid w:val="00285008"/>
    <w:rsid w:val="00285049"/>
    <w:rsid w:val="00285090"/>
    <w:rsid w:val="00285190"/>
    <w:rsid w:val="002852BA"/>
    <w:rsid w:val="0028537B"/>
    <w:rsid w:val="002854DC"/>
    <w:rsid w:val="00285545"/>
    <w:rsid w:val="00285688"/>
    <w:rsid w:val="002856C2"/>
    <w:rsid w:val="0028576E"/>
    <w:rsid w:val="0028581C"/>
    <w:rsid w:val="00285B8A"/>
    <w:rsid w:val="00285EE7"/>
    <w:rsid w:val="00286098"/>
    <w:rsid w:val="00286133"/>
    <w:rsid w:val="002861DE"/>
    <w:rsid w:val="0028636D"/>
    <w:rsid w:val="00286741"/>
    <w:rsid w:val="00286B81"/>
    <w:rsid w:val="00286C72"/>
    <w:rsid w:val="00286CB0"/>
    <w:rsid w:val="00286FB6"/>
    <w:rsid w:val="002870A6"/>
    <w:rsid w:val="00287245"/>
    <w:rsid w:val="00287602"/>
    <w:rsid w:val="002876EE"/>
    <w:rsid w:val="0028785C"/>
    <w:rsid w:val="00287976"/>
    <w:rsid w:val="00287CC0"/>
    <w:rsid w:val="002907C4"/>
    <w:rsid w:val="00290FD3"/>
    <w:rsid w:val="002910BE"/>
    <w:rsid w:val="00291477"/>
    <w:rsid w:val="0029147B"/>
    <w:rsid w:val="00291628"/>
    <w:rsid w:val="00291646"/>
    <w:rsid w:val="002917C5"/>
    <w:rsid w:val="002918A8"/>
    <w:rsid w:val="00291A8A"/>
    <w:rsid w:val="00291C79"/>
    <w:rsid w:val="00291E0C"/>
    <w:rsid w:val="00292122"/>
    <w:rsid w:val="00292187"/>
    <w:rsid w:val="002921D9"/>
    <w:rsid w:val="00292273"/>
    <w:rsid w:val="00292465"/>
    <w:rsid w:val="00292638"/>
    <w:rsid w:val="002926A3"/>
    <w:rsid w:val="002927EB"/>
    <w:rsid w:val="002928A5"/>
    <w:rsid w:val="002928D3"/>
    <w:rsid w:val="00292A05"/>
    <w:rsid w:val="00293109"/>
    <w:rsid w:val="00293163"/>
    <w:rsid w:val="002932B4"/>
    <w:rsid w:val="0029337A"/>
    <w:rsid w:val="002937A7"/>
    <w:rsid w:val="00293848"/>
    <w:rsid w:val="00293A00"/>
    <w:rsid w:val="00293C3D"/>
    <w:rsid w:val="00293CAA"/>
    <w:rsid w:val="00293E1E"/>
    <w:rsid w:val="00294197"/>
    <w:rsid w:val="0029456F"/>
    <w:rsid w:val="002946CE"/>
    <w:rsid w:val="002947F3"/>
    <w:rsid w:val="0029484A"/>
    <w:rsid w:val="00294A8D"/>
    <w:rsid w:val="00294FBC"/>
    <w:rsid w:val="002951BC"/>
    <w:rsid w:val="00295843"/>
    <w:rsid w:val="00296326"/>
    <w:rsid w:val="00296363"/>
    <w:rsid w:val="0029652B"/>
    <w:rsid w:val="0029666D"/>
    <w:rsid w:val="00296A72"/>
    <w:rsid w:val="00296C48"/>
    <w:rsid w:val="00296D56"/>
    <w:rsid w:val="0029791B"/>
    <w:rsid w:val="00297A1E"/>
    <w:rsid w:val="00297B04"/>
    <w:rsid w:val="00297B32"/>
    <w:rsid w:val="00297C45"/>
    <w:rsid w:val="00297EFB"/>
    <w:rsid w:val="00297F63"/>
    <w:rsid w:val="002A014D"/>
    <w:rsid w:val="002A0156"/>
    <w:rsid w:val="002A019A"/>
    <w:rsid w:val="002A03E5"/>
    <w:rsid w:val="002A0F40"/>
    <w:rsid w:val="002A0FB8"/>
    <w:rsid w:val="002A11CA"/>
    <w:rsid w:val="002A126B"/>
    <w:rsid w:val="002A14C8"/>
    <w:rsid w:val="002A1549"/>
    <w:rsid w:val="002A171C"/>
    <w:rsid w:val="002A17FD"/>
    <w:rsid w:val="002A1837"/>
    <w:rsid w:val="002A1891"/>
    <w:rsid w:val="002A1ACB"/>
    <w:rsid w:val="002A1C80"/>
    <w:rsid w:val="002A1E01"/>
    <w:rsid w:val="002A2173"/>
    <w:rsid w:val="002A24DF"/>
    <w:rsid w:val="002A27E5"/>
    <w:rsid w:val="002A298F"/>
    <w:rsid w:val="002A2D1E"/>
    <w:rsid w:val="002A2E2A"/>
    <w:rsid w:val="002A2E98"/>
    <w:rsid w:val="002A2F43"/>
    <w:rsid w:val="002A3414"/>
    <w:rsid w:val="002A36D6"/>
    <w:rsid w:val="002A3763"/>
    <w:rsid w:val="002A385D"/>
    <w:rsid w:val="002A395A"/>
    <w:rsid w:val="002A3C7A"/>
    <w:rsid w:val="002A3DEF"/>
    <w:rsid w:val="002A3FA9"/>
    <w:rsid w:val="002A4224"/>
    <w:rsid w:val="002A44AC"/>
    <w:rsid w:val="002A45B6"/>
    <w:rsid w:val="002A45F3"/>
    <w:rsid w:val="002A493B"/>
    <w:rsid w:val="002A4EA1"/>
    <w:rsid w:val="002A5101"/>
    <w:rsid w:val="002A5803"/>
    <w:rsid w:val="002A58AB"/>
    <w:rsid w:val="002A5AD3"/>
    <w:rsid w:val="002A61B0"/>
    <w:rsid w:val="002A6329"/>
    <w:rsid w:val="002A6781"/>
    <w:rsid w:val="002A6EE1"/>
    <w:rsid w:val="002A7049"/>
    <w:rsid w:val="002A71DA"/>
    <w:rsid w:val="002A7212"/>
    <w:rsid w:val="002A7A2A"/>
    <w:rsid w:val="002A7A4C"/>
    <w:rsid w:val="002A7DA1"/>
    <w:rsid w:val="002A7F12"/>
    <w:rsid w:val="002A7F70"/>
    <w:rsid w:val="002A7FEA"/>
    <w:rsid w:val="002B0240"/>
    <w:rsid w:val="002B029C"/>
    <w:rsid w:val="002B0308"/>
    <w:rsid w:val="002B0378"/>
    <w:rsid w:val="002B079B"/>
    <w:rsid w:val="002B0BAE"/>
    <w:rsid w:val="002B0FBC"/>
    <w:rsid w:val="002B0FFF"/>
    <w:rsid w:val="002B13B8"/>
    <w:rsid w:val="002B1546"/>
    <w:rsid w:val="002B1753"/>
    <w:rsid w:val="002B17AC"/>
    <w:rsid w:val="002B19D2"/>
    <w:rsid w:val="002B1B0B"/>
    <w:rsid w:val="002B1BF2"/>
    <w:rsid w:val="002B1C33"/>
    <w:rsid w:val="002B1C5B"/>
    <w:rsid w:val="002B1D80"/>
    <w:rsid w:val="002B1E73"/>
    <w:rsid w:val="002B2CB4"/>
    <w:rsid w:val="002B2E14"/>
    <w:rsid w:val="002B2FD3"/>
    <w:rsid w:val="002B3193"/>
    <w:rsid w:val="002B3570"/>
    <w:rsid w:val="002B3612"/>
    <w:rsid w:val="002B3694"/>
    <w:rsid w:val="002B39F6"/>
    <w:rsid w:val="002B3AED"/>
    <w:rsid w:val="002B3BA6"/>
    <w:rsid w:val="002B3C29"/>
    <w:rsid w:val="002B3C72"/>
    <w:rsid w:val="002B4393"/>
    <w:rsid w:val="002B43B7"/>
    <w:rsid w:val="002B43CB"/>
    <w:rsid w:val="002B4584"/>
    <w:rsid w:val="002B4A62"/>
    <w:rsid w:val="002B4B22"/>
    <w:rsid w:val="002B4C15"/>
    <w:rsid w:val="002B4E2D"/>
    <w:rsid w:val="002B5734"/>
    <w:rsid w:val="002B5DC5"/>
    <w:rsid w:val="002B5DC8"/>
    <w:rsid w:val="002B649B"/>
    <w:rsid w:val="002B64FE"/>
    <w:rsid w:val="002B67F8"/>
    <w:rsid w:val="002B6903"/>
    <w:rsid w:val="002B6A66"/>
    <w:rsid w:val="002B6F8C"/>
    <w:rsid w:val="002B706B"/>
    <w:rsid w:val="002B70E2"/>
    <w:rsid w:val="002B70E4"/>
    <w:rsid w:val="002B7691"/>
    <w:rsid w:val="002B78EC"/>
    <w:rsid w:val="002B79D9"/>
    <w:rsid w:val="002B7FB3"/>
    <w:rsid w:val="002B7FDE"/>
    <w:rsid w:val="002C0031"/>
    <w:rsid w:val="002C0221"/>
    <w:rsid w:val="002C03E9"/>
    <w:rsid w:val="002C0900"/>
    <w:rsid w:val="002C0914"/>
    <w:rsid w:val="002C0B55"/>
    <w:rsid w:val="002C12A6"/>
    <w:rsid w:val="002C12CD"/>
    <w:rsid w:val="002C14B4"/>
    <w:rsid w:val="002C1573"/>
    <w:rsid w:val="002C16CB"/>
    <w:rsid w:val="002C1979"/>
    <w:rsid w:val="002C1FBE"/>
    <w:rsid w:val="002C2769"/>
    <w:rsid w:val="002C2821"/>
    <w:rsid w:val="002C2883"/>
    <w:rsid w:val="002C2897"/>
    <w:rsid w:val="002C291D"/>
    <w:rsid w:val="002C2CCD"/>
    <w:rsid w:val="002C2E98"/>
    <w:rsid w:val="002C31FF"/>
    <w:rsid w:val="002C3395"/>
    <w:rsid w:val="002C36F0"/>
    <w:rsid w:val="002C3CF0"/>
    <w:rsid w:val="002C3F5F"/>
    <w:rsid w:val="002C4067"/>
    <w:rsid w:val="002C407A"/>
    <w:rsid w:val="002C41F4"/>
    <w:rsid w:val="002C4246"/>
    <w:rsid w:val="002C43A4"/>
    <w:rsid w:val="002C4439"/>
    <w:rsid w:val="002C4529"/>
    <w:rsid w:val="002C45D9"/>
    <w:rsid w:val="002C4649"/>
    <w:rsid w:val="002C46C1"/>
    <w:rsid w:val="002C47D9"/>
    <w:rsid w:val="002C4A32"/>
    <w:rsid w:val="002C4CD7"/>
    <w:rsid w:val="002C52C0"/>
    <w:rsid w:val="002C5617"/>
    <w:rsid w:val="002C58EB"/>
    <w:rsid w:val="002C58F8"/>
    <w:rsid w:val="002C5BB5"/>
    <w:rsid w:val="002C5C29"/>
    <w:rsid w:val="002C5F11"/>
    <w:rsid w:val="002C6194"/>
    <w:rsid w:val="002C61E2"/>
    <w:rsid w:val="002C63D0"/>
    <w:rsid w:val="002C6509"/>
    <w:rsid w:val="002C6A7C"/>
    <w:rsid w:val="002C6D82"/>
    <w:rsid w:val="002C71C4"/>
    <w:rsid w:val="002C739B"/>
    <w:rsid w:val="002C73CD"/>
    <w:rsid w:val="002C7455"/>
    <w:rsid w:val="002C75B9"/>
    <w:rsid w:val="002C75F3"/>
    <w:rsid w:val="002C76C7"/>
    <w:rsid w:val="002C76F4"/>
    <w:rsid w:val="002C7752"/>
    <w:rsid w:val="002C7A70"/>
    <w:rsid w:val="002C7D6E"/>
    <w:rsid w:val="002C7DB9"/>
    <w:rsid w:val="002D0103"/>
    <w:rsid w:val="002D023B"/>
    <w:rsid w:val="002D04E8"/>
    <w:rsid w:val="002D0A45"/>
    <w:rsid w:val="002D0D7D"/>
    <w:rsid w:val="002D0E5F"/>
    <w:rsid w:val="002D0EB9"/>
    <w:rsid w:val="002D0EC6"/>
    <w:rsid w:val="002D0F55"/>
    <w:rsid w:val="002D1823"/>
    <w:rsid w:val="002D1C8B"/>
    <w:rsid w:val="002D1C8F"/>
    <w:rsid w:val="002D1E82"/>
    <w:rsid w:val="002D1FD5"/>
    <w:rsid w:val="002D2436"/>
    <w:rsid w:val="002D28B2"/>
    <w:rsid w:val="002D2913"/>
    <w:rsid w:val="002D2A01"/>
    <w:rsid w:val="002D2FA8"/>
    <w:rsid w:val="002D2FCB"/>
    <w:rsid w:val="002D31D3"/>
    <w:rsid w:val="002D345F"/>
    <w:rsid w:val="002D3664"/>
    <w:rsid w:val="002D39D2"/>
    <w:rsid w:val="002D3B9B"/>
    <w:rsid w:val="002D3D51"/>
    <w:rsid w:val="002D3FC9"/>
    <w:rsid w:val="002D41B2"/>
    <w:rsid w:val="002D41C6"/>
    <w:rsid w:val="002D42F6"/>
    <w:rsid w:val="002D4425"/>
    <w:rsid w:val="002D451F"/>
    <w:rsid w:val="002D4A12"/>
    <w:rsid w:val="002D4B34"/>
    <w:rsid w:val="002D4BCF"/>
    <w:rsid w:val="002D4C99"/>
    <w:rsid w:val="002D4DE3"/>
    <w:rsid w:val="002D4E37"/>
    <w:rsid w:val="002D5173"/>
    <w:rsid w:val="002D5212"/>
    <w:rsid w:val="002D5287"/>
    <w:rsid w:val="002D5344"/>
    <w:rsid w:val="002D53F7"/>
    <w:rsid w:val="002D540B"/>
    <w:rsid w:val="002D5517"/>
    <w:rsid w:val="002D5720"/>
    <w:rsid w:val="002D580B"/>
    <w:rsid w:val="002D5892"/>
    <w:rsid w:val="002D5916"/>
    <w:rsid w:val="002D59CF"/>
    <w:rsid w:val="002D5EC7"/>
    <w:rsid w:val="002D5FAE"/>
    <w:rsid w:val="002D6330"/>
    <w:rsid w:val="002D65A6"/>
    <w:rsid w:val="002D6749"/>
    <w:rsid w:val="002D674D"/>
    <w:rsid w:val="002D67C9"/>
    <w:rsid w:val="002D68EC"/>
    <w:rsid w:val="002D6A7F"/>
    <w:rsid w:val="002D6B63"/>
    <w:rsid w:val="002D6DD5"/>
    <w:rsid w:val="002D704D"/>
    <w:rsid w:val="002D70FC"/>
    <w:rsid w:val="002D71C5"/>
    <w:rsid w:val="002D7389"/>
    <w:rsid w:val="002D752A"/>
    <w:rsid w:val="002D7568"/>
    <w:rsid w:val="002D770F"/>
    <w:rsid w:val="002D78C3"/>
    <w:rsid w:val="002D7A24"/>
    <w:rsid w:val="002D7A5E"/>
    <w:rsid w:val="002E026F"/>
    <w:rsid w:val="002E039E"/>
    <w:rsid w:val="002E03DB"/>
    <w:rsid w:val="002E04B1"/>
    <w:rsid w:val="002E04F8"/>
    <w:rsid w:val="002E0A28"/>
    <w:rsid w:val="002E0B71"/>
    <w:rsid w:val="002E0D97"/>
    <w:rsid w:val="002E0EE2"/>
    <w:rsid w:val="002E1102"/>
    <w:rsid w:val="002E111C"/>
    <w:rsid w:val="002E1541"/>
    <w:rsid w:val="002E15D4"/>
    <w:rsid w:val="002E16B9"/>
    <w:rsid w:val="002E1947"/>
    <w:rsid w:val="002E1A81"/>
    <w:rsid w:val="002E1B2A"/>
    <w:rsid w:val="002E1FD2"/>
    <w:rsid w:val="002E2030"/>
    <w:rsid w:val="002E221E"/>
    <w:rsid w:val="002E245B"/>
    <w:rsid w:val="002E2711"/>
    <w:rsid w:val="002E2DC1"/>
    <w:rsid w:val="002E2E26"/>
    <w:rsid w:val="002E2E52"/>
    <w:rsid w:val="002E3212"/>
    <w:rsid w:val="002E321F"/>
    <w:rsid w:val="002E3541"/>
    <w:rsid w:val="002E3606"/>
    <w:rsid w:val="002E39AA"/>
    <w:rsid w:val="002E3EA5"/>
    <w:rsid w:val="002E4129"/>
    <w:rsid w:val="002E413A"/>
    <w:rsid w:val="002E41E1"/>
    <w:rsid w:val="002E460A"/>
    <w:rsid w:val="002E4B46"/>
    <w:rsid w:val="002E4BF4"/>
    <w:rsid w:val="002E4F83"/>
    <w:rsid w:val="002E564C"/>
    <w:rsid w:val="002E58F5"/>
    <w:rsid w:val="002E5BA4"/>
    <w:rsid w:val="002E5BB0"/>
    <w:rsid w:val="002E5CDB"/>
    <w:rsid w:val="002E5F0C"/>
    <w:rsid w:val="002E6012"/>
    <w:rsid w:val="002E6343"/>
    <w:rsid w:val="002E63BA"/>
    <w:rsid w:val="002E656A"/>
    <w:rsid w:val="002E6785"/>
    <w:rsid w:val="002E67F8"/>
    <w:rsid w:val="002E6955"/>
    <w:rsid w:val="002E69C3"/>
    <w:rsid w:val="002E6A11"/>
    <w:rsid w:val="002E7032"/>
    <w:rsid w:val="002E72B2"/>
    <w:rsid w:val="002E7319"/>
    <w:rsid w:val="002E768B"/>
    <w:rsid w:val="002E76D5"/>
    <w:rsid w:val="002E77DF"/>
    <w:rsid w:val="002E78FB"/>
    <w:rsid w:val="002E7DA1"/>
    <w:rsid w:val="002F0123"/>
    <w:rsid w:val="002F016C"/>
    <w:rsid w:val="002F05EF"/>
    <w:rsid w:val="002F08D5"/>
    <w:rsid w:val="002F104B"/>
    <w:rsid w:val="002F1391"/>
    <w:rsid w:val="002F144C"/>
    <w:rsid w:val="002F14C5"/>
    <w:rsid w:val="002F14E8"/>
    <w:rsid w:val="002F1699"/>
    <w:rsid w:val="002F170B"/>
    <w:rsid w:val="002F1894"/>
    <w:rsid w:val="002F18C7"/>
    <w:rsid w:val="002F1BE4"/>
    <w:rsid w:val="002F1D15"/>
    <w:rsid w:val="002F1DEE"/>
    <w:rsid w:val="002F1E21"/>
    <w:rsid w:val="002F25A0"/>
    <w:rsid w:val="002F26FD"/>
    <w:rsid w:val="002F2704"/>
    <w:rsid w:val="002F2753"/>
    <w:rsid w:val="002F2AB7"/>
    <w:rsid w:val="002F2BB6"/>
    <w:rsid w:val="002F2CFB"/>
    <w:rsid w:val="002F2EAA"/>
    <w:rsid w:val="002F310E"/>
    <w:rsid w:val="002F33DE"/>
    <w:rsid w:val="002F3673"/>
    <w:rsid w:val="002F39DC"/>
    <w:rsid w:val="002F3A57"/>
    <w:rsid w:val="002F3C04"/>
    <w:rsid w:val="002F3C36"/>
    <w:rsid w:val="002F3DF4"/>
    <w:rsid w:val="002F3EDE"/>
    <w:rsid w:val="002F3F42"/>
    <w:rsid w:val="002F3FA0"/>
    <w:rsid w:val="002F4280"/>
    <w:rsid w:val="002F42FA"/>
    <w:rsid w:val="002F4611"/>
    <w:rsid w:val="002F4715"/>
    <w:rsid w:val="002F4838"/>
    <w:rsid w:val="002F486D"/>
    <w:rsid w:val="002F4957"/>
    <w:rsid w:val="002F4A3D"/>
    <w:rsid w:val="002F4BC3"/>
    <w:rsid w:val="002F4F56"/>
    <w:rsid w:val="002F53B9"/>
    <w:rsid w:val="002F5916"/>
    <w:rsid w:val="002F5D24"/>
    <w:rsid w:val="002F5D45"/>
    <w:rsid w:val="002F6159"/>
    <w:rsid w:val="002F6358"/>
    <w:rsid w:val="002F6467"/>
    <w:rsid w:val="002F6879"/>
    <w:rsid w:val="002F6887"/>
    <w:rsid w:val="002F68D9"/>
    <w:rsid w:val="002F6912"/>
    <w:rsid w:val="002F6937"/>
    <w:rsid w:val="002F6BF6"/>
    <w:rsid w:val="002F6C8E"/>
    <w:rsid w:val="002F72A5"/>
    <w:rsid w:val="002F7570"/>
    <w:rsid w:val="002F782F"/>
    <w:rsid w:val="002F7E33"/>
    <w:rsid w:val="002F7F53"/>
    <w:rsid w:val="002F7FC3"/>
    <w:rsid w:val="00300E99"/>
    <w:rsid w:val="00300FF1"/>
    <w:rsid w:val="0030109B"/>
    <w:rsid w:val="003010A6"/>
    <w:rsid w:val="0030113F"/>
    <w:rsid w:val="003011F8"/>
    <w:rsid w:val="003013B7"/>
    <w:rsid w:val="0030140E"/>
    <w:rsid w:val="00301505"/>
    <w:rsid w:val="003016B0"/>
    <w:rsid w:val="00301927"/>
    <w:rsid w:val="00301AF9"/>
    <w:rsid w:val="00301BE3"/>
    <w:rsid w:val="00301C53"/>
    <w:rsid w:val="0030226A"/>
    <w:rsid w:val="00302757"/>
    <w:rsid w:val="0030285E"/>
    <w:rsid w:val="00302894"/>
    <w:rsid w:val="00302898"/>
    <w:rsid w:val="00302D70"/>
    <w:rsid w:val="00302D82"/>
    <w:rsid w:val="0030336E"/>
    <w:rsid w:val="003033AE"/>
    <w:rsid w:val="00303429"/>
    <w:rsid w:val="003036B7"/>
    <w:rsid w:val="003039A3"/>
    <w:rsid w:val="00303A67"/>
    <w:rsid w:val="00303B0E"/>
    <w:rsid w:val="00303D03"/>
    <w:rsid w:val="00303EB3"/>
    <w:rsid w:val="00304067"/>
    <w:rsid w:val="003045F7"/>
    <w:rsid w:val="00304638"/>
    <w:rsid w:val="0030482A"/>
    <w:rsid w:val="00304D57"/>
    <w:rsid w:val="00304FC1"/>
    <w:rsid w:val="0030567E"/>
    <w:rsid w:val="00305708"/>
    <w:rsid w:val="0030582F"/>
    <w:rsid w:val="0030585B"/>
    <w:rsid w:val="00305A47"/>
    <w:rsid w:val="00305EB9"/>
    <w:rsid w:val="003062F9"/>
    <w:rsid w:val="003063F4"/>
    <w:rsid w:val="00306520"/>
    <w:rsid w:val="00306996"/>
    <w:rsid w:val="00306B1D"/>
    <w:rsid w:val="00306D87"/>
    <w:rsid w:val="00306F14"/>
    <w:rsid w:val="003071C2"/>
    <w:rsid w:val="00307201"/>
    <w:rsid w:val="003073DE"/>
    <w:rsid w:val="003073F1"/>
    <w:rsid w:val="003075DA"/>
    <w:rsid w:val="00307874"/>
    <w:rsid w:val="00307B5A"/>
    <w:rsid w:val="00307B85"/>
    <w:rsid w:val="00307C9D"/>
    <w:rsid w:val="003100A4"/>
    <w:rsid w:val="0031019D"/>
    <w:rsid w:val="00310CD5"/>
    <w:rsid w:val="00311463"/>
    <w:rsid w:val="00311769"/>
    <w:rsid w:val="003117DD"/>
    <w:rsid w:val="003118B2"/>
    <w:rsid w:val="0031194E"/>
    <w:rsid w:val="00311C8B"/>
    <w:rsid w:val="00311E7A"/>
    <w:rsid w:val="00311F33"/>
    <w:rsid w:val="003126F3"/>
    <w:rsid w:val="0031272E"/>
    <w:rsid w:val="0031276D"/>
    <w:rsid w:val="00312846"/>
    <w:rsid w:val="00312863"/>
    <w:rsid w:val="003129D5"/>
    <w:rsid w:val="00312DB8"/>
    <w:rsid w:val="00313335"/>
    <w:rsid w:val="00313647"/>
    <w:rsid w:val="003136D8"/>
    <w:rsid w:val="00313933"/>
    <w:rsid w:val="00313C0F"/>
    <w:rsid w:val="00313DC7"/>
    <w:rsid w:val="00313ED9"/>
    <w:rsid w:val="00313F46"/>
    <w:rsid w:val="0031464A"/>
    <w:rsid w:val="00314818"/>
    <w:rsid w:val="00314852"/>
    <w:rsid w:val="00314BA4"/>
    <w:rsid w:val="00314C1D"/>
    <w:rsid w:val="00314D87"/>
    <w:rsid w:val="00314EF2"/>
    <w:rsid w:val="0031505F"/>
    <w:rsid w:val="00315508"/>
    <w:rsid w:val="0031582B"/>
    <w:rsid w:val="003158B1"/>
    <w:rsid w:val="003158D9"/>
    <w:rsid w:val="00315D7E"/>
    <w:rsid w:val="00315F53"/>
    <w:rsid w:val="003161E5"/>
    <w:rsid w:val="00316383"/>
    <w:rsid w:val="0031642D"/>
    <w:rsid w:val="003164B6"/>
    <w:rsid w:val="003166B7"/>
    <w:rsid w:val="00316BC7"/>
    <w:rsid w:val="00316FD1"/>
    <w:rsid w:val="003171FF"/>
    <w:rsid w:val="00317382"/>
    <w:rsid w:val="0031742D"/>
    <w:rsid w:val="003177CF"/>
    <w:rsid w:val="00317D94"/>
    <w:rsid w:val="00317E88"/>
    <w:rsid w:val="003201F1"/>
    <w:rsid w:val="003202F4"/>
    <w:rsid w:val="00320409"/>
    <w:rsid w:val="00320957"/>
    <w:rsid w:val="00320C90"/>
    <w:rsid w:val="00320FE3"/>
    <w:rsid w:val="00321034"/>
    <w:rsid w:val="003212CD"/>
    <w:rsid w:val="003214CE"/>
    <w:rsid w:val="0032156D"/>
    <w:rsid w:val="00321649"/>
    <w:rsid w:val="00321C09"/>
    <w:rsid w:val="00321CA1"/>
    <w:rsid w:val="00321F18"/>
    <w:rsid w:val="003225D3"/>
    <w:rsid w:val="003226FB"/>
    <w:rsid w:val="00322727"/>
    <w:rsid w:val="0032312E"/>
    <w:rsid w:val="0032314B"/>
    <w:rsid w:val="00323609"/>
    <w:rsid w:val="00323633"/>
    <w:rsid w:val="0032386A"/>
    <w:rsid w:val="00323A31"/>
    <w:rsid w:val="00323BC1"/>
    <w:rsid w:val="00323C9F"/>
    <w:rsid w:val="00324230"/>
    <w:rsid w:val="003243DA"/>
    <w:rsid w:val="0032440D"/>
    <w:rsid w:val="003245B5"/>
    <w:rsid w:val="00324BB7"/>
    <w:rsid w:val="00324C7F"/>
    <w:rsid w:val="00324F80"/>
    <w:rsid w:val="00325E0F"/>
    <w:rsid w:val="00325ED3"/>
    <w:rsid w:val="00325FAF"/>
    <w:rsid w:val="00325FCB"/>
    <w:rsid w:val="00326142"/>
    <w:rsid w:val="00326148"/>
    <w:rsid w:val="003266B5"/>
    <w:rsid w:val="003269AE"/>
    <w:rsid w:val="00326B89"/>
    <w:rsid w:val="00326C5A"/>
    <w:rsid w:val="0032707F"/>
    <w:rsid w:val="003271CF"/>
    <w:rsid w:val="003273C4"/>
    <w:rsid w:val="003277D7"/>
    <w:rsid w:val="003278B7"/>
    <w:rsid w:val="00327923"/>
    <w:rsid w:val="0032796A"/>
    <w:rsid w:val="00327971"/>
    <w:rsid w:val="00327ADF"/>
    <w:rsid w:val="00327B7F"/>
    <w:rsid w:val="00327DD8"/>
    <w:rsid w:val="00327F54"/>
    <w:rsid w:val="00327F5D"/>
    <w:rsid w:val="00327FB2"/>
    <w:rsid w:val="0033018E"/>
    <w:rsid w:val="003301D3"/>
    <w:rsid w:val="003301F9"/>
    <w:rsid w:val="003302B0"/>
    <w:rsid w:val="0033087A"/>
    <w:rsid w:val="00330A33"/>
    <w:rsid w:val="00330C13"/>
    <w:rsid w:val="00330C39"/>
    <w:rsid w:val="003310A6"/>
    <w:rsid w:val="003310CA"/>
    <w:rsid w:val="00331243"/>
    <w:rsid w:val="00331269"/>
    <w:rsid w:val="00331320"/>
    <w:rsid w:val="003316B6"/>
    <w:rsid w:val="003317CF"/>
    <w:rsid w:val="003317D2"/>
    <w:rsid w:val="00331957"/>
    <w:rsid w:val="00331F4A"/>
    <w:rsid w:val="00332066"/>
    <w:rsid w:val="003327C6"/>
    <w:rsid w:val="00332A89"/>
    <w:rsid w:val="00332AAE"/>
    <w:rsid w:val="00332B2B"/>
    <w:rsid w:val="00332DA6"/>
    <w:rsid w:val="00332E8D"/>
    <w:rsid w:val="0033308B"/>
    <w:rsid w:val="003339C2"/>
    <w:rsid w:val="003344DC"/>
    <w:rsid w:val="00334575"/>
    <w:rsid w:val="00334A58"/>
    <w:rsid w:val="00334C91"/>
    <w:rsid w:val="00334E26"/>
    <w:rsid w:val="00334FC4"/>
    <w:rsid w:val="003353C7"/>
    <w:rsid w:val="00335517"/>
    <w:rsid w:val="003356CA"/>
    <w:rsid w:val="003357C2"/>
    <w:rsid w:val="00335A90"/>
    <w:rsid w:val="00335C28"/>
    <w:rsid w:val="00336189"/>
    <w:rsid w:val="00336400"/>
    <w:rsid w:val="0033645B"/>
    <w:rsid w:val="0033654F"/>
    <w:rsid w:val="00336555"/>
    <w:rsid w:val="00336682"/>
    <w:rsid w:val="00336811"/>
    <w:rsid w:val="0033695F"/>
    <w:rsid w:val="00336BF5"/>
    <w:rsid w:val="00337594"/>
    <w:rsid w:val="00337601"/>
    <w:rsid w:val="00337846"/>
    <w:rsid w:val="00337904"/>
    <w:rsid w:val="0033795A"/>
    <w:rsid w:val="00337B7A"/>
    <w:rsid w:val="00337D84"/>
    <w:rsid w:val="00340155"/>
    <w:rsid w:val="003402A1"/>
    <w:rsid w:val="003407AD"/>
    <w:rsid w:val="00340939"/>
    <w:rsid w:val="00340A33"/>
    <w:rsid w:val="00340D26"/>
    <w:rsid w:val="00341313"/>
    <w:rsid w:val="003415CD"/>
    <w:rsid w:val="00341668"/>
    <w:rsid w:val="003416F1"/>
    <w:rsid w:val="00341731"/>
    <w:rsid w:val="00341B98"/>
    <w:rsid w:val="00341C46"/>
    <w:rsid w:val="00342400"/>
    <w:rsid w:val="003428CE"/>
    <w:rsid w:val="00342A2B"/>
    <w:rsid w:val="00342B24"/>
    <w:rsid w:val="00342DE2"/>
    <w:rsid w:val="0034343D"/>
    <w:rsid w:val="003434FB"/>
    <w:rsid w:val="00343660"/>
    <w:rsid w:val="003437BB"/>
    <w:rsid w:val="00343836"/>
    <w:rsid w:val="00343A5D"/>
    <w:rsid w:val="00343DA9"/>
    <w:rsid w:val="00344091"/>
    <w:rsid w:val="00344377"/>
    <w:rsid w:val="00344A18"/>
    <w:rsid w:val="00344C41"/>
    <w:rsid w:val="00344E43"/>
    <w:rsid w:val="00345C51"/>
    <w:rsid w:val="00345DF6"/>
    <w:rsid w:val="00345F31"/>
    <w:rsid w:val="00345FF8"/>
    <w:rsid w:val="003460EE"/>
    <w:rsid w:val="003462FC"/>
    <w:rsid w:val="00346371"/>
    <w:rsid w:val="003463E8"/>
    <w:rsid w:val="00346784"/>
    <w:rsid w:val="00346D29"/>
    <w:rsid w:val="00346E66"/>
    <w:rsid w:val="0034731D"/>
    <w:rsid w:val="00347333"/>
    <w:rsid w:val="00347619"/>
    <w:rsid w:val="0034768F"/>
    <w:rsid w:val="003478C0"/>
    <w:rsid w:val="00347D6D"/>
    <w:rsid w:val="00350053"/>
    <w:rsid w:val="0035051B"/>
    <w:rsid w:val="0035080B"/>
    <w:rsid w:val="003508A6"/>
    <w:rsid w:val="003509D1"/>
    <w:rsid w:val="00350AC7"/>
    <w:rsid w:val="00350C6E"/>
    <w:rsid w:val="00350FC8"/>
    <w:rsid w:val="00350FCC"/>
    <w:rsid w:val="00351280"/>
    <w:rsid w:val="0035157B"/>
    <w:rsid w:val="003515DB"/>
    <w:rsid w:val="00351645"/>
    <w:rsid w:val="00351AD3"/>
    <w:rsid w:val="00351C02"/>
    <w:rsid w:val="00351F1C"/>
    <w:rsid w:val="00351F3C"/>
    <w:rsid w:val="00352613"/>
    <w:rsid w:val="00352BF7"/>
    <w:rsid w:val="00352C12"/>
    <w:rsid w:val="00352CA3"/>
    <w:rsid w:val="00353016"/>
    <w:rsid w:val="00353382"/>
    <w:rsid w:val="0035357D"/>
    <w:rsid w:val="003535EC"/>
    <w:rsid w:val="003537DD"/>
    <w:rsid w:val="00353A9D"/>
    <w:rsid w:val="00353B6F"/>
    <w:rsid w:val="00353DDE"/>
    <w:rsid w:val="00353F11"/>
    <w:rsid w:val="003540D9"/>
    <w:rsid w:val="00354474"/>
    <w:rsid w:val="0035455C"/>
    <w:rsid w:val="003547C3"/>
    <w:rsid w:val="003548F9"/>
    <w:rsid w:val="00354AF6"/>
    <w:rsid w:val="00354C4E"/>
    <w:rsid w:val="00354F72"/>
    <w:rsid w:val="003550BC"/>
    <w:rsid w:val="00355717"/>
    <w:rsid w:val="0035571F"/>
    <w:rsid w:val="0035598C"/>
    <w:rsid w:val="00355EED"/>
    <w:rsid w:val="00356189"/>
    <w:rsid w:val="003561B9"/>
    <w:rsid w:val="00356311"/>
    <w:rsid w:val="003563CD"/>
    <w:rsid w:val="003564B7"/>
    <w:rsid w:val="003564D6"/>
    <w:rsid w:val="0035692A"/>
    <w:rsid w:val="00356ABA"/>
    <w:rsid w:val="00356ADE"/>
    <w:rsid w:val="00356C6D"/>
    <w:rsid w:val="00356D4E"/>
    <w:rsid w:val="00356EC9"/>
    <w:rsid w:val="00357375"/>
    <w:rsid w:val="003573A9"/>
    <w:rsid w:val="00357671"/>
    <w:rsid w:val="00357A1C"/>
    <w:rsid w:val="00357BFC"/>
    <w:rsid w:val="00357E31"/>
    <w:rsid w:val="00357F73"/>
    <w:rsid w:val="00357F77"/>
    <w:rsid w:val="003600AB"/>
    <w:rsid w:val="00360101"/>
    <w:rsid w:val="003601B9"/>
    <w:rsid w:val="003602D3"/>
    <w:rsid w:val="0036043A"/>
    <w:rsid w:val="00360677"/>
    <w:rsid w:val="003606AA"/>
    <w:rsid w:val="00360832"/>
    <w:rsid w:val="0036087B"/>
    <w:rsid w:val="003608D1"/>
    <w:rsid w:val="00360A2B"/>
    <w:rsid w:val="00360BDC"/>
    <w:rsid w:val="00360D89"/>
    <w:rsid w:val="00361152"/>
    <w:rsid w:val="003612EC"/>
    <w:rsid w:val="00361456"/>
    <w:rsid w:val="003617D5"/>
    <w:rsid w:val="00361F20"/>
    <w:rsid w:val="003621C3"/>
    <w:rsid w:val="0036238C"/>
    <w:rsid w:val="00362829"/>
    <w:rsid w:val="00362B16"/>
    <w:rsid w:val="00362D0E"/>
    <w:rsid w:val="00362EDC"/>
    <w:rsid w:val="0036328C"/>
    <w:rsid w:val="00363346"/>
    <w:rsid w:val="003634F7"/>
    <w:rsid w:val="003635BA"/>
    <w:rsid w:val="003636E1"/>
    <w:rsid w:val="00363811"/>
    <w:rsid w:val="00363995"/>
    <w:rsid w:val="00363A3E"/>
    <w:rsid w:val="00363A7A"/>
    <w:rsid w:val="00363BB0"/>
    <w:rsid w:val="00363BC6"/>
    <w:rsid w:val="00363C72"/>
    <w:rsid w:val="00363CEF"/>
    <w:rsid w:val="00363D59"/>
    <w:rsid w:val="00363E29"/>
    <w:rsid w:val="003642F8"/>
    <w:rsid w:val="00364718"/>
    <w:rsid w:val="0036471F"/>
    <w:rsid w:val="00364900"/>
    <w:rsid w:val="0036565E"/>
    <w:rsid w:val="00365865"/>
    <w:rsid w:val="0036587E"/>
    <w:rsid w:val="00365C19"/>
    <w:rsid w:val="00365D12"/>
    <w:rsid w:val="00365E9A"/>
    <w:rsid w:val="00366331"/>
    <w:rsid w:val="0036659D"/>
    <w:rsid w:val="00366727"/>
    <w:rsid w:val="00366A8C"/>
    <w:rsid w:val="003670F4"/>
    <w:rsid w:val="00367377"/>
    <w:rsid w:val="0036753B"/>
    <w:rsid w:val="003677D9"/>
    <w:rsid w:val="00367CE7"/>
    <w:rsid w:val="00367D3D"/>
    <w:rsid w:val="00367F41"/>
    <w:rsid w:val="0037020E"/>
    <w:rsid w:val="0037037B"/>
    <w:rsid w:val="003703E0"/>
    <w:rsid w:val="00370539"/>
    <w:rsid w:val="003705A9"/>
    <w:rsid w:val="00370674"/>
    <w:rsid w:val="003707BB"/>
    <w:rsid w:val="00370A10"/>
    <w:rsid w:val="00370C73"/>
    <w:rsid w:val="00370DB3"/>
    <w:rsid w:val="00370E7F"/>
    <w:rsid w:val="00371084"/>
    <w:rsid w:val="0037113E"/>
    <w:rsid w:val="00371909"/>
    <w:rsid w:val="0037268F"/>
    <w:rsid w:val="003727D1"/>
    <w:rsid w:val="0037291A"/>
    <w:rsid w:val="003730B9"/>
    <w:rsid w:val="00373366"/>
    <w:rsid w:val="003733A3"/>
    <w:rsid w:val="00373468"/>
    <w:rsid w:val="0037363B"/>
    <w:rsid w:val="00373671"/>
    <w:rsid w:val="00373AA2"/>
    <w:rsid w:val="00373B24"/>
    <w:rsid w:val="00373F4A"/>
    <w:rsid w:val="00374759"/>
    <w:rsid w:val="00374A43"/>
    <w:rsid w:val="00374A50"/>
    <w:rsid w:val="00374F0B"/>
    <w:rsid w:val="00375013"/>
    <w:rsid w:val="0037554B"/>
    <w:rsid w:val="003758A8"/>
    <w:rsid w:val="00375B2C"/>
    <w:rsid w:val="00375E50"/>
    <w:rsid w:val="0037604B"/>
    <w:rsid w:val="0037661E"/>
    <w:rsid w:val="00376841"/>
    <w:rsid w:val="00376982"/>
    <w:rsid w:val="00377071"/>
    <w:rsid w:val="003770AD"/>
    <w:rsid w:val="003770B7"/>
    <w:rsid w:val="00377117"/>
    <w:rsid w:val="0037717E"/>
    <w:rsid w:val="0037749A"/>
    <w:rsid w:val="0037751C"/>
    <w:rsid w:val="0037772C"/>
    <w:rsid w:val="00377956"/>
    <w:rsid w:val="00377AAB"/>
    <w:rsid w:val="00377C95"/>
    <w:rsid w:val="00377EFC"/>
    <w:rsid w:val="003804DC"/>
    <w:rsid w:val="0038093B"/>
    <w:rsid w:val="00380E94"/>
    <w:rsid w:val="003811D7"/>
    <w:rsid w:val="00381503"/>
    <w:rsid w:val="00381AA4"/>
    <w:rsid w:val="00381ACB"/>
    <w:rsid w:val="00382008"/>
    <w:rsid w:val="00382399"/>
    <w:rsid w:val="00382652"/>
    <w:rsid w:val="003826E8"/>
    <w:rsid w:val="003828F6"/>
    <w:rsid w:val="0038292D"/>
    <w:rsid w:val="00383173"/>
    <w:rsid w:val="0038318A"/>
    <w:rsid w:val="00383987"/>
    <w:rsid w:val="00383BC0"/>
    <w:rsid w:val="00383DF1"/>
    <w:rsid w:val="00383F49"/>
    <w:rsid w:val="00383F7A"/>
    <w:rsid w:val="00383FCB"/>
    <w:rsid w:val="003842EA"/>
    <w:rsid w:val="00384352"/>
    <w:rsid w:val="0038453F"/>
    <w:rsid w:val="00384622"/>
    <w:rsid w:val="0038474E"/>
    <w:rsid w:val="0038482D"/>
    <w:rsid w:val="00384C42"/>
    <w:rsid w:val="003852C5"/>
    <w:rsid w:val="00385312"/>
    <w:rsid w:val="0038539B"/>
    <w:rsid w:val="00385450"/>
    <w:rsid w:val="0038557F"/>
    <w:rsid w:val="00385897"/>
    <w:rsid w:val="0038594B"/>
    <w:rsid w:val="00385A31"/>
    <w:rsid w:val="00385B29"/>
    <w:rsid w:val="00385C7B"/>
    <w:rsid w:val="00385D26"/>
    <w:rsid w:val="00386634"/>
    <w:rsid w:val="00386945"/>
    <w:rsid w:val="00386A0E"/>
    <w:rsid w:val="00386CA5"/>
    <w:rsid w:val="00386D94"/>
    <w:rsid w:val="00387418"/>
    <w:rsid w:val="00387B49"/>
    <w:rsid w:val="00387F9A"/>
    <w:rsid w:val="00390641"/>
    <w:rsid w:val="00390760"/>
    <w:rsid w:val="003909A9"/>
    <w:rsid w:val="00390A9A"/>
    <w:rsid w:val="00390EBC"/>
    <w:rsid w:val="00391036"/>
    <w:rsid w:val="003918AE"/>
    <w:rsid w:val="00391A8C"/>
    <w:rsid w:val="00391AA2"/>
    <w:rsid w:val="00391CC7"/>
    <w:rsid w:val="00391D4F"/>
    <w:rsid w:val="00391D82"/>
    <w:rsid w:val="00391ED2"/>
    <w:rsid w:val="00391FED"/>
    <w:rsid w:val="00392058"/>
    <w:rsid w:val="0039214D"/>
    <w:rsid w:val="003921B1"/>
    <w:rsid w:val="00392444"/>
    <w:rsid w:val="00392828"/>
    <w:rsid w:val="00392835"/>
    <w:rsid w:val="003928E4"/>
    <w:rsid w:val="00392D8E"/>
    <w:rsid w:val="00392EB6"/>
    <w:rsid w:val="00392F94"/>
    <w:rsid w:val="003930FF"/>
    <w:rsid w:val="00393147"/>
    <w:rsid w:val="00393153"/>
    <w:rsid w:val="0039348E"/>
    <w:rsid w:val="00393591"/>
    <w:rsid w:val="003936CE"/>
    <w:rsid w:val="00393848"/>
    <w:rsid w:val="003939C3"/>
    <w:rsid w:val="00393C82"/>
    <w:rsid w:val="00393E00"/>
    <w:rsid w:val="00393F3B"/>
    <w:rsid w:val="003940CB"/>
    <w:rsid w:val="0039431B"/>
    <w:rsid w:val="003943A5"/>
    <w:rsid w:val="0039456C"/>
    <w:rsid w:val="00394639"/>
    <w:rsid w:val="0039473A"/>
    <w:rsid w:val="00394D04"/>
    <w:rsid w:val="00394E17"/>
    <w:rsid w:val="00394E4C"/>
    <w:rsid w:val="0039501A"/>
    <w:rsid w:val="003950C5"/>
    <w:rsid w:val="003952F3"/>
    <w:rsid w:val="0039541A"/>
    <w:rsid w:val="00395622"/>
    <w:rsid w:val="00395943"/>
    <w:rsid w:val="00395CCE"/>
    <w:rsid w:val="00395DAF"/>
    <w:rsid w:val="00395F0D"/>
    <w:rsid w:val="003963E5"/>
    <w:rsid w:val="00396424"/>
    <w:rsid w:val="003967FD"/>
    <w:rsid w:val="00396949"/>
    <w:rsid w:val="003969C4"/>
    <w:rsid w:val="003969D6"/>
    <w:rsid w:val="00396B50"/>
    <w:rsid w:val="00396C83"/>
    <w:rsid w:val="003971B3"/>
    <w:rsid w:val="003973AA"/>
    <w:rsid w:val="003973CA"/>
    <w:rsid w:val="00397562"/>
    <w:rsid w:val="003978D4"/>
    <w:rsid w:val="00397B08"/>
    <w:rsid w:val="00397CF9"/>
    <w:rsid w:val="00397DA4"/>
    <w:rsid w:val="00397DC4"/>
    <w:rsid w:val="003A023F"/>
    <w:rsid w:val="003A0435"/>
    <w:rsid w:val="003A0456"/>
    <w:rsid w:val="003A07B3"/>
    <w:rsid w:val="003A07C2"/>
    <w:rsid w:val="003A0849"/>
    <w:rsid w:val="003A0B28"/>
    <w:rsid w:val="003A0BD8"/>
    <w:rsid w:val="003A0BEB"/>
    <w:rsid w:val="003A0F32"/>
    <w:rsid w:val="003A0FEE"/>
    <w:rsid w:val="003A10E4"/>
    <w:rsid w:val="003A13E7"/>
    <w:rsid w:val="003A157D"/>
    <w:rsid w:val="003A1849"/>
    <w:rsid w:val="003A19D7"/>
    <w:rsid w:val="003A1B97"/>
    <w:rsid w:val="003A1D22"/>
    <w:rsid w:val="003A2151"/>
    <w:rsid w:val="003A2327"/>
    <w:rsid w:val="003A23DC"/>
    <w:rsid w:val="003A240F"/>
    <w:rsid w:val="003A24F5"/>
    <w:rsid w:val="003A276A"/>
    <w:rsid w:val="003A287C"/>
    <w:rsid w:val="003A2884"/>
    <w:rsid w:val="003A29FA"/>
    <w:rsid w:val="003A3525"/>
    <w:rsid w:val="003A354C"/>
    <w:rsid w:val="003A3B2A"/>
    <w:rsid w:val="003A3C34"/>
    <w:rsid w:val="003A40CA"/>
    <w:rsid w:val="003A43CC"/>
    <w:rsid w:val="003A463C"/>
    <w:rsid w:val="003A4748"/>
    <w:rsid w:val="003A4A8F"/>
    <w:rsid w:val="003A4D46"/>
    <w:rsid w:val="003A5565"/>
    <w:rsid w:val="003A55C0"/>
    <w:rsid w:val="003A59A1"/>
    <w:rsid w:val="003A5B83"/>
    <w:rsid w:val="003A5C9C"/>
    <w:rsid w:val="003A5E2F"/>
    <w:rsid w:val="003A5E75"/>
    <w:rsid w:val="003A5FDF"/>
    <w:rsid w:val="003A61F9"/>
    <w:rsid w:val="003A64C6"/>
    <w:rsid w:val="003A662B"/>
    <w:rsid w:val="003A6A15"/>
    <w:rsid w:val="003A6C0D"/>
    <w:rsid w:val="003A6EF8"/>
    <w:rsid w:val="003A6F1C"/>
    <w:rsid w:val="003A706E"/>
    <w:rsid w:val="003A70A8"/>
    <w:rsid w:val="003A7243"/>
    <w:rsid w:val="003A7691"/>
    <w:rsid w:val="003A78A3"/>
    <w:rsid w:val="003A7B52"/>
    <w:rsid w:val="003A7C13"/>
    <w:rsid w:val="003A7D3B"/>
    <w:rsid w:val="003A7D82"/>
    <w:rsid w:val="003B0439"/>
    <w:rsid w:val="003B0744"/>
    <w:rsid w:val="003B077D"/>
    <w:rsid w:val="003B0884"/>
    <w:rsid w:val="003B0955"/>
    <w:rsid w:val="003B09FF"/>
    <w:rsid w:val="003B0A3E"/>
    <w:rsid w:val="003B0CA1"/>
    <w:rsid w:val="003B0E42"/>
    <w:rsid w:val="003B0F21"/>
    <w:rsid w:val="003B12BE"/>
    <w:rsid w:val="003B13C9"/>
    <w:rsid w:val="003B1437"/>
    <w:rsid w:val="003B14DF"/>
    <w:rsid w:val="003B1525"/>
    <w:rsid w:val="003B152A"/>
    <w:rsid w:val="003B1575"/>
    <w:rsid w:val="003B1638"/>
    <w:rsid w:val="003B1696"/>
    <w:rsid w:val="003B1699"/>
    <w:rsid w:val="003B1A2D"/>
    <w:rsid w:val="003B1FFE"/>
    <w:rsid w:val="003B210E"/>
    <w:rsid w:val="003B2242"/>
    <w:rsid w:val="003B2428"/>
    <w:rsid w:val="003B28B6"/>
    <w:rsid w:val="003B2EBE"/>
    <w:rsid w:val="003B312A"/>
    <w:rsid w:val="003B32C0"/>
    <w:rsid w:val="003B36CB"/>
    <w:rsid w:val="003B3BDD"/>
    <w:rsid w:val="003B3FAA"/>
    <w:rsid w:val="003B3FE1"/>
    <w:rsid w:val="003B403B"/>
    <w:rsid w:val="003B4228"/>
    <w:rsid w:val="003B4605"/>
    <w:rsid w:val="003B4788"/>
    <w:rsid w:val="003B47BE"/>
    <w:rsid w:val="003B49A1"/>
    <w:rsid w:val="003B4AB3"/>
    <w:rsid w:val="003B4B10"/>
    <w:rsid w:val="003B4B61"/>
    <w:rsid w:val="003B4C2A"/>
    <w:rsid w:val="003B4E45"/>
    <w:rsid w:val="003B4FEA"/>
    <w:rsid w:val="003B51FD"/>
    <w:rsid w:val="003B533A"/>
    <w:rsid w:val="003B55C7"/>
    <w:rsid w:val="003B5852"/>
    <w:rsid w:val="003B59DF"/>
    <w:rsid w:val="003B5A21"/>
    <w:rsid w:val="003B5FBB"/>
    <w:rsid w:val="003B6157"/>
    <w:rsid w:val="003B62A7"/>
    <w:rsid w:val="003B69A8"/>
    <w:rsid w:val="003B6AC4"/>
    <w:rsid w:val="003B6E72"/>
    <w:rsid w:val="003B7685"/>
    <w:rsid w:val="003B7AE9"/>
    <w:rsid w:val="003B7CE0"/>
    <w:rsid w:val="003B7F3C"/>
    <w:rsid w:val="003C045A"/>
    <w:rsid w:val="003C07F3"/>
    <w:rsid w:val="003C0A29"/>
    <w:rsid w:val="003C0BDC"/>
    <w:rsid w:val="003C0E76"/>
    <w:rsid w:val="003C0F2C"/>
    <w:rsid w:val="003C138B"/>
    <w:rsid w:val="003C1390"/>
    <w:rsid w:val="003C159B"/>
    <w:rsid w:val="003C15EF"/>
    <w:rsid w:val="003C1691"/>
    <w:rsid w:val="003C1719"/>
    <w:rsid w:val="003C18A5"/>
    <w:rsid w:val="003C19A6"/>
    <w:rsid w:val="003C2281"/>
    <w:rsid w:val="003C2618"/>
    <w:rsid w:val="003C263F"/>
    <w:rsid w:val="003C268C"/>
    <w:rsid w:val="003C2840"/>
    <w:rsid w:val="003C2941"/>
    <w:rsid w:val="003C2A0D"/>
    <w:rsid w:val="003C2AE3"/>
    <w:rsid w:val="003C2B4B"/>
    <w:rsid w:val="003C2DB7"/>
    <w:rsid w:val="003C3102"/>
    <w:rsid w:val="003C315D"/>
    <w:rsid w:val="003C329E"/>
    <w:rsid w:val="003C335A"/>
    <w:rsid w:val="003C341E"/>
    <w:rsid w:val="003C3556"/>
    <w:rsid w:val="003C363F"/>
    <w:rsid w:val="003C377E"/>
    <w:rsid w:val="003C3C4A"/>
    <w:rsid w:val="003C3C5D"/>
    <w:rsid w:val="003C3E25"/>
    <w:rsid w:val="003C3F09"/>
    <w:rsid w:val="003C41CA"/>
    <w:rsid w:val="003C4748"/>
    <w:rsid w:val="003C4846"/>
    <w:rsid w:val="003C488C"/>
    <w:rsid w:val="003C48D5"/>
    <w:rsid w:val="003C4E15"/>
    <w:rsid w:val="003C4F08"/>
    <w:rsid w:val="003C500B"/>
    <w:rsid w:val="003C5506"/>
    <w:rsid w:val="003C5630"/>
    <w:rsid w:val="003C5885"/>
    <w:rsid w:val="003C59C9"/>
    <w:rsid w:val="003C59F6"/>
    <w:rsid w:val="003C5E9F"/>
    <w:rsid w:val="003C6010"/>
    <w:rsid w:val="003C6121"/>
    <w:rsid w:val="003C6314"/>
    <w:rsid w:val="003C6355"/>
    <w:rsid w:val="003C6586"/>
    <w:rsid w:val="003C6592"/>
    <w:rsid w:val="003C675C"/>
    <w:rsid w:val="003C6788"/>
    <w:rsid w:val="003C699E"/>
    <w:rsid w:val="003C6B29"/>
    <w:rsid w:val="003C6D17"/>
    <w:rsid w:val="003C7255"/>
    <w:rsid w:val="003C740E"/>
    <w:rsid w:val="003C74BC"/>
    <w:rsid w:val="003C750E"/>
    <w:rsid w:val="003C75BB"/>
    <w:rsid w:val="003C7A7F"/>
    <w:rsid w:val="003C7B46"/>
    <w:rsid w:val="003C7B54"/>
    <w:rsid w:val="003C7C73"/>
    <w:rsid w:val="003C7C7A"/>
    <w:rsid w:val="003C7CE0"/>
    <w:rsid w:val="003C7DDA"/>
    <w:rsid w:val="003C7FC2"/>
    <w:rsid w:val="003D01D6"/>
    <w:rsid w:val="003D09A6"/>
    <w:rsid w:val="003D0BC8"/>
    <w:rsid w:val="003D1287"/>
    <w:rsid w:val="003D1817"/>
    <w:rsid w:val="003D198B"/>
    <w:rsid w:val="003D1ABE"/>
    <w:rsid w:val="003D1E95"/>
    <w:rsid w:val="003D275B"/>
    <w:rsid w:val="003D27F2"/>
    <w:rsid w:val="003D296F"/>
    <w:rsid w:val="003D2AA2"/>
    <w:rsid w:val="003D2B26"/>
    <w:rsid w:val="003D2C5F"/>
    <w:rsid w:val="003D2D30"/>
    <w:rsid w:val="003D3863"/>
    <w:rsid w:val="003D39AB"/>
    <w:rsid w:val="003D39B2"/>
    <w:rsid w:val="003D3B01"/>
    <w:rsid w:val="003D3D1F"/>
    <w:rsid w:val="003D3E5C"/>
    <w:rsid w:val="003D408A"/>
    <w:rsid w:val="003D4463"/>
    <w:rsid w:val="003D44FF"/>
    <w:rsid w:val="003D4752"/>
    <w:rsid w:val="003D476F"/>
    <w:rsid w:val="003D49EA"/>
    <w:rsid w:val="003D49FC"/>
    <w:rsid w:val="003D4F1D"/>
    <w:rsid w:val="003D52CD"/>
    <w:rsid w:val="003D56A7"/>
    <w:rsid w:val="003D5BAD"/>
    <w:rsid w:val="003D5DB9"/>
    <w:rsid w:val="003D5E83"/>
    <w:rsid w:val="003D5EA1"/>
    <w:rsid w:val="003D60AE"/>
    <w:rsid w:val="003D60D9"/>
    <w:rsid w:val="003D628C"/>
    <w:rsid w:val="003D63C9"/>
    <w:rsid w:val="003D64CD"/>
    <w:rsid w:val="003D67C5"/>
    <w:rsid w:val="003D69FE"/>
    <w:rsid w:val="003D6A08"/>
    <w:rsid w:val="003D6C35"/>
    <w:rsid w:val="003D6CE4"/>
    <w:rsid w:val="003D6D7E"/>
    <w:rsid w:val="003D6EE9"/>
    <w:rsid w:val="003D6FB2"/>
    <w:rsid w:val="003D70CA"/>
    <w:rsid w:val="003D7258"/>
    <w:rsid w:val="003D7474"/>
    <w:rsid w:val="003D7D42"/>
    <w:rsid w:val="003E00D4"/>
    <w:rsid w:val="003E048A"/>
    <w:rsid w:val="003E04ED"/>
    <w:rsid w:val="003E083B"/>
    <w:rsid w:val="003E0D2F"/>
    <w:rsid w:val="003E0D95"/>
    <w:rsid w:val="003E1050"/>
    <w:rsid w:val="003E122D"/>
    <w:rsid w:val="003E146E"/>
    <w:rsid w:val="003E14CF"/>
    <w:rsid w:val="003E15C7"/>
    <w:rsid w:val="003E16CB"/>
    <w:rsid w:val="003E1714"/>
    <w:rsid w:val="003E1812"/>
    <w:rsid w:val="003E18A2"/>
    <w:rsid w:val="003E19BF"/>
    <w:rsid w:val="003E229D"/>
    <w:rsid w:val="003E243C"/>
    <w:rsid w:val="003E2696"/>
    <w:rsid w:val="003E2A99"/>
    <w:rsid w:val="003E2BD1"/>
    <w:rsid w:val="003E2C21"/>
    <w:rsid w:val="003E2C55"/>
    <w:rsid w:val="003E3490"/>
    <w:rsid w:val="003E3690"/>
    <w:rsid w:val="003E38DF"/>
    <w:rsid w:val="003E3C48"/>
    <w:rsid w:val="003E3C94"/>
    <w:rsid w:val="003E3D67"/>
    <w:rsid w:val="003E3EC0"/>
    <w:rsid w:val="003E3F22"/>
    <w:rsid w:val="003E40CC"/>
    <w:rsid w:val="003E475F"/>
    <w:rsid w:val="003E524F"/>
    <w:rsid w:val="003E5407"/>
    <w:rsid w:val="003E54E0"/>
    <w:rsid w:val="003E55CA"/>
    <w:rsid w:val="003E55CC"/>
    <w:rsid w:val="003E580A"/>
    <w:rsid w:val="003E5860"/>
    <w:rsid w:val="003E5931"/>
    <w:rsid w:val="003E5B35"/>
    <w:rsid w:val="003E5B5C"/>
    <w:rsid w:val="003E5DB6"/>
    <w:rsid w:val="003E692A"/>
    <w:rsid w:val="003E6A8D"/>
    <w:rsid w:val="003E6C1D"/>
    <w:rsid w:val="003E6C5B"/>
    <w:rsid w:val="003E6D90"/>
    <w:rsid w:val="003E6E8D"/>
    <w:rsid w:val="003E7330"/>
    <w:rsid w:val="003E736A"/>
    <w:rsid w:val="003E782A"/>
    <w:rsid w:val="003E7938"/>
    <w:rsid w:val="003E79CE"/>
    <w:rsid w:val="003E7AF3"/>
    <w:rsid w:val="003F0349"/>
    <w:rsid w:val="003F060B"/>
    <w:rsid w:val="003F06A1"/>
    <w:rsid w:val="003F09BD"/>
    <w:rsid w:val="003F0CA5"/>
    <w:rsid w:val="003F0EA2"/>
    <w:rsid w:val="003F0F0B"/>
    <w:rsid w:val="003F1196"/>
    <w:rsid w:val="003F1E9D"/>
    <w:rsid w:val="003F1F41"/>
    <w:rsid w:val="003F1F86"/>
    <w:rsid w:val="003F231F"/>
    <w:rsid w:val="003F25E7"/>
    <w:rsid w:val="003F2B39"/>
    <w:rsid w:val="003F2BF2"/>
    <w:rsid w:val="003F2DB0"/>
    <w:rsid w:val="003F2E37"/>
    <w:rsid w:val="003F3185"/>
    <w:rsid w:val="003F3317"/>
    <w:rsid w:val="003F3430"/>
    <w:rsid w:val="003F3763"/>
    <w:rsid w:val="003F38E7"/>
    <w:rsid w:val="003F3F96"/>
    <w:rsid w:val="003F41F0"/>
    <w:rsid w:val="003F4277"/>
    <w:rsid w:val="003F478E"/>
    <w:rsid w:val="003F4A88"/>
    <w:rsid w:val="003F4D19"/>
    <w:rsid w:val="003F4EE9"/>
    <w:rsid w:val="003F4F3A"/>
    <w:rsid w:val="003F52B8"/>
    <w:rsid w:val="003F52E6"/>
    <w:rsid w:val="003F5959"/>
    <w:rsid w:val="003F5AFC"/>
    <w:rsid w:val="003F5C26"/>
    <w:rsid w:val="003F5D0B"/>
    <w:rsid w:val="003F606F"/>
    <w:rsid w:val="003F6112"/>
    <w:rsid w:val="003F618D"/>
    <w:rsid w:val="003F6307"/>
    <w:rsid w:val="003F644E"/>
    <w:rsid w:val="003F6698"/>
    <w:rsid w:val="003F677E"/>
    <w:rsid w:val="003F6806"/>
    <w:rsid w:val="003F6FEF"/>
    <w:rsid w:val="003F705F"/>
    <w:rsid w:val="003F719E"/>
    <w:rsid w:val="003F7407"/>
    <w:rsid w:val="003F7540"/>
    <w:rsid w:val="003F756E"/>
    <w:rsid w:val="003F7C36"/>
    <w:rsid w:val="003F7C99"/>
    <w:rsid w:val="003F7E6B"/>
    <w:rsid w:val="004001C3"/>
    <w:rsid w:val="00400207"/>
    <w:rsid w:val="0040074F"/>
    <w:rsid w:val="004007C6"/>
    <w:rsid w:val="00400863"/>
    <w:rsid w:val="00400ADD"/>
    <w:rsid w:val="00400B98"/>
    <w:rsid w:val="00400D0C"/>
    <w:rsid w:val="00400D25"/>
    <w:rsid w:val="0040117B"/>
    <w:rsid w:val="004016C8"/>
    <w:rsid w:val="00401B8D"/>
    <w:rsid w:val="00401E9B"/>
    <w:rsid w:val="004020FD"/>
    <w:rsid w:val="00402118"/>
    <w:rsid w:val="004022C9"/>
    <w:rsid w:val="00402709"/>
    <w:rsid w:val="00402741"/>
    <w:rsid w:val="00402931"/>
    <w:rsid w:val="00402A95"/>
    <w:rsid w:val="00402BA6"/>
    <w:rsid w:val="00402CC1"/>
    <w:rsid w:val="00402D34"/>
    <w:rsid w:val="00402F7F"/>
    <w:rsid w:val="00402FBA"/>
    <w:rsid w:val="00403064"/>
    <w:rsid w:val="0040306F"/>
    <w:rsid w:val="0040332D"/>
    <w:rsid w:val="00403717"/>
    <w:rsid w:val="004039BA"/>
    <w:rsid w:val="00403B00"/>
    <w:rsid w:val="00403B54"/>
    <w:rsid w:val="00403BC0"/>
    <w:rsid w:val="00403CA2"/>
    <w:rsid w:val="00403FC8"/>
    <w:rsid w:val="00404086"/>
    <w:rsid w:val="004045DA"/>
    <w:rsid w:val="00404E95"/>
    <w:rsid w:val="00404F17"/>
    <w:rsid w:val="00405359"/>
    <w:rsid w:val="0040537E"/>
    <w:rsid w:val="00405593"/>
    <w:rsid w:val="004056B2"/>
    <w:rsid w:val="0040585C"/>
    <w:rsid w:val="004058AB"/>
    <w:rsid w:val="00405D5F"/>
    <w:rsid w:val="00405D70"/>
    <w:rsid w:val="00405E29"/>
    <w:rsid w:val="0040613F"/>
    <w:rsid w:val="00406298"/>
    <w:rsid w:val="004064BC"/>
    <w:rsid w:val="0040692C"/>
    <w:rsid w:val="00406E11"/>
    <w:rsid w:val="004071A1"/>
    <w:rsid w:val="004072F8"/>
    <w:rsid w:val="00407421"/>
    <w:rsid w:val="004074EA"/>
    <w:rsid w:val="00407AF3"/>
    <w:rsid w:val="00407C41"/>
    <w:rsid w:val="00410219"/>
    <w:rsid w:val="004104F0"/>
    <w:rsid w:val="00410565"/>
    <w:rsid w:val="004107E0"/>
    <w:rsid w:val="004109A4"/>
    <w:rsid w:val="004109E8"/>
    <w:rsid w:val="00410FAD"/>
    <w:rsid w:val="0041136F"/>
    <w:rsid w:val="004114CF"/>
    <w:rsid w:val="00411792"/>
    <w:rsid w:val="00411BF0"/>
    <w:rsid w:val="004124A2"/>
    <w:rsid w:val="0041258B"/>
    <w:rsid w:val="0041258C"/>
    <w:rsid w:val="0041275C"/>
    <w:rsid w:val="00412A25"/>
    <w:rsid w:val="00412A40"/>
    <w:rsid w:val="00412B9E"/>
    <w:rsid w:val="00412BEB"/>
    <w:rsid w:val="00412D36"/>
    <w:rsid w:val="00412D38"/>
    <w:rsid w:val="00412D6E"/>
    <w:rsid w:val="00412DB5"/>
    <w:rsid w:val="00412FA8"/>
    <w:rsid w:val="004134DB"/>
    <w:rsid w:val="00413761"/>
    <w:rsid w:val="00413824"/>
    <w:rsid w:val="004139C8"/>
    <w:rsid w:val="00413D94"/>
    <w:rsid w:val="0041416F"/>
    <w:rsid w:val="00414277"/>
    <w:rsid w:val="004143CD"/>
    <w:rsid w:val="00414767"/>
    <w:rsid w:val="00414783"/>
    <w:rsid w:val="0041499F"/>
    <w:rsid w:val="00414A23"/>
    <w:rsid w:val="00414F49"/>
    <w:rsid w:val="00414FA2"/>
    <w:rsid w:val="004152C7"/>
    <w:rsid w:val="004157CD"/>
    <w:rsid w:val="00415905"/>
    <w:rsid w:val="0041592E"/>
    <w:rsid w:val="00415973"/>
    <w:rsid w:val="00415AF5"/>
    <w:rsid w:val="00415D29"/>
    <w:rsid w:val="00415F7A"/>
    <w:rsid w:val="004165FF"/>
    <w:rsid w:val="0041687B"/>
    <w:rsid w:val="00416C3E"/>
    <w:rsid w:val="00416D9A"/>
    <w:rsid w:val="00416DD5"/>
    <w:rsid w:val="00417018"/>
    <w:rsid w:val="00417283"/>
    <w:rsid w:val="004172A2"/>
    <w:rsid w:val="0041732A"/>
    <w:rsid w:val="0041740D"/>
    <w:rsid w:val="0041768E"/>
    <w:rsid w:val="00417908"/>
    <w:rsid w:val="0042007D"/>
    <w:rsid w:val="0042011D"/>
    <w:rsid w:val="00420427"/>
    <w:rsid w:val="00420480"/>
    <w:rsid w:val="004204E7"/>
    <w:rsid w:val="00420585"/>
    <w:rsid w:val="004205AE"/>
    <w:rsid w:val="0042063F"/>
    <w:rsid w:val="00420946"/>
    <w:rsid w:val="00420ACE"/>
    <w:rsid w:val="00420E86"/>
    <w:rsid w:val="00420FC5"/>
    <w:rsid w:val="00421338"/>
    <w:rsid w:val="00421703"/>
    <w:rsid w:val="00421A75"/>
    <w:rsid w:val="00421A86"/>
    <w:rsid w:val="00421B83"/>
    <w:rsid w:val="00421CA5"/>
    <w:rsid w:val="00421DE1"/>
    <w:rsid w:val="004227F9"/>
    <w:rsid w:val="004228B1"/>
    <w:rsid w:val="00422A17"/>
    <w:rsid w:val="00422C93"/>
    <w:rsid w:val="00423369"/>
    <w:rsid w:val="00423426"/>
    <w:rsid w:val="004236F2"/>
    <w:rsid w:val="004238EF"/>
    <w:rsid w:val="00423AC7"/>
    <w:rsid w:val="00423D0C"/>
    <w:rsid w:val="00423D3A"/>
    <w:rsid w:val="00423D72"/>
    <w:rsid w:val="0042415C"/>
    <w:rsid w:val="004243BF"/>
    <w:rsid w:val="00424956"/>
    <w:rsid w:val="00424BF0"/>
    <w:rsid w:val="00424DC0"/>
    <w:rsid w:val="004251CC"/>
    <w:rsid w:val="0042535D"/>
    <w:rsid w:val="004255D6"/>
    <w:rsid w:val="004256B1"/>
    <w:rsid w:val="004257D4"/>
    <w:rsid w:val="004258CE"/>
    <w:rsid w:val="00425906"/>
    <w:rsid w:val="00425922"/>
    <w:rsid w:val="004261C2"/>
    <w:rsid w:val="00426D6A"/>
    <w:rsid w:val="00426E3B"/>
    <w:rsid w:val="00427257"/>
    <w:rsid w:val="004273EB"/>
    <w:rsid w:val="004275CC"/>
    <w:rsid w:val="004277DA"/>
    <w:rsid w:val="004278C4"/>
    <w:rsid w:val="00427B01"/>
    <w:rsid w:val="00427C04"/>
    <w:rsid w:val="00427DC3"/>
    <w:rsid w:val="00427FBD"/>
    <w:rsid w:val="0043001B"/>
    <w:rsid w:val="0043004E"/>
    <w:rsid w:val="004300E0"/>
    <w:rsid w:val="0043066C"/>
    <w:rsid w:val="0043076D"/>
    <w:rsid w:val="004309EE"/>
    <w:rsid w:val="00430AEF"/>
    <w:rsid w:val="00430B85"/>
    <w:rsid w:val="00430DB5"/>
    <w:rsid w:val="00430E46"/>
    <w:rsid w:val="00430FE2"/>
    <w:rsid w:val="00431086"/>
    <w:rsid w:val="00431249"/>
    <w:rsid w:val="00431374"/>
    <w:rsid w:val="00431446"/>
    <w:rsid w:val="0043152C"/>
    <w:rsid w:val="00431CE8"/>
    <w:rsid w:val="00431EF5"/>
    <w:rsid w:val="00432149"/>
    <w:rsid w:val="00432254"/>
    <w:rsid w:val="004322F1"/>
    <w:rsid w:val="004323DB"/>
    <w:rsid w:val="004327BC"/>
    <w:rsid w:val="00432ACC"/>
    <w:rsid w:val="00432D09"/>
    <w:rsid w:val="004331DD"/>
    <w:rsid w:val="00433210"/>
    <w:rsid w:val="00433398"/>
    <w:rsid w:val="004335B9"/>
    <w:rsid w:val="004335BF"/>
    <w:rsid w:val="0043363E"/>
    <w:rsid w:val="00433696"/>
    <w:rsid w:val="004338A8"/>
    <w:rsid w:val="00433D3B"/>
    <w:rsid w:val="00433FB7"/>
    <w:rsid w:val="00434320"/>
    <w:rsid w:val="00434904"/>
    <w:rsid w:val="00434E10"/>
    <w:rsid w:val="00434FE6"/>
    <w:rsid w:val="00435370"/>
    <w:rsid w:val="0043557B"/>
    <w:rsid w:val="00435594"/>
    <w:rsid w:val="004356E8"/>
    <w:rsid w:val="00435921"/>
    <w:rsid w:val="00435BA0"/>
    <w:rsid w:val="00435C6C"/>
    <w:rsid w:val="00435CD7"/>
    <w:rsid w:val="00435D04"/>
    <w:rsid w:val="00435F2E"/>
    <w:rsid w:val="00436097"/>
    <w:rsid w:val="00436120"/>
    <w:rsid w:val="004361C3"/>
    <w:rsid w:val="00436613"/>
    <w:rsid w:val="00436619"/>
    <w:rsid w:val="00436643"/>
    <w:rsid w:val="00436E1E"/>
    <w:rsid w:val="004371A9"/>
    <w:rsid w:val="004374CF"/>
    <w:rsid w:val="004374F3"/>
    <w:rsid w:val="0043759B"/>
    <w:rsid w:val="004376B2"/>
    <w:rsid w:val="00437744"/>
    <w:rsid w:val="00437B16"/>
    <w:rsid w:val="00437C82"/>
    <w:rsid w:val="00440188"/>
    <w:rsid w:val="004408D9"/>
    <w:rsid w:val="00440DA4"/>
    <w:rsid w:val="004410DC"/>
    <w:rsid w:val="0044137C"/>
    <w:rsid w:val="004414D9"/>
    <w:rsid w:val="004416FE"/>
    <w:rsid w:val="00441CAE"/>
    <w:rsid w:val="00442330"/>
    <w:rsid w:val="0044283F"/>
    <w:rsid w:val="00442BB9"/>
    <w:rsid w:val="00442C1A"/>
    <w:rsid w:val="004430B4"/>
    <w:rsid w:val="004431FC"/>
    <w:rsid w:val="004432FE"/>
    <w:rsid w:val="00443603"/>
    <w:rsid w:val="00443726"/>
    <w:rsid w:val="00443978"/>
    <w:rsid w:val="00444200"/>
    <w:rsid w:val="0044424D"/>
    <w:rsid w:val="004444F5"/>
    <w:rsid w:val="004449B7"/>
    <w:rsid w:val="00444DB5"/>
    <w:rsid w:val="00445044"/>
    <w:rsid w:val="004450AC"/>
    <w:rsid w:val="0044510F"/>
    <w:rsid w:val="0044511D"/>
    <w:rsid w:val="00445386"/>
    <w:rsid w:val="0044571C"/>
    <w:rsid w:val="004459A7"/>
    <w:rsid w:val="00445A83"/>
    <w:rsid w:val="00445D02"/>
    <w:rsid w:val="0044607E"/>
    <w:rsid w:val="004461BD"/>
    <w:rsid w:val="00446600"/>
    <w:rsid w:val="0044668C"/>
    <w:rsid w:val="004468AA"/>
    <w:rsid w:val="00446B5E"/>
    <w:rsid w:val="00446BC0"/>
    <w:rsid w:val="00446CA0"/>
    <w:rsid w:val="004470E9"/>
    <w:rsid w:val="00447299"/>
    <w:rsid w:val="0044730C"/>
    <w:rsid w:val="00447811"/>
    <w:rsid w:val="00447C0C"/>
    <w:rsid w:val="00447CE7"/>
    <w:rsid w:val="00447DF0"/>
    <w:rsid w:val="00450091"/>
    <w:rsid w:val="00450179"/>
    <w:rsid w:val="0045027F"/>
    <w:rsid w:val="00450C4F"/>
    <w:rsid w:val="00450D9D"/>
    <w:rsid w:val="00451081"/>
    <w:rsid w:val="004511F9"/>
    <w:rsid w:val="00451244"/>
    <w:rsid w:val="00451637"/>
    <w:rsid w:val="004516BC"/>
    <w:rsid w:val="00451836"/>
    <w:rsid w:val="004519FB"/>
    <w:rsid w:val="00451BD8"/>
    <w:rsid w:val="00451C4C"/>
    <w:rsid w:val="00451C93"/>
    <w:rsid w:val="004523F6"/>
    <w:rsid w:val="004523F8"/>
    <w:rsid w:val="0045274A"/>
    <w:rsid w:val="004527BB"/>
    <w:rsid w:val="004527CF"/>
    <w:rsid w:val="0045291E"/>
    <w:rsid w:val="00452BD0"/>
    <w:rsid w:val="00452BD3"/>
    <w:rsid w:val="00452D25"/>
    <w:rsid w:val="00452DB7"/>
    <w:rsid w:val="0045324F"/>
    <w:rsid w:val="0045332A"/>
    <w:rsid w:val="004533EE"/>
    <w:rsid w:val="0045358A"/>
    <w:rsid w:val="00453675"/>
    <w:rsid w:val="004537AF"/>
    <w:rsid w:val="004537C1"/>
    <w:rsid w:val="004538A0"/>
    <w:rsid w:val="00453B05"/>
    <w:rsid w:val="00453B38"/>
    <w:rsid w:val="00453BAA"/>
    <w:rsid w:val="00453C19"/>
    <w:rsid w:val="004543C3"/>
    <w:rsid w:val="00454514"/>
    <w:rsid w:val="004549EF"/>
    <w:rsid w:val="00454ADE"/>
    <w:rsid w:val="00454EA6"/>
    <w:rsid w:val="00455023"/>
    <w:rsid w:val="004552E6"/>
    <w:rsid w:val="00455542"/>
    <w:rsid w:val="00455A43"/>
    <w:rsid w:val="00455AF7"/>
    <w:rsid w:val="00455CD2"/>
    <w:rsid w:val="004560CE"/>
    <w:rsid w:val="004562D6"/>
    <w:rsid w:val="004563CA"/>
    <w:rsid w:val="00456855"/>
    <w:rsid w:val="00456875"/>
    <w:rsid w:val="00456983"/>
    <w:rsid w:val="00456A22"/>
    <w:rsid w:val="00457054"/>
    <w:rsid w:val="00457B4B"/>
    <w:rsid w:val="00457D46"/>
    <w:rsid w:val="00457D80"/>
    <w:rsid w:val="00460355"/>
    <w:rsid w:val="0046060C"/>
    <w:rsid w:val="004606C4"/>
    <w:rsid w:val="00460EF3"/>
    <w:rsid w:val="00460F9B"/>
    <w:rsid w:val="00461113"/>
    <w:rsid w:val="00461515"/>
    <w:rsid w:val="00461AA9"/>
    <w:rsid w:val="00461B70"/>
    <w:rsid w:val="00461BC6"/>
    <w:rsid w:val="00461CB6"/>
    <w:rsid w:val="00461E2F"/>
    <w:rsid w:val="00462068"/>
    <w:rsid w:val="0046236B"/>
    <w:rsid w:val="004623DF"/>
    <w:rsid w:val="00462684"/>
    <w:rsid w:val="0046288B"/>
    <w:rsid w:val="004628CF"/>
    <w:rsid w:val="00462BBB"/>
    <w:rsid w:val="00462F9D"/>
    <w:rsid w:val="00463430"/>
    <w:rsid w:val="0046369F"/>
    <w:rsid w:val="00463733"/>
    <w:rsid w:val="004637CF"/>
    <w:rsid w:val="00463850"/>
    <w:rsid w:val="00463A1C"/>
    <w:rsid w:val="00463C18"/>
    <w:rsid w:val="00463FD9"/>
    <w:rsid w:val="004640EB"/>
    <w:rsid w:val="00464136"/>
    <w:rsid w:val="00464325"/>
    <w:rsid w:val="004645CA"/>
    <w:rsid w:val="004645E3"/>
    <w:rsid w:val="0046471B"/>
    <w:rsid w:val="00464928"/>
    <w:rsid w:val="00464A37"/>
    <w:rsid w:val="00464BC0"/>
    <w:rsid w:val="00464BD3"/>
    <w:rsid w:val="00464BEE"/>
    <w:rsid w:val="00465225"/>
    <w:rsid w:val="00465512"/>
    <w:rsid w:val="00465533"/>
    <w:rsid w:val="00465AE5"/>
    <w:rsid w:val="00465F01"/>
    <w:rsid w:val="00465F6F"/>
    <w:rsid w:val="0046647A"/>
    <w:rsid w:val="0046672D"/>
    <w:rsid w:val="004669AE"/>
    <w:rsid w:val="00466AEA"/>
    <w:rsid w:val="00466C84"/>
    <w:rsid w:val="00466D69"/>
    <w:rsid w:val="0046715E"/>
    <w:rsid w:val="0046741A"/>
    <w:rsid w:val="00467A7C"/>
    <w:rsid w:val="00467AAB"/>
    <w:rsid w:val="00467B73"/>
    <w:rsid w:val="004703F5"/>
    <w:rsid w:val="004705D2"/>
    <w:rsid w:val="00470628"/>
    <w:rsid w:val="0047095F"/>
    <w:rsid w:val="00470B3A"/>
    <w:rsid w:val="00471099"/>
    <w:rsid w:val="00471456"/>
    <w:rsid w:val="00471A72"/>
    <w:rsid w:val="00471DF6"/>
    <w:rsid w:val="00471FB8"/>
    <w:rsid w:val="00472184"/>
    <w:rsid w:val="004723A9"/>
    <w:rsid w:val="004724F5"/>
    <w:rsid w:val="004725E1"/>
    <w:rsid w:val="00472A25"/>
    <w:rsid w:val="00472C38"/>
    <w:rsid w:val="00472E69"/>
    <w:rsid w:val="00473111"/>
    <w:rsid w:val="00473124"/>
    <w:rsid w:val="00473527"/>
    <w:rsid w:val="00473AAE"/>
    <w:rsid w:val="00473C2C"/>
    <w:rsid w:val="00473E63"/>
    <w:rsid w:val="00473FF7"/>
    <w:rsid w:val="00474198"/>
    <w:rsid w:val="00474237"/>
    <w:rsid w:val="00474354"/>
    <w:rsid w:val="00474399"/>
    <w:rsid w:val="00474522"/>
    <w:rsid w:val="0047460C"/>
    <w:rsid w:val="0047482E"/>
    <w:rsid w:val="0047485A"/>
    <w:rsid w:val="00474A9B"/>
    <w:rsid w:val="00474B06"/>
    <w:rsid w:val="00474D30"/>
    <w:rsid w:val="00474D36"/>
    <w:rsid w:val="00474D96"/>
    <w:rsid w:val="00474F4B"/>
    <w:rsid w:val="0047550D"/>
    <w:rsid w:val="0047570A"/>
    <w:rsid w:val="00475B80"/>
    <w:rsid w:val="00475D1A"/>
    <w:rsid w:val="00475D5E"/>
    <w:rsid w:val="004760AB"/>
    <w:rsid w:val="004760C5"/>
    <w:rsid w:val="004760DB"/>
    <w:rsid w:val="004760F5"/>
    <w:rsid w:val="0047661D"/>
    <w:rsid w:val="00476A47"/>
    <w:rsid w:val="00476A7F"/>
    <w:rsid w:val="00476E5C"/>
    <w:rsid w:val="00476E70"/>
    <w:rsid w:val="00476F74"/>
    <w:rsid w:val="00477091"/>
    <w:rsid w:val="00477205"/>
    <w:rsid w:val="00477217"/>
    <w:rsid w:val="0047793F"/>
    <w:rsid w:val="00477B26"/>
    <w:rsid w:val="00477D3B"/>
    <w:rsid w:val="00477FF9"/>
    <w:rsid w:val="004803D8"/>
    <w:rsid w:val="0048064E"/>
    <w:rsid w:val="004807D4"/>
    <w:rsid w:val="00480814"/>
    <w:rsid w:val="004809C9"/>
    <w:rsid w:val="00480E6E"/>
    <w:rsid w:val="00480F9B"/>
    <w:rsid w:val="0048117A"/>
    <w:rsid w:val="004811D8"/>
    <w:rsid w:val="004813BC"/>
    <w:rsid w:val="004814D7"/>
    <w:rsid w:val="004816B1"/>
    <w:rsid w:val="0048175F"/>
    <w:rsid w:val="00481A12"/>
    <w:rsid w:val="00481A4A"/>
    <w:rsid w:val="00481ED6"/>
    <w:rsid w:val="00481F85"/>
    <w:rsid w:val="004820B6"/>
    <w:rsid w:val="00482399"/>
    <w:rsid w:val="004824DA"/>
    <w:rsid w:val="004828FD"/>
    <w:rsid w:val="004833A1"/>
    <w:rsid w:val="00483795"/>
    <w:rsid w:val="00483843"/>
    <w:rsid w:val="004839B3"/>
    <w:rsid w:val="00483AD8"/>
    <w:rsid w:val="00483D31"/>
    <w:rsid w:val="00483E15"/>
    <w:rsid w:val="00484011"/>
    <w:rsid w:val="004841D6"/>
    <w:rsid w:val="00484316"/>
    <w:rsid w:val="00484388"/>
    <w:rsid w:val="0048469B"/>
    <w:rsid w:val="004846A9"/>
    <w:rsid w:val="00484723"/>
    <w:rsid w:val="00484F42"/>
    <w:rsid w:val="0048533A"/>
    <w:rsid w:val="004853D5"/>
    <w:rsid w:val="0048567C"/>
    <w:rsid w:val="00485710"/>
    <w:rsid w:val="004857F5"/>
    <w:rsid w:val="00485984"/>
    <w:rsid w:val="00486377"/>
    <w:rsid w:val="00486A5F"/>
    <w:rsid w:val="00486BAB"/>
    <w:rsid w:val="00486FAC"/>
    <w:rsid w:val="00487178"/>
    <w:rsid w:val="004872B0"/>
    <w:rsid w:val="00487407"/>
    <w:rsid w:val="0048790E"/>
    <w:rsid w:val="00487E66"/>
    <w:rsid w:val="004900B0"/>
    <w:rsid w:val="004900BE"/>
    <w:rsid w:val="00490126"/>
    <w:rsid w:val="0049034F"/>
    <w:rsid w:val="004907BC"/>
    <w:rsid w:val="0049098F"/>
    <w:rsid w:val="00490A65"/>
    <w:rsid w:val="00490EC7"/>
    <w:rsid w:val="0049111F"/>
    <w:rsid w:val="004911C0"/>
    <w:rsid w:val="004912D7"/>
    <w:rsid w:val="004915D9"/>
    <w:rsid w:val="0049194A"/>
    <w:rsid w:val="0049194E"/>
    <w:rsid w:val="00491AD6"/>
    <w:rsid w:val="00491B05"/>
    <w:rsid w:val="00491C50"/>
    <w:rsid w:val="00491D32"/>
    <w:rsid w:val="00491D34"/>
    <w:rsid w:val="00491F9A"/>
    <w:rsid w:val="00491FCF"/>
    <w:rsid w:val="004922C4"/>
    <w:rsid w:val="004928CC"/>
    <w:rsid w:val="00492BE3"/>
    <w:rsid w:val="00492D60"/>
    <w:rsid w:val="00492E90"/>
    <w:rsid w:val="00492EC1"/>
    <w:rsid w:val="00492EE6"/>
    <w:rsid w:val="00493675"/>
    <w:rsid w:val="00493AA5"/>
    <w:rsid w:val="00493BA0"/>
    <w:rsid w:val="00493EE9"/>
    <w:rsid w:val="00493F86"/>
    <w:rsid w:val="00494182"/>
    <w:rsid w:val="004945F1"/>
    <w:rsid w:val="00494629"/>
    <w:rsid w:val="004946C7"/>
    <w:rsid w:val="0049494A"/>
    <w:rsid w:val="00495177"/>
    <w:rsid w:val="00495506"/>
    <w:rsid w:val="00495670"/>
    <w:rsid w:val="004956AF"/>
    <w:rsid w:val="00495953"/>
    <w:rsid w:val="00495BDF"/>
    <w:rsid w:val="00495E15"/>
    <w:rsid w:val="00496066"/>
    <w:rsid w:val="00496761"/>
    <w:rsid w:val="00496799"/>
    <w:rsid w:val="0049699B"/>
    <w:rsid w:val="00496B21"/>
    <w:rsid w:val="004972BF"/>
    <w:rsid w:val="004972E6"/>
    <w:rsid w:val="00497ADB"/>
    <w:rsid w:val="00497C7F"/>
    <w:rsid w:val="004A01B5"/>
    <w:rsid w:val="004A036D"/>
    <w:rsid w:val="004A04DA"/>
    <w:rsid w:val="004A079F"/>
    <w:rsid w:val="004A07E3"/>
    <w:rsid w:val="004A0A15"/>
    <w:rsid w:val="004A0ABB"/>
    <w:rsid w:val="004A12F9"/>
    <w:rsid w:val="004A13C7"/>
    <w:rsid w:val="004A13CB"/>
    <w:rsid w:val="004A13E0"/>
    <w:rsid w:val="004A16E4"/>
    <w:rsid w:val="004A1719"/>
    <w:rsid w:val="004A18F0"/>
    <w:rsid w:val="004A1ADD"/>
    <w:rsid w:val="004A1DE5"/>
    <w:rsid w:val="004A1EF6"/>
    <w:rsid w:val="004A2025"/>
    <w:rsid w:val="004A21EE"/>
    <w:rsid w:val="004A2749"/>
    <w:rsid w:val="004A2A22"/>
    <w:rsid w:val="004A2B97"/>
    <w:rsid w:val="004A2BB1"/>
    <w:rsid w:val="004A2DEC"/>
    <w:rsid w:val="004A2EAD"/>
    <w:rsid w:val="004A2F26"/>
    <w:rsid w:val="004A311F"/>
    <w:rsid w:val="004A3708"/>
    <w:rsid w:val="004A37BD"/>
    <w:rsid w:val="004A3810"/>
    <w:rsid w:val="004A3C6D"/>
    <w:rsid w:val="004A3E2B"/>
    <w:rsid w:val="004A3E67"/>
    <w:rsid w:val="004A3EA5"/>
    <w:rsid w:val="004A3F63"/>
    <w:rsid w:val="004A3F80"/>
    <w:rsid w:val="004A402E"/>
    <w:rsid w:val="004A42D6"/>
    <w:rsid w:val="004A4467"/>
    <w:rsid w:val="004A44A9"/>
    <w:rsid w:val="004A478D"/>
    <w:rsid w:val="004A4979"/>
    <w:rsid w:val="004A4A7C"/>
    <w:rsid w:val="004A4DB4"/>
    <w:rsid w:val="004A4E3A"/>
    <w:rsid w:val="004A512C"/>
    <w:rsid w:val="004A5163"/>
    <w:rsid w:val="004A518E"/>
    <w:rsid w:val="004A524F"/>
    <w:rsid w:val="004A567E"/>
    <w:rsid w:val="004A5965"/>
    <w:rsid w:val="004A5990"/>
    <w:rsid w:val="004A5BC8"/>
    <w:rsid w:val="004A5BE6"/>
    <w:rsid w:val="004A5CBD"/>
    <w:rsid w:val="004A5E29"/>
    <w:rsid w:val="004A63A6"/>
    <w:rsid w:val="004A64F8"/>
    <w:rsid w:val="004A6573"/>
    <w:rsid w:val="004A66EC"/>
    <w:rsid w:val="004A6959"/>
    <w:rsid w:val="004A6A6A"/>
    <w:rsid w:val="004A702F"/>
    <w:rsid w:val="004A703C"/>
    <w:rsid w:val="004A7374"/>
    <w:rsid w:val="004A7816"/>
    <w:rsid w:val="004A784E"/>
    <w:rsid w:val="004A7A38"/>
    <w:rsid w:val="004A7F1B"/>
    <w:rsid w:val="004A7F8E"/>
    <w:rsid w:val="004B0141"/>
    <w:rsid w:val="004B0279"/>
    <w:rsid w:val="004B0B22"/>
    <w:rsid w:val="004B1016"/>
    <w:rsid w:val="004B1260"/>
    <w:rsid w:val="004B12A2"/>
    <w:rsid w:val="004B13DB"/>
    <w:rsid w:val="004B1477"/>
    <w:rsid w:val="004B1516"/>
    <w:rsid w:val="004B15E7"/>
    <w:rsid w:val="004B1706"/>
    <w:rsid w:val="004B1A29"/>
    <w:rsid w:val="004B1D4F"/>
    <w:rsid w:val="004B1DE0"/>
    <w:rsid w:val="004B1EE5"/>
    <w:rsid w:val="004B1F5E"/>
    <w:rsid w:val="004B209A"/>
    <w:rsid w:val="004B2179"/>
    <w:rsid w:val="004B259D"/>
    <w:rsid w:val="004B28DE"/>
    <w:rsid w:val="004B295D"/>
    <w:rsid w:val="004B2C82"/>
    <w:rsid w:val="004B2E8F"/>
    <w:rsid w:val="004B30DB"/>
    <w:rsid w:val="004B3375"/>
    <w:rsid w:val="004B33CD"/>
    <w:rsid w:val="004B3462"/>
    <w:rsid w:val="004B3B4D"/>
    <w:rsid w:val="004B3CE2"/>
    <w:rsid w:val="004B4484"/>
    <w:rsid w:val="004B4607"/>
    <w:rsid w:val="004B49C1"/>
    <w:rsid w:val="004B4A80"/>
    <w:rsid w:val="004B4A82"/>
    <w:rsid w:val="004B4AF3"/>
    <w:rsid w:val="004B4ECE"/>
    <w:rsid w:val="004B525D"/>
    <w:rsid w:val="004B56CD"/>
    <w:rsid w:val="004B56E2"/>
    <w:rsid w:val="004B57E4"/>
    <w:rsid w:val="004B5802"/>
    <w:rsid w:val="004B586F"/>
    <w:rsid w:val="004B5945"/>
    <w:rsid w:val="004B59DF"/>
    <w:rsid w:val="004B5ED6"/>
    <w:rsid w:val="004B620F"/>
    <w:rsid w:val="004B638D"/>
    <w:rsid w:val="004B697B"/>
    <w:rsid w:val="004B6A2E"/>
    <w:rsid w:val="004B7039"/>
    <w:rsid w:val="004B74A7"/>
    <w:rsid w:val="004B7A1A"/>
    <w:rsid w:val="004B7A76"/>
    <w:rsid w:val="004B7BCE"/>
    <w:rsid w:val="004B7C04"/>
    <w:rsid w:val="004B7EE6"/>
    <w:rsid w:val="004C05D1"/>
    <w:rsid w:val="004C0806"/>
    <w:rsid w:val="004C0996"/>
    <w:rsid w:val="004C09EA"/>
    <w:rsid w:val="004C0A7D"/>
    <w:rsid w:val="004C0AE0"/>
    <w:rsid w:val="004C0B18"/>
    <w:rsid w:val="004C10AA"/>
    <w:rsid w:val="004C1124"/>
    <w:rsid w:val="004C12CF"/>
    <w:rsid w:val="004C14A2"/>
    <w:rsid w:val="004C16D8"/>
    <w:rsid w:val="004C174C"/>
    <w:rsid w:val="004C1B19"/>
    <w:rsid w:val="004C1BB7"/>
    <w:rsid w:val="004C2373"/>
    <w:rsid w:val="004C23C9"/>
    <w:rsid w:val="004C2577"/>
    <w:rsid w:val="004C265C"/>
    <w:rsid w:val="004C2662"/>
    <w:rsid w:val="004C2671"/>
    <w:rsid w:val="004C27AF"/>
    <w:rsid w:val="004C2BEA"/>
    <w:rsid w:val="004C2E31"/>
    <w:rsid w:val="004C3246"/>
    <w:rsid w:val="004C3386"/>
    <w:rsid w:val="004C35BF"/>
    <w:rsid w:val="004C36F3"/>
    <w:rsid w:val="004C380E"/>
    <w:rsid w:val="004C3960"/>
    <w:rsid w:val="004C3B4C"/>
    <w:rsid w:val="004C3BEC"/>
    <w:rsid w:val="004C3C10"/>
    <w:rsid w:val="004C43A8"/>
    <w:rsid w:val="004C4548"/>
    <w:rsid w:val="004C4679"/>
    <w:rsid w:val="004C483D"/>
    <w:rsid w:val="004C4CD8"/>
    <w:rsid w:val="004C4DCB"/>
    <w:rsid w:val="004C547D"/>
    <w:rsid w:val="004C54E5"/>
    <w:rsid w:val="004C5615"/>
    <w:rsid w:val="004C56A4"/>
    <w:rsid w:val="004C5907"/>
    <w:rsid w:val="004C59B9"/>
    <w:rsid w:val="004C5BC9"/>
    <w:rsid w:val="004C5D37"/>
    <w:rsid w:val="004C5F33"/>
    <w:rsid w:val="004C5F7E"/>
    <w:rsid w:val="004C6223"/>
    <w:rsid w:val="004C63D1"/>
    <w:rsid w:val="004C6413"/>
    <w:rsid w:val="004C6503"/>
    <w:rsid w:val="004C67C1"/>
    <w:rsid w:val="004C6948"/>
    <w:rsid w:val="004C69AE"/>
    <w:rsid w:val="004C6AD8"/>
    <w:rsid w:val="004C6E42"/>
    <w:rsid w:val="004C6EF6"/>
    <w:rsid w:val="004C6FCC"/>
    <w:rsid w:val="004C72F6"/>
    <w:rsid w:val="004C78DB"/>
    <w:rsid w:val="004C792F"/>
    <w:rsid w:val="004D0276"/>
    <w:rsid w:val="004D02C2"/>
    <w:rsid w:val="004D0387"/>
    <w:rsid w:val="004D0442"/>
    <w:rsid w:val="004D05FA"/>
    <w:rsid w:val="004D0BB8"/>
    <w:rsid w:val="004D0E50"/>
    <w:rsid w:val="004D10FB"/>
    <w:rsid w:val="004D12E4"/>
    <w:rsid w:val="004D1390"/>
    <w:rsid w:val="004D13A6"/>
    <w:rsid w:val="004D1452"/>
    <w:rsid w:val="004D151B"/>
    <w:rsid w:val="004D15DE"/>
    <w:rsid w:val="004D1711"/>
    <w:rsid w:val="004D18B6"/>
    <w:rsid w:val="004D19C8"/>
    <w:rsid w:val="004D19DC"/>
    <w:rsid w:val="004D240E"/>
    <w:rsid w:val="004D2411"/>
    <w:rsid w:val="004D288E"/>
    <w:rsid w:val="004D2AD1"/>
    <w:rsid w:val="004D2C83"/>
    <w:rsid w:val="004D2D46"/>
    <w:rsid w:val="004D2DA7"/>
    <w:rsid w:val="004D2EB7"/>
    <w:rsid w:val="004D2F79"/>
    <w:rsid w:val="004D3192"/>
    <w:rsid w:val="004D3980"/>
    <w:rsid w:val="004D3A04"/>
    <w:rsid w:val="004D3DB2"/>
    <w:rsid w:val="004D3F0F"/>
    <w:rsid w:val="004D4174"/>
    <w:rsid w:val="004D43D6"/>
    <w:rsid w:val="004D43F7"/>
    <w:rsid w:val="004D4AE1"/>
    <w:rsid w:val="004D4BB2"/>
    <w:rsid w:val="004D53CF"/>
    <w:rsid w:val="004D5410"/>
    <w:rsid w:val="004D5832"/>
    <w:rsid w:val="004D5949"/>
    <w:rsid w:val="004D5B04"/>
    <w:rsid w:val="004D5B6C"/>
    <w:rsid w:val="004D5C53"/>
    <w:rsid w:val="004D5D6E"/>
    <w:rsid w:val="004D633A"/>
    <w:rsid w:val="004D6CE4"/>
    <w:rsid w:val="004D6D2C"/>
    <w:rsid w:val="004D6FE8"/>
    <w:rsid w:val="004D7371"/>
    <w:rsid w:val="004D75B5"/>
    <w:rsid w:val="004D78A9"/>
    <w:rsid w:val="004D7D63"/>
    <w:rsid w:val="004D7FFB"/>
    <w:rsid w:val="004E0307"/>
    <w:rsid w:val="004E0398"/>
    <w:rsid w:val="004E09B9"/>
    <w:rsid w:val="004E0E52"/>
    <w:rsid w:val="004E0EEB"/>
    <w:rsid w:val="004E14F1"/>
    <w:rsid w:val="004E1662"/>
    <w:rsid w:val="004E1BD2"/>
    <w:rsid w:val="004E1C9B"/>
    <w:rsid w:val="004E24DC"/>
    <w:rsid w:val="004E2518"/>
    <w:rsid w:val="004E270F"/>
    <w:rsid w:val="004E272B"/>
    <w:rsid w:val="004E2904"/>
    <w:rsid w:val="004E2D6E"/>
    <w:rsid w:val="004E2E98"/>
    <w:rsid w:val="004E36CA"/>
    <w:rsid w:val="004E3780"/>
    <w:rsid w:val="004E38B9"/>
    <w:rsid w:val="004E3900"/>
    <w:rsid w:val="004E3A1D"/>
    <w:rsid w:val="004E4273"/>
    <w:rsid w:val="004E42DD"/>
    <w:rsid w:val="004E438F"/>
    <w:rsid w:val="004E4631"/>
    <w:rsid w:val="004E4A81"/>
    <w:rsid w:val="004E4C60"/>
    <w:rsid w:val="004E4F97"/>
    <w:rsid w:val="004E51DB"/>
    <w:rsid w:val="004E529B"/>
    <w:rsid w:val="004E571E"/>
    <w:rsid w:val="004E5BF4"/>
    <w:rsid w:val="004E6085"/>
    <w:rsid w:val="004E66CD"/>
    <w:rsid w:val="004E6B85"/>
    <w:rsid w:val="004E6C50"/>
    <w:rsid w:val="004E6CE6"/>
    <w:rsid w:val="004E6DCB"/>
    <w:rsid w:val="004E6E4A"/>
    <w:rsid w:val="004E6F65"/>
    <w:rsid w:val="004E70A2"/>
    <w:rsid w:val="004E713A"/>
    <w:rsid w:val="004E71F3"/>
    <w:rsid w:val="004E752B"/>
    <w:rsid w:val="004E7758"/>
    <w:rsid w:val="004E7967"/>
    <w:rsid w:val="004E79BD"/>
    <w:rsid w:val="004E7D37"/>
    <w:rsid w:val="004E7D8E"/>
    <w:rsid w:val="004E7DA1"/>
    <w:rsid w:val="004E7DBF"/>
    <w:rsid w:val="004F04D1"/>
    <w:rsid w:val="004F05D7"/>
    <w:rsid w:val="004F0B33"/>
    <w:rsid w:val="004F0D55"/>
    <w:rsid w:val="004F0DFB"/>
    <w:rsid w:val="004F1139"/>
    <w:rsid w:val="004F11C3"/>
    <w:rsid w:val="004F12C0"/>
    <w:rsid w:val="004F157C"/>
    <w:rsid w:val="004F18F1"/>
    <w:rsid w:val="004F1ACA"/>
    <w:rsid w:val="004F1C8D"/>
    <w:rsid w:val="004F2A4A"/>
    <w:rsid w:val="004F2AB7"/>
    <w:rsid w:val="004F2B0D"/>
    <w:rsid w:val="004F2C8B"/>
    <w:rsid w:val="004F2EF8"/>
    <w:rsid w:val="004F2FB4"/>
    <w:rsid w:val="004F3022"/>
    <w:rsid w:val="004F382F"/>
    <w:rsid w:val="004F3FFF"/>
    <w:rsid w:val="004F4189"/>
    <w:rsid w:val="004F431E"/>
    <w:rsid w:val="004F432B"/>
    <w:rsid w:val="004F4792"/>
    <w:rsid w:val="004F486B"/>
    <w:rsid w:val="004F486E"/>
    <w:rsid w:val="004F48F3"/>
    <w:rsid w:val="004F4976"/>
    <w:rsid w:val="004F49A2"/>
    <w:rsid w:val="004F4B82"/>
    <w:rsid w:val="004F4D49"/>
    <w:rsid w:val="004F5324"/>
    <w:rsid w:val="004F53BE"/>
    <w:rsid w:val="004F5441"/>
    <w:rsid w:val="004F555E"/>
    <w:rsid w:val="004F5792"/>
    <w:rsid w:val="004F5D55"/>
    <w:rsid w:val="004F5D97"/>
    <w:rsid w:val="004F5F59"/>
    <w:rsid w:val="004F6146"/>
    <w:rsid w:val="004F6318"/>
    <w:rsid w:val="004F66B0"/>
    <w:rsid w:val="004F674C"/>
    <w:rsid w:val="004F6C9F"/>
    <w:rsid w:val="004F70AD"/>
    <w:rsid w:val="004F7297"/>
    <w:rsid w:val="004F7580"/>
    <w:rsid w:val="004F7721"/>
    <w:rsid w:val="004F7B71"/>
    <w:rsid w:val="004F7CE1"/>
    <w:rsid w:val="00500072"/>
    <w:rsid w:val="00500198"/>
    <w:rsid w:val="00500313"/>
    <w:rsid w:val="0050058D"/>
    <w:rsid w:val="005006A7"/>
    <w:rsid w:val="005007C6"/>
    <w:rsid w:val="005007F5"/>
    <w:rsid w:val="00500C0B"/>
    <w:rsid w:val="00500C15"/>
    <w:rsid w:val="00500C33"/>
    <w:rsid w:val="00500C53"/>
    <w:rsid w:val="00500D41"/>
    <w:rsid w:val="00500E5E"/>
    <w:rsid w:val="00500E8B"/>
    <w:rsid w:val="00501159"/>
    <w:rsid w:val="0050145B"/>
    <w:rsid w:val="0050152D"/>
    <w:rsid w:val="00501746"/>
    <w:rsid w:val="005019B9"/>
    <w:rsid w:val="00501AE3"/>
    <w:rsid w:val="00501BED"/>
    <w:rsid w:val="00501C3D"/>
    <w:rsid w:val="00501DD4"/>
    <w:rsid w:val="00501DEE"/>
    <w:rsid w:val="0050217E"/>
    <w:rsid w:val="005022E3"/>
    <w:rsid w:val="00502311"/>
    <w:rsid w:val="00502373"/>
    <w:rsid w:val="00502575"/>
    <w:rsid w:val="005025C5"/>
    <w:rsid w:val="005025C7"/>
    <w:rsid w:val="00502764"/>
    <w:rsid w:val="0050294B"/>
    <w:rsid w:val="00502BBC"/>
    <w:rsid w:val="00502D55"/>
    <w:rsid w:val="00502E28"/>
    <w:rsid w:val="00502EA2"/>
    <w:rsid w:val="0050305E"/>
    <w:rsid w:val="00503066"/>
    <w:rsid w:val="00503295"/>
    <w:rsid w:val="00503519"/>
    <w:rsid w:val="00503694"/>
    <w:rsid w:val="00503841"/>
    <w:rsid w:val="005039D6"/>
    <w:rsid w:val="00503B1A"/>
    <w:rsid w:val="00503B8D"/>
    <w:rsid w:val="00503DBB"/>
    <w:rsid w:val="00503E4B"/>
    <w:rsid w:val="00503E94"/>
    <w:rsid w:val="00503F65"/>
    <w:rsid w:val="00504359"/>
    <w:rsid w:val="00504AD8"/>
    <w:rsid w:val="00504B01"/>
    <w:rsid w:val="00504B28"/>
    <w:rsid w:val="00504D8B"/>
    <w:rsid w:val="00504DAC"/>
    <w:rsid w:val="00504E67"/>
    <w:rsid w:val="00505514"/>
    <w:rsid w:val="00505549"/>
    <w:rsid w:val="00505AFB"/>
    <w:rsid w:val="00505AFF"/>
    <w:rsid w:val="00505DD4"/>
    <w:rsid w:val="005063B4"/>
    <w:rsid w:val="00506879"/>
    <w:rsid w:val="00506A7C"/>
    <w:rsid w:val="00506CBD"/>
    <w:rsid w:val="00506D0F"/>
    <w:rsid w:val="00506D11"/>
    <w:rsid w:val="00507032"/>
    <w:rsid w:val="005072C7"/>
    <w:rsid w:val="00507981"/>
    <w:rsid w:val="005079C4"/>
    <w:rsid w:val="00507A25"/>
    <w:rsid w:val="00507B1D"/>
    <w:rsid w:val="00507D06"/>
    <w:rsid w:val="00507DEF"/>
    <w:rsid w:val="00507DFB"/>
    <w:rsid w:val="0051029D"/>
    <w:rsid w:val="005107CC"/>
    <w:rsid w:val="00510858"/>
    <w:rsid w:val="00510B62"/>
    <w:rsid w:val="00510D4F"/>
    <w:rsid w:val="005110F1"/>
    <w:rsid w:val="00511143"/>
    <w:rsid w:val="005113CA"/>
    <w:rsid w:val="00511538"/>
    <w:rsid w:val="00511598"/>
    <w:rsid w:val="00511E1E"/>
    <w:rsid w:val="00511FF3"/>
    <w:rsid w:val="0051229E"/>
    <w:rsid w:val="00512316"/>
    <w:rsid w:val="00512474"/>
    <w:rsid w:val="0051287D"/>
    <w:rsid w:val="00512ABC"/>
    <w:rsid w:val="00512DFF"/>
    <w:rsid w:val="00513097"/>
    <w:rsid w:val="005134E4"/>
    <w:rsid w:val="00513A1C"/>
    <w:rsid w:val="00513A27"/>
    <w:rsid w:val="00513BD4"/>
    <w:rsid w:val="00513DD0"/>
    <w:rsid w:val="00513EA9"/>
    <w:rsid w:val="00514000"/>
    <w:rsid w:val="00514035"/>
    <w:rsid w:val="005140C0"/>
    <w:rsid w:val="00514248"/>
    <w:rsid w:val="00514336"/>
    <w:rsid w:val="00514360"/>
    <w:rsid w:val="005148DB"/>
    <w:rsid w:val="0051491A"/>
    <w:rsid w:val="00514BA7"/>
    <w:rsid w:val="00514BAF"/>
    <w:rsid w:val="00514D3E"/>
    <w:rsid w:val="00514DF7"/>
    <w:rsid w:val="00515078"/>
    <w:rsid w:val="0051513B"/>
    <w:rsid w:val="005152AA"/>
    <w:rsid w:val="0051539D"/>
    <w:rsid w:val="0051570B"/>
    <w:rsid w:val="00515726"/>
    <w:rsid w:val="00515E3D"/>
    <w:rsid w:val="00515FE9"/>
    <w:rsid w:val="005162D6"/>
    <w:rsid w:val="00516316"/>
    <w:rsid w:val="005163F3"/>
    <w:rsid w:val="00516727"/>
    <w:rsid w:val="00516853"/>
    <w:rsid w:val="0051688C"/>
    <w:rsid w:val="00516943"/>
    <w:rsid w:val="00516FB2"/>
    <w:rsid w:val="00517276"/>
    <w:rsid w:val="00517314"/>
    <w:rsid w:val="005173FA"/>
    <w:rsid w:val="00517697"/>
    <w:rsid w:val="005177E5"/>
    <w:rsid w:val="005178EB"/>
    <w:rsid w:val="00517931"/>
    <w:rsid w:val="00517C3C"/>
    <w:rsid w:val="00520013"/>
    <w:rsid w:val="0052023E"/>
    <w:rsid w:val="005206E2"/>
    <w:rsid w:val="00520A18"/>
    <w:rsid w:val="00520A3B"/>
    <w:rsid w:val="00520DB4"/>
    <w:rsid w:val="005210FB"/>
    <w:rsid w:val="005211FD"/>
    <w:rsid w:val="00521291"/>
    <w:rsid w:val="005212A4"/>
    <w:rsid w:val="005213A5"/>
    <w:rsid w:val="00521415"/>
    <w:rsid w:val="0052151A"/>
    <w:rsid w:val="0052154D"/>
    <w:rsid w:val="0052158F"/>
    <w:rsid w:val="005215DB"/>
    <w:rsid w:val="00521639"/>
    <w:rsid w:val="00521681"/>
    <w:rsid w:val="005218A1"/>
    <w:rsid w:val="005218AB"/>
    <w:rsid w:val="00521C9F"/>
    <w:rsid w:val="00522681"/>
    <w:rsid w:val="005226A7"/>
    <w:rsid w:val="00522A58"/>
    <w:rsid w:val="00522AE2"/>
    <w:rsid w:val="00522B0E"/>
    <w:rsid w:val="00522C01"/>
    <w:rsid w:val="00522D48"/>
    <w:rsid w:val="005233C5"/>
    <w:rsid w:val="005234E3"/>
    <w:rsid w:val="005236C9"/>
    <w:rsid w:val="005236E8"/>
    <w:rsid w:val="00523FBF"/>
    <w:rsid w:val="00524401"/>
    <w:rsid w:val="00524791"/>
    <w:rsid w:val="00524819"/>
    <w:rsid w:val="00524CDD"/>
    <w:rsid w:val="00525627"/>
    <w:rsid w:val="005258AF"/>
    <w:rsid w:val="00525E2B"/>
    <w:rsid w:val="00525F48"/>
    <w:rsid w:val="00526537"/>
    <w:rsid w:val="005266BC"/>
    <w:rsid w:val="005266DC"/>
    <w:rsid w:val="00526748"/>
    <w:rsid w:val="0052675A"/>
    <w:rsid w:val="0052675F"/>
    <w:rsid w:val="00526BC0"/>
    <w:rsid w:val="00526C1E"/>
    <w:rsid w:val="00526CB2"/>
    <w:rsid w:val="00526D77"/>
    <w:rsid w:val="00526FA4"/>
    <w:rsid w:val="005273C7"/>
    <w:rsid w:val="005278D8"/>
    <w:rsid w:val="00527B5C"/>
    <w:rsid w:val="00530025"/>
    <w:rsid w:val="005301B5"/>
    <w:rsid w:val="00530519"/>
    <w:rsid w:val="005308F1"/>
    <w:rsid w:val="005309C6"/>
    <w:rsid w:val="00530C9F"/>
    <w:rsid w:val="0053126C"/>
    <w:rsid w:val="005312EE"/>
    <w:rsid w:val="0053160D"/>
    <w:rsid w:val="0053164A"/>
    <w:rsid w:val="005317BB"/>
    <w:rsid w:val="005317E1"/>
    <w:rsid w:val="00531B6F"/>
    <w:rsid w:val="00531D5A"/>
    <w:rsid w:val="005323B2"/>
    <w:rsid w:val="005324C3"/>
    <w:rsid w:val="005325C4"/>
    <w:rsid w:val="0053294C"/>
    <w:rsid w:val="00532AF3"/>
    <w:rsid w:val="00532FB2"/>
    <w:rsid w:val="0053320C"/>
    <w:rsid w:val="005335E9"/>
    <w:rsid w:val="005336B0"/>
    <w:rsid w:val="00533779"/>
    <w:rsid w:val="005339B6"/>
    <w:rsid w:val="005339F6"/>
    <w:rsid w:val="00533B25"/>
    <w:rsid w:val="00533B8B"/>
    <w:rsid w:val="00533C85"/>
    <w:rsid w:val="00533DFE"/>
    <w:rsid w:val="005342E6"/>
    <w:rsid w:val="00534345"/>
    <w:rsid w:val="005344B7"/>
    <w:rsid w:val="0053457E"/>
    <w:rsid w:val="005347B9"/>
    <w:rsid w:val="005348A1"/>
    <w:rsid w:val="00534C6F"/>
    <w:rsid w:val="00534D28"/>
    <w:rsid w:val="00534D7B"/>
    <w:rsid w:val="00534F64"/>
    <w:rsid w:val="00534FBB"/>
    <w:rsid w:val="005350AD"/>
    <w:rsid w:val="005359D0"/>
    <w:rsid w:val="00535CB5"/>
    <w:rsid w:val="00535D56"/>
    <w:rsid w:val="00535DED"/>
    <w:rsid w:val="00535F12"/>
    <w:rsid w:val="00535F60"/>
    <w:rsid w:val="00536260"/>
    <w:rsid w:val="00536524"/>
    <w:rsid w:val="00536727"/>
    <w:rsid w:val="005368A4"/>
    <w:rsid w:val="00536C80"/>
    <w:rsid w:val="00537166"/>
    <w:rsid w:val="0053792F"/>
    <w:rsid w:val="00537C66"/>
    <w:rsid w:val="00537D3C"/>
    <w:rsid w:val="00540233"/>
    <w:rsid w:val="00540414"/>
    <w:rsid w:val="0054076F"/>
    <w:rsid w:val="005407A4"/>
    <w:rsid w:val="00540980"/>
    <w:rsid w:val="00540C5C"/>
    <w:rsid w:val="00540F2C"/>
    <w:rsid w:val="00540FD9"/>
    <w:rsid w:val="0054119D"/>
    <w:rsid w:val="005411D9"/>
    <w:rsid w:val="00541580"/>
    <w:rsid w:val="005415C6"/>
    <w:rsid w:val="00541640"/>
    <w:rsid w:val="00541A2D"/>
    <w:rsid w:val="00541D37"/>
    <w:rsid w:val="00541D9B"/>
    <w:rsid w:val="00541DE3"/>
    <w:rsid w:val="005420A9"/>
    <w:rsid w:val="0054231A"/>
    <w:rsid w:val="00542379"/>
    <w:rsid w:val="00542499"/>
    <w:rsid w:val="005424BB"/>
    <w:rsid w:val="00542538"/>
    <w:rsid w:val="005426DE"/>
    <w:rsid w:val="00542A8D"/>
    <w:rsid w:val="00542DA7"/>
    <w:rsid w:val="005430A0"/>
    <w:rsid w:val="0054388F"/>
    <w:rsid w:val="00543F2B"/>
    <w:rsid w:val="00544260"/>
    <w:rsid w:val="005442A9"/>
    <w:rsid w:val="005444F0"/>
    <w:rsid w:val="0054460C"/>
    <w:rsid w:val="0054473F"/>
    <w:rsid w:val="005448C2"/>
    <w:rsid w:val="005449EC"/>
    <w:rsid w:val="00544A77"/>
    <w:rsid w:val="00545252"/>
    <w:rsid w:val="00545602"/>
    <w:rsid w:val="005456BD"/>
    <w:rsid w:val="00545885"/>
    <w:rsid w:val="00545BA1"/>
    <w:rsid w:val="00545E99"/>
    <w:rsid w:val="00546083"/>
    <w:rsid w:val="005463C4"/>
    <w:rsid w:val="00546422"/>
    <w:rsid w:val="00546510"/>
    <w:rsid w:val="00546554"/>
    <w:rsid w:val="00546586"/>
    <w:rsid w:val="005470E3"/>
    <w:rsid w:val="0054725C"/>
    <w:rsid w:val="005475CD"/>
    <w:rsid w:val="00547939"/>
    <w:rsid w:val="00547BB6"/>
    <w:rsid w:val="00547E88"/>
    <w:rsid w:val="00550187"/>
    <w:rsid w:val="00550274"/>
    <w:rsid w:val="00550297"/>
    <w:rsid w:val="00550320"/>
    <w:rsid w:val="005503CE"/>
    <w:rsid w:val="005509CC"/>
    <w:rsid w:val="005509E7"/>
    <w:rsid w:val="00550FAD"/>
    <w:rsid w:val="0055106A"/>
    <w:rsid w:val="0055106C"/>
    <w:rsid w:val="00551400"/>
    <w:rsid w:val="0055158E"/>
    <w:rsid w:val="0055187C"/>
    <w:rsid w:val="005518EA"/>
    <w:rsid w:val="005519EF"/>
    <w:rsid w:val="00551A58"/>
    <w:rsid w:val="00551A86"/>
    <w:rsid w:val="00551B06"/>
    <w:rsid w:val="00551CF0"/>
    <w:rsid w:val="00551F6D"/>
    <w:rsid w:val="00551F86"/>
    <w:rsid w:val="005520AE"/>
    <w:rsid w:val="00552258"/>
    <w:rsid w:val="00552285"/>
    <w:rsid w:val="00552591"/>
    <w:rsid w:val="0055261B"/>
    <w:rsid w:val="00552627"/>
    <w:rsid w:val="0055274F"/>
    <w:rsid w:val="00552753"/>
    <w:rsid w:val="00552A3E"/>
    <w:rsid w:val="00552A44"/>
    <w:rsid w:val="00552E04"/>
    <w:rsid w:val="0055313D"/>
    <w:rsid w:val="0055316A"/>
    <w:rsid w:val="0055317F"/>
    <w:rsid w:val="00553217"/>
    <w:rsid w:val="0055323A"/>
    <w:rsid w:val="005533DC"/>
    <w:rsid w:val="005533E9"/>
    <w:rsid w:val="005534A8"/>
    <w:rsid w:val="00553786"/>
    <w:rsid w:val="00553A53"/>
    <w:rsid w:val="00553CB5"/>
    <w:rsid w:val="00553DAE"/>
    <w:rsid w:val="00553E5F"/>
    <w:rsid w:val="0055401A"/>
    <w:rsid w:val="0055402F"/>
    <w:rsid w:val="0055413F"/>
    <w:rsid w:val="00554149"/>
    <w:rsid w:val="00554594"/>
    <w:rsid w:val="005545AF"/>
    <w:rsid w:val="005547AE"/>
    <w:rsid w:val="005549BD"/>
    <w:rsid w:val="00554BA1"/>
    <w:rsid w:val="00554CD1"/>
    <w:rsid w:val="00554D3B"/>
    <w:rsid w:val="00554E8A"/>
    <w:rsid w:val="00554EB9"/>
    <w:rsid w:val="00554F8D"/>
    <w:rsid w:val="00555186"/>
    <w:rsid w:val="0055534D"/>
    <w:rsid w:val="005555AA"/>
    <w:rsid w:val="0055562C"/>
    <w:rsid w:val="00555819"/>
    <w:rsid w:val="0055592F"/>
    <w:rsid w:val="00555975"/>
    <w:rsid w:val="00555C85"/>
    <w:rsid w:val="005560B1"/>
    <w:rsid w:val="0055617D"/>
    <w:rsid w:val="0055627D"/>
    <w:rsid w:val="005563F0"/>
    <w:rsid w:val="00556503"/>
    <w:rsid w:val="0055650F"/>
    <w:rsid w:val="00556726"/>
    <w:rsid w:val="00556928"/>
    <w:rsid w:val="00556DE4"/>
    <w:rsid w:val="00556FF5"/>
    <w:rsid w:val="0055713B"/>
    <w:rsid w:val="005572AE"/>
    <w:rsid w:val="00557390"/>
    <w:rsid w:val="00557594"/>
    <w:rsid w:val="005575A4"/>
    <w:rsid w:val="005576B5"/>
    <w:rsid w:val="0055771C"/>
    <w:rsid w:val="005579CA"/>
    <w:rsid w:val="00557B80"/>
    <w:rsid w:val="00557D14"/>
    <w:rsid w:val="00557E02"/>
    <w:rsid w:val="00557E8F"/>
    <w:rsid w:val="00560590"/>
    <w:rsid w:val="005605F0"/>
    <w:rsid w:val="0056079A"/>
    <w:rsid w:val="00560962"/>
    <w:rsid w:val="00560E7C"/>
    <w:rsid w:val="00560F34"/>
    <w:rsid w:val="005614F4"/>
    <w:rsid w:val="0056155A"/>
    <w:rsid w:val="005615C7"/>
    <w:rsid w:val="00561655"/>
    <w:rsid w:val="00561A79"/>
    <w:rsid w:val="00561B77"/>
    <w:rsid w:val="00561E6F"/>
    <w:rsid w:val="005621AB"/>
    <w:rsid w:val="00562625"/>
    <w:rsid w:val="00562628"/>
    <w:rsid w:val="00562902"/>
    <w:rsid w:val="00562983"/>
    <w:rsid w:val="005629E0"/>
    <w:rsid w:val="00562C5D"/>
    <w:rsid w:val="00562E98"/>
    <w:rsid w:val="00562ED5"/>
    <w:rsid w:val="00562EFD"/>
    <w:rsid w:val="00562FCA"/>
    <w:rsid w:val="00563019"/>
    <w:rsid w:val="00563076"/>
    <w:rsid w:val="00563572"/>
    <w:rsid w:val="00563690"/>
    <w:rsid w:val="0056383D"/>
    <w:rsid w:val="00563AA8"/>
    <w:rsid w:val="00563B32"/>
    <w:rsid w:val="00563DB9"/>
    <w:rsid w:val="00564147"/>
    <w:rsid w:val="005643DA"/>
    <w:rsid w:val="005647D7"/>
    <w:rsid w:val="00564B33"/>
    <w:rsid w:val="00564C2B"/>
    <w:rsid w:val="00564C89"/>
    <w:rsid w:val="00564DFB"/>
    <w:rsid w:val="00565220"/>
    <w:rsid w:val="0056527E"/>
    <w:rsid w:val="00565371"/>
    <w:rsid w:val="00565487"/>
    <w:rsid w:val="00565C22"/>
    <w:rsid w:val="00565F32"/>
    <w:rsid w:val="00566285"/>
    <w:rsid w:val="0056651D"/>
    <w:rsid w:val="00566781"/>
    <w:rsid w:val="005668A2"/>
    <w:rsid w:val="00566F2B"/>
    <w:rsid w:val="00567062"/>
    <w:rsid w:val="0056716F"/>
    <w:rsid w:val="0056741B"/>
    <w:rsid w:val="005674CA"/>
    <w:rsid w:val="00567593"/>
    <w:rsid w:val="0056760E"/>
    <w:rsid w:val="005678B8"/>
    <w:rsid w:val="00567B56"/>
    <w:rsid w:val="00567BFD"/>
    <w:rsid w:val="00567C7A"/>
    <w:rsid w:val="00567E0E"/>
    <w:rsid w:val="00570168"/>
    <w:rsid w:val="00570183"/>
    <w:rsid w:val="005701A2"/>
    <w:rsid w:val="005701C3"/>
    <w:rsid w:val="0057038B"/>
    <w:rsid w:val="0057039E"/>
    <w:rsid w:val="00570643"/>
    <w:rsid w:val="00570747"/>
    <w:rsid w:val="00570822"/>
    <w:rsid w:val="00570DE4"/>
    <w:rsid w:val="0057112C"/>
    <w:rsid w:val="005712A2"/>
    <w:rsid w:val="005714F1"/>
    <w:rsid w:val="00571507"/>
    <w:rsid w:val="0057162F"/>
    <w:rsid w:val="00571C52"/>
    <w:rsid w:val="00571C60"/>
    <w:rsid w:val="00571D2A"/>
    <w:rsid w:val="00571E40"/>
    <w:rsid w:val="00571F8C"/>
    <w:rsid w:val="00571FB3"/>
    <w:rsid w:val="00571FDE"/>
    <w:rsid w:val="00572028"/>
    <w:rsid w:val="00572056"/>
    <w:rsid w:val="00572470"/>
    <w:rsid w:val="00572607"/>
    <w:rsid w:val="00572789"/>
    <w:rsid w:val="00572AB0"/>
    <w:rsid w:val="00572E85"/>
    <w:rsid w:val="00572FC3"/>
    <w:rsid w:val="005733D0"/>
    <w:rsid w:val="00573551"/>
    <w:rsid w:val="00573728"/>
    <w:rsid w:val="00573841"/>
    <w:rsid w:val="005739BC"/>
    <w:rsid w:val="00573AA7"/>
    <w:rsid w:val="00573BF9"/>
    <w:rsid w:val="00573CCE"/>
    <w:rsid w:val="00573DFC"/>
    <w:rsid w:val="00573E5D"/>
    <w:rsid w:val="005740FC"/>
    <w:rsid w:val="0057417D"/>
    <w:rsid w:val="0057420E"/>
    <w:rsid w:val="00574500"/>
    <w:rsid w:val="00574516"/>
    <w:rsid w:val="00574C93"/>
    <w:rsid w:val="00574D37"/>
    <w:rsid w:val="00574E6A"/>
    <w:rsid w:val="0057500D"/>
    <w:rsid w:val="005751C1"/>
    <w:rsid w:val="0057543A"/>
    <w:rsid w:val="005754B8"/>
    <w:rsid w:val="005757D8"/>
    <w:rsid w:val="00575A59"/>
    <w:rsid w:val="00575C09"/>
    <w:rsid w:val="00575DFC"/>
    <w:rsid w:val="005760F9"/>
    <w:rsid w:val="00576521"/>
    <w:rsid w:val="00576664"/>
    <w:rsid w:val="00576782"/>
    <w:rsid w:val="005768D8"/>
    <w:rsid w:val="00576BDA"/>
    <w:rsid w:val="00577005"/>
    <w:rsid w:val="00577047"/>
    <w:rsid w:val="00577083"/>
    <w:rsid w:val="00577124"/>
    <w:rsid w:val="0057723D"/>
    <w:rsid w:val="005772C6"/>
    <w:rsid w:val="0057773B"/>
    <w:rsid w:val="005779BE"/>
    <w:rsid w:val="005801C4"/>
    <w:rsid w:val="005804AB"/>
    <w:rsid w:val="005804F7"/>
    <w:rsid w:val="00580939"/>
    <w:rsid w:val="00580EAB"/>
    <w:rsid w:val="005811F6"/>
    <w:rsid w:val="005814A0"/>
    <w:rsid w:val="00581583"/>
    <w:rsid w:val="00581C6E"/>
    <w:rsid w:val="00581E51"/>
    <w:rsid w:val="00582140"/>
    <w:rsid w:val="00582160"/>
    <w:rsid w:val="005821B9"/>
    <w:rsid w:val="005821FC"/>
    <w:rsid w:val="005823BF"/>
    <w:rsid w:val="00582753"/>
    <w:rsid w:val="005827F4"/>
    <w:rsid w:val="00582955"/>
    <w:rsid w:val="005829B5"/>
    <w:rsid w:val="00582BA9"/>
    <w:rsid w:val="00582C51"/>
    <w:rsid w:val="00582F75"/>
    <w:rsid w:val="00583119"/>
    <w:rsid w:val="0058350A"/>
    <w:rsid w:val="00583E66"/>
    <w:rsid w:val="0058440A"/>
    <w:rsid w:val="005846A0"/>
    <w:rsid w:val="00584C1F"/>
    <w:rsid w:val="00584CE1"/>
    <w:rsid w:val="00584D00"/>
    <w:rsid w:val="005850B2"/>
    <w:rsid w:val="005850F3"/>
    <w:rsid w:val="00585108"/>
    <w:rsid w:val="00585577"/>
    <w:rsid w:val="00585821"/>
    <w:rsid w:val="005858EE"/>
    <w:rsid w:val="00585AD3"/>
    <w:rsid w:val="00585BEF"/>
    <w:rsid w:val="00585E30"/>
    <w:rsid w:val="0058639B"/>
    <w:rsid w:val="00586897"/>
    <w:rsid w:val="00586CA4"/>
    <w:rsid w:val="00586CDB"/>
    <w:rsid w:val="00586E13"/>
    <w:rsid w:val="00586FCA"/>
    <w:rsid w:val="00586FF0"/>
    <w:rsid w:val="0058703A"/>
    <w:rsid w:val="005873B7"/>
    <w:rsid w:val="005874D4"/>
    <w:rsid w:val="0058795F"/>
    <w:rsid w:val="00587A72"/>
    <w:rsid w:val="00587BE3"/>
    <w:rsid w:val="00587CF6"/>
    <w:rsid w:val="00587EC2"/>
    <w:rsid w:val="005901F7"/>
    <w:rsid w:val="00590333"/>
    <w:rsid w:val="00590477"/>
    <w:rsid w:val="005907D7"/>
    <w:rsid w:val="00590B0E"/>
    <w:rsid w:val="00590DB7"/>
    <w:rsid w:val="00590ECA"/>
    <w:rsid w:val="0059113D"/>
    <w:rsid w:val="0059125A"/>
    <w:rsid w:val="00591721"/>
    <w:rsid w:val="00591820"/>
    <w:rsid w:val="00592007"/>
    <w:rsid w:val="0059208F"/>
    <w:rsid w:val="0059239C"/>
    <w:rsid w:val="005925BB"/>
    <w:rsid w:val="0059294A"/>
    <w:rsid w:val="00592A2E"/>
    <w:rsid w:val="00592F99"/>
    <w:rsid w:val="0059302A"/>
    <w:rsid w:val="005930ED"/>
    <w:rsid w:val="005931FC"/>
    <w:rsid w:val="0059370A"/>
    <w:rsid w:val="00593BED"/>
    <w:rsid w:val="00593E0C"/>
    <w:rsid w:val="00593EFA"/>
    <w:rsid w:val="00594080"/>
    <w:rsid w:val="005941A5"/>
    <w:rsid w:val="00594240"/>
    <w:rsid w:val="00594685"/>
    <w:rsid w:val="005947E9"/>
    <w:rsid w:val="005949F4"/>
    <w:rsid w:val="00594AC0"/>
    <w:rsid w:val="00594B43"/>
    <w:rsid w:val="00594BF9"/>
    <w:rsid w:val="00595C5D"/>
    <w:rsid w:val="00595E7F"/>
    <w:rsid w:val="00595F41"/>
    <w:rsid w:val="00596081"/>
    <w:rsid w:val="00596232"/>
    <w:rsid w:val="00596584"/>
    <w:rsid w:val="00596631"/>
    <w:rsid w:val="00596684"/>
    <w:rsid w:val="00596890"/>
    <w:rsid w:val="00596960"/>
    <w:rsid w:val="00596ACA"/>
    <w:rsid w:val="00597065"/>
    <w:rsid w:val="00597724"/>
    <w:rsid w:val="005977C3"/>
    <w:rsid w:val="00597D01"/>
    <w:rsid w:val="00597EF1"/>
    <w:rsid w:val="00597F0E"/>
    <w:rsid w:val="005A0126"/>
    <w:rsid w:val="005A04CB"/>
    <w:rsid w:val="005A07FB"/>
    <w:rsid w:val="005A0974"/>
    <w:rsid w:val="005A0A7D"/>
    <w:rsid w:val="005A0B6A"/>
    <w:rsid w:val="005A0C6A"/>
    <w:rsid w:val="005A0EAB"/>
    <w:rsid w:val="005A1029"/>
    <w:rsid w:val="005A156A"/>
    <w:rsid w:val="005A1614"/>
    <w:rsid w:val="005A16DA"/>
    <w:rsid w:val="005A1837"/>
    <w:rsid w:val="005A1D90"/>
    <w:rsid w:val="005A223C"/>
    <w:rsid w:val="005A2261"/>
    <w:rsid w:val="005A239E"/>
    <w:rsid w:val="005A269E"/>
    <w:rsid w:val="005A2789"/>
    <w:rsid w:val="005A2A89"/>
    <w:rsid w:val="005A30AA"/>
    <w:rsid w:val="005A3149"/>
    <w:rsid w:val="005A3446"/>
    <w:rsid w:val="005A348C"/>
    <w:rsid w:val="005A34C5"/>
    <w:rsid w:val="005A3562"/>
    <w:rsid w:val="005A35F9"/>
    <w:rsid w:val="005A35FD"/>
    <w:rsid w:val="005A36E9"/>
    <w:rsid w:val="005A387E"/>
    <w:rsid w:val="005A3ADD"/>
    <w:rsid w:val="005A3B07"/>
    <w:rsid w:val="005A3E2F"/>
    <w:rsid w:val="005A435E"/>
    <w:rsid w:val="005A4445"/>
    <w:rsid w:val="005A457B"/>
    <w:rsid w:val="005A4812"/>
    <w:rsid w:val="005A4C93"/>
    <w:rsid w:val="005A4E29"/>
    <w:rsid w:val="005A51AE"/>
    <w:rsid w:val="005A5C53"/>
    <w:rsid w:val="005A6054"/>
    <w:rsid w:val="005A6404"/>
    <w:rsid w:val="005A6450"/>
    <w:rsid w:val="005A669A"/>
    <w:rsid w:val="005A6860"/>
    <w:rsid w:val="005A694E"/>
    <w:rsid w:val="005A6CAE"/>
    <w:rsid w:val="005A72E9"/>
    <w:rsid w:val="005A7AC1"/>
    <w:rsid w:val="005A7B90"/>
    <w:rsid w:val="005A7E21"/>
    <w:rsid w:val="005A7E23"/>
    <w:rsid w:val="005B001F"/>
    <w:rsid w:val="005B006D"/>
    <w:rsid w:val="005B0468"/>
    <w:rsid w:val="005B04B5"/>
    <w:rsid w:val="005B0562"/>
    <w:rsid w:val="005B06B1"/>
    <w:rsid w:val="005B07E8"/>
    <w:rsid w:val="005B091D"/>
    <w:rsid w:val="005B0ED2"/>
    <w:rsid w:val="005B10D2"/>
    <w:rsid w:val="005B1377"/>
    <w:rsid w:val="005B1623"/>
    <w:rsid w:val="005B169E"/>
    <w:rsid w:val="005B1C0F"/>
    <w:rsid w:val="005B1CE1"/>
    <w:rsid w:val="005B1D3D"/>
    <w:rsid w:val="005B1EA0"/>
    <w:rsid w:val="005B1F08"/>
    <w:rsid w:val="005B2080"/>
    <w:rsid w:val="005B22A2"/>
    <w:rsid w:val="005B24B9"/>
    <w:rsid w:val="005B253D"/>
    <w:rsid w:val="005B2585"/>
    <w:rsid w:val="005B2746"/>
    <w:rsid w:val="005B2BCB"/>
    <w:rsid w:val="005B2D83"/>
    <w:rsid w:val="005B32C4"/>
    <w:rsid w:val="005B33F2"/>
    <w:rsid w:val="005B3669"/>
    <w:rsid w:val="005B3857"/>
    <w:rsid w:val="005B3A0B"/>
    <w:rsid w:val="005B3AB0"/>
    <w:rsid w:val="005B3D17"/>
    <w:rsid w:val="005B3D55"/>
    <w:rsid w:val="005B42DF"/>
    <w:rsid w:val="005B4394"/>
    <w:rsid w:val="005B4752"/>
    <w:rsid w:val="005B4B63"/>
    <w:rsid w:val="005B4D81"/>
    <w:rsid w:val="005B4EDD"/>
    <w:rsid w:val="005B5150"/>
    <w:rsid w:val="005B5250"/>
    <w:rsid w:val="005B5370"/>
    <w:rsid w:val="005B53F8"/>
    <w:rsid w:val="005B548D"/>
    <w:rsid w:val="005B54F9"/>
    <w:rsid w:val="005B554B"/>
    <w:rsid w:val="005B58CC"/>
    <w:rsid w:val="005B58D1"/>
    <w:rsid w:val="005B58E0"/>
    <w:rsid w:val="005B5CAC"/>
    <w:rsid w:val="005B5DF4"/>
    <w:rsid w:val="005B5EBC"/>
    <w:rsid w:val="005B5F66"/>
    <w:rsid w:val="005B663D"/>
    <w:rsid w:val="005B69F2"/>
    <w:rsid w:val="005B6F7A"/>
    <w:rsid w:val="005B71FD"/>
    <w:rsid w:val="005B75AC"/>
    <w:rsid w:val="005B7612"/>
    <w:rsid w:val="005B76AF"/>
    <w:rsid w:val="005B78BA"/>
    <w:rsid w:val="005B79D9"/>
    <w:rsid w:val="005B7A77"/>
    <w:rsid w:val="005B7AE1"/>
    <w:rsid w:val="005B7EB5"/>
    <w:rsid w:val="005C0105"/>
    <w:rsid w:val="005C0281"/>
    <w:rsid w:val="005C0896"/>
    <w:rsid w:val="005C0BD6"/>
    <w:rsid w:val="005C0E94"/>
    <w:rsid w:val="005C11A1"/>
    <w:rsid w:val="005C17DC"/>
    <w:rsid w:val="005C1B1A"/>
    <w:rsid w:val="005C20F1"/>
    <w:rsid w:val="005C2171"/>
    <w:rsid w:val="005C21B2"/>
    <w:rsid w:val="005C248A"/>
    <w:rsid w:val="005C24F0"/>
    <w:rsid w:val="005C267B"/>
    <w:rsid w:val="005C2707"/>
    <w:rsid w:val="005C295A"/>
    <w:rsid w:val="005C29C7"/>
    <w:rsid w:val="005C2A81"/>
    <w:rsid w:val="005C2C3C"/>
    <w:rsid w:val="005C2C8B"/>
    <w:rsid w:val="005C2CEB"/>
    <w:rsid w:val="005C2D0D"/>
    <w:rsid w:val="005C32FA"/>
    <w:rsid w:val="005C389B"/>
    <w:rsid w:val="005C3C4D"/>
    <w:rsid w:val="005C3CCF"/>
    <w:rsid w:val="005C40A1"/>
    <w:rsid w:val="005C40D1"/>
    <w:rsid w:val="005C4295"/>
    <w:rsid w:val="005C4458"/>
    <w:rsid w:val="005C45D0"/>
    <w:rsid w:val="005C46DE"/>
    <w:rsid w:val="005C47CE"/>
    <w:rsid w:val="005C5005"/>
    <w:rsid w:val="005C5066"/>
    <w:rsid w:val="005C52AA"/>
    <w:rsid w:val="005C5440"/>
    <w:rsid w:val="005C5774"/>
    <w:rsid w:val="005C57FE"/>
    <w:rsid w:val="005C595A"/>
    <w:rsid w:val="005C5A03"/>
    <w:rsid w:val="005C5A66"/>
    <w:rsid w:val="005C5A6B"/>
    <w:rsid w:val="005C5EBE"/>
    <w:rsid w:val="005C6331"/>
    <w:rsid w:val="005C636F"/>
    <w:rsid w:val="005C654D"/>
    <w:rsid w:val="005C68C0"/>
    <w:rsid w:val="005C6A76"/>
    <w:rsid w:val="005C6BA0"/>
    <w:rsid w:val="005C6CEA"/>
    <w:rsid w:val="005C6DB6"/>
    <w:rsid w:val="005C76A1"/>
    <w:rsid w:val="005C780E"/>
    <w:rsid w:val="005C783A"/>
    <w:rsid w:val="005C78D1"/>
    <w:rsid w:val="005C79AF"/>
    <w:rsid w:val="005C7B4A"/>
    <w:rsid w:val="005C7D1E"/>
    <w:rsid w:val="005C7E00"/>
    <w:rsid w:val="005C7E7A"/>
    <w:rsid w:val="005D014C"/>
    <w:rsid w:val="005D04E8"/>
    <w:rsid w:val="005D0971"/>
    <w:rsid w:val="005D0A8A"/>
    <w:rsid w:val="005D0FEC"/>
    <w:rsid w:val="005D10C5"/>
    <w:rsid w:val="005D126B"/>
    <w:rsid w:val="005D156F"/>
    <w:rsid w:val="005D180B"/>
    <w:rsid w:val="005D1C5F"/>
    <w:rsid w:val="005D1DD0"/>
    <w:rsid w:val="005D2393"/>
    <w:rsid w:val="005D23B9"/>
    <w:rsid w:val="005D2849"/>
    <w:rsid w:val="005D2922"/>
    <w:rsid w:val="005D2934"/>
    <w:rsid w:val="005D2A27"/>
    <w:rsid w:val="005D2F4E"/>
    <w:rsid w:val="005D2FB2"/>
    <w:rsid w:val="005D3103"/>
    <w:rsid w:val="005D3192"/>
    <w:rsid w:val="005D323A"/>
    <w:rsid w:val="005D34A4"/>
    <w:rsid w:val="005D34EE"/>
    <w:rsid w:val="005D354C"/>
    <w:rsid w:val="005D36D5"/>
    <w:rsid w:val="005D3C74"/>
    <w:rsid w:val="005D3E0C"/>
    <w:rsid w:val="005D3E22"/>
    <w:rsid w:val="005D3FEA"/>
    <w:rsid w:val="005D41EB"/>
    <w:rsid w:val="005D432B"/>
    <w:rsid w:val="005D47A0"/>
    <w:rsid w:val="005D480F"/>
    <w:rsid w:val="005D4A40"/>
    <w:rsid w:val="005D4D33"/>
    <w:rsid w:val="005D4D5C"/>
    <w:rsid w:val="005D5650"/>
    <w:rsid w:val="005D5745"/>
    <w:rsid w:val="005D5890"/>
    <w:rsid w:val="005D5AB3"/>
    <w:rsid w:val="005D5CA5"/>
    <w:rsid w:val="005D5D71"/>
    <w:rsid w:val="005D5DC1"/>
    <w:rsid w:val="005D60DE"/>
    <w:rsid w:val="005D63FD"/>
    <w:rsid w:val="005D6953"/>
    <w:rsid w:val="005D6A48"/>
    <w:rsid w:val="005D6A53"/>
    <w:rsid w:val="005D6B56"/>
    <w:rsid w:val="005D6C79"/>
    <w:rsid w:val="005D74D2"/>
    <w:rsid w:val="005D79A7"/>
    <w:rsid w:val="005D7B9A"/>
    <w:rsid w:val="005D7FDE"/>
    <w:rsid w:val="005E002A"/>
    <w:rsid w:val="005E006A"/>
    <w:rsid w:val="005E01F2"/>
    <w:rsid w:val="005E03BC"/>
    <w:rsid w:val="005E099F"/>
    <w:rsid w:val="005E0A2D"/>
    <w:rsid w:val="005E0C8F"/>
    <w:rsid w:val="005E0E92"/>
    <w:rsid w:val="005E0F16"/>
    <w:rsid w:val="005E11AF"/>
    <w:rsid w:val="005E1219"/>
    <w:rsid w:val="005E12DC"/>
    <w:rsid w:val="005E163E"/>
    <w:rsid w:val="005E196C"/>
    <w:rsid w:val="005E1D52"/>
    <w:rsid w:val="005E1DB5"/>
    <w:rsid w:val="005E1F5E"/>
    <w:rsid w:val="005E2B5B"/>
    <w:rsid w:val="005E3398"/>
    <w:rsid w:val="005E342D"/>
    <w:rsid w:val="005E3604"/>
    <w:rsid w:val="005E36F4"/>
    <w:rsid w:val="005E376E"/>
    <w:rsid w:val="005E3900"/>
    <w:rsid w:val="005E396E"/>
    <w:rsid w:val="005E3A7A"/>
    <w:rsid w:val="005E3AC5"/>
    <w:rsid w:val="005E3D6C"/>
    <w:rsid w:val="005E3DA9"/>
    <w:rsid w:val="005E3E6F"/>
    <w:rsid w:val="005E4170"/>
    <w:rsid w:val="005E434D"/>
    <w:rsid w:val="005E435E"/>
    <w:rsid w:val="005E43C9"/>
    <w:rsid w:val="005E45D3"/>
    <w:rsid w:val="005E46C0"/>
    <w:rsid w:val="005E4962"/>
    <w:rsid w:val="005E4B48"/>
    <w:rsid w:val="005E4BC9"/>
    <w:rsid w:val="005E4F9C"/>
    <w:rsid w:val="005E5048"/>
    <w:rsid w:val="005E57AB"/>
    <w:rsid w:val="005E5848"/>
    <w:rsid w:val="005E592F"/>
    <w:rsid w:val="005E5AD7"/>
    <w:rsid w:val="005E5B47"/>
    <w:rsid w:val="005E5B75"/>
    <w:rsid w:val="005E5C5A"/>
    <w:rsid w:val="005E5F7F"/>
    <w:rsid w:val="005E615F"/>
    <w:rsid w:val="005E6234"/>
    <w:rsid w:val="005E6267"/>
    <w:rsid w:val="005E6411"/>
    <w:rsid w:val="005E64C2"/>
    <w:rsid w:val="005E686F"/>
    <w:rsid w:val="005E6931"/>
    <w:rsid w:val="005E6A91"/>
    <w:rsid w:val="005E6B48"/>
    <w:rsid w:val="005E6D32"/>
    <w:rsid w:val="005E714F"/>
    <w:rsid w:val="005E737A"/>
    <w:rsid w:val="005E73EA"/>
    <w:rsid w:val="005E7816"/>
    <w:rsid w:val="005E7887"/>
    <w:rsid w:val="005E790E"/>
    <w:rsid w:val="005E79E8"/>
    <w:rsid w:val="005E7C6F"/>
    <w:rsid w:val="005E7F3D"/>
    <w:rsid w:val="005F00E1"/>
    <w:rsid w:val="005F0170"/>
    <w:rsid w:val="005F0493"/>
    <w:rsid w:val="005F074D"/>
    <w:rsid w:val="005F07C1"/>
    <w:rsid w:val="005F0950"/>
    <w:rsid w:val="005F097E"/>
    <w:rsid w:val="005F09A1"/>
    <w:rsid w:val="005F0A15"/>
    <w:rsid w:val="005F0C14"/>
    <w:rsid w:val="005F0CFD"/>
    <w:rsid w:val="005F0E7A"/>
    <w:rsid w:val="005F0EBF"/>
    <w:rsid w:val="005F0ED6"/>
    <w:rsid w:val="005F140D"/>
    <w:rsid w:val="005F1622"/>
    <w:rsid w:val="005F16D9"/>
    <w:rsid w:val="005F185C"/>
    <w:rsid w:val="005F1B60"/>
    <w:rsid w:val="005F1B8F"/>
    <w:rsid w:val="005F1C97"/>
    <w:rsid w:val="005F1D05"/>
    <w:rsid w:val="005F2059"/>
    <w:rsid w:val="005F2073"/>
    <w:rsid w:val="005F21BB"/>
    <w:rsid w:val="005F25A7"/>
    <w:rsid w:val="005F2667"/>
    <w:rsid w:val="005F2CBB"/>
    <w:rsid w:val="005F30DB"/>
    <w:rsid w:val="005F30DE"/>
    <w:rsid w:val="005F3484"/>
    <w:rsid w:val="005F34D1"/>
    <w:rsid w:val="005F3507"/>
    <w:rsid w:val="005F3650"/>
    <w:rsid w:val="005F3E8D"/>
    <w:rsid w:val="005F449C"/>
    <w:rsid w:val="005F44C6"/>
    <w:rsid w:val="005F4583"/>
    <w:rsid w:val="005F49AE"/>
    <w:rsid w:val="005F4F02"/>
    <w:rsid w:val="005F519A"/>
    <w:rsid w:val="005F51F5"/>
    <w:rsid w:val="005F54C5"/>
    <w:rsid w:val="005F56CC"/>
    <w:rsid w:val="005F56E6"/>
    <w:rsid w:val="005F5CE7"/>
    <w:rsid w:val="005F5F3E"/>
    <w:rsid w:val="005F60D8"/>
    <w:rsid w:val="005F6182"/>
    <w:rsid w:val="005F6585"/>
    <w:rsid w:val="005F6808"/>
    <w:rsid w:val="005F6A12"/>
    <w:rsid w:val="005F6EDF"/>
    <w:rsid w:val="005F6F19"/>
    <w:rsid w:val="005F6F47"/>
    <w:rsid w:val="005F6FE4"/>
    <w:rsid w:val="005F7121"/>
    <w:rsid w:val="005F71E1"/>
    <w:rsid w:val="005F7303"/>
    <w:rsid w:val="005F7693"/>
    <w:rsid w:val="005F7739"/>
    <w:rsid w:val="005F7A49"/>
    <w:rsid w:val="005F7C49"/>
    <w:rsid w:val="005F7EFB"/>
    <w:rsid w:val="005F7F08"/>
    <w:rsid w:val="005F7FFA"/>
    <w:rsid w:val="006005D2"/>
    <w:rsid w:val="006005DE"/>
    <w:rsid w:val="006006F4"/>
    <w:rsid w:val="006007ED"/>
    <w:rsid w:val="00600860"/>
    <w:rsid w:val="00600E37"/>
    <w:rsid w:val="00600F47"/>
    <w:rsid w:val="00600FDB"/>
    <w:rsid w:val="00601021"/>
    <w:rsid w:val="006010B8"/>
    <w:rsid w:val="006011B2"/>
    <w:rsid w:val="006012F2"/>
    <w:rsid w:val="00601309"/>
    <w:rsid w:val="0060138E"/>
    <w:rsid w:val="006014BA"/>
    <w:rsid w:val="00601581"/>
    <w:rsid w:val="00601A5A"/>
    <w:rsid w:val="00601E6C"/>
    <w:rsid w:val="00601E8C"/>
    <w:rsid w:val="00602125"/>
    <w:rsid w:val="00602267"/>
    <w:rsid w:val="006022AE"/>
    <w:rsid w:val="00602499"/>
    <w:rsid w:val="006024E6"/>
    <w:rsid w:val="00602644"/>
    <w:rsid w:val="00602932"/>
    <w:rsid w:val="00602977"/>
    <w:rsid w:val="00602A76"/>
    <w:rsid w:val="00602CF3"/>
    <w:rsid w:val="00602E39"/>
    <w:rsid w:val="00602E82"/>
    <w:rsid w:val="006032D7"/>
    <w:rsid w:val="006033A7"/>
    <w:rsid w:val="00603990"/>
    <w:rsid w:val="006039EE"/>
    <w:rsid w:val="00603A3C"/>
    <w:rsid w:val="00603C28"/>
    <w:rsid w:val="00603FAA"/>
    <w:rsid w:val="00604092"/>
    <w:rsid w:val="0060414C"/>
    <w:rsid w:val="006041AC"/>
    <w:rsid w:val="0060433E"/>
    <w:rsid w:val="006043C9"/>
    <w:rsid w:val="00604447"/>
    <w:rsid w:val="006044EC"/>
    <w:rsid w:val="006047EA"/>
    <w:rsid w:val="00604A50"/>
    <w:rsid w:val="00604A57"/>
    <w:rsid w:val="00604AB8"/>
    <w:rsid w:val="00604E19"/>
    <w:rsid w:val="00604F00"/>
    <w:rsid w:val="00605167"/>
    <w:rsid w:val="006051D1"/>
    <w:rsid w:val="006052CD"/>
    <w:rsid w:val="006057BC"/>
    <w:rsid w:val="00605870"/>
    <w:rsid w:val="00605C40"/>
    <w:rsid w:val="00606091"/>
    <w:rsid w:val="00606346"/>
    <w:rsid w:val="0060635A"/>
    <w:rsid w:val="00606396"/>
    <w:rsid w:val="006065BD"/>
    <w:rsid w:val="00606823"/>
    <w:rsid w:val="006069CA"/>
    <w:rsid w:val="006069D0"/>
    <w:rsid w:val="00606A1B"/>
    <w:rsid w:val="00606A25"/>
    <w:rsid w:val="00606AD6"/>
    <w:rsid w:val="00607156"/>
    <w:rsid w:val="00607396"/>
    <w:rsid w:val="0060767E"/>
    <w:rsid w:val="00607704"/>
    <w:rsid w:val="00607A42"/>
    <w:rsid w:val="00607AC4"/>
    <w:rsid w:val="00607AE9"/>
    <w:rsid w:val="00607EBF"/>
    <w:rsid w:val="0061023C"/>
    <w:rsid w:val="00610493"/>
    <w:rsid w:val="00610704"/>
    <w:rsid w:val="00610805"/>
    <w:rsid w:val="0061083E"/>
    <w:rsid w:val="006108E2"/>
    <w:rsid w:val="00610AC9"/>
    <w:rsid w:val="00610C40"/>
    <w:rsid w:val="00610D6F"/>
    <w:rsid w:val="006112B6"/>
    <w:rsid w:val="00611455"/>
    <w:rsid w:val="00611508"/>
    <w:rsid w:val="006116E7"/>
    <w:rsid w:val="00611B15"/>
    <w:rsid w:val="00611D41"/>
    <w:rsid w:val="00611E55"/>
    <w:rsid w:val="00612293"/>
    <w:rsid w:val="006122EC"/>
    <w:rsid w:val="00612375"/>
    <w:rsid w:val="0061257B"/>
    <w:rsid w:val="00612793"/>
    <w:rsid w:val="00612924"/>
    <w:rsid w:val="00612B00"/>
    <w:rsid w:val="00612BF5"/>
    <w:rsid w:val="00612DE4"/>
    <w:rsid w:val="00612F2D"/>
    <w:rsid w:val="006135F7"/>
    <w:rsid w:val="006137EE"/>
    <w:rsid w:val="0061395B"/>
    <w:rsid w:val="006139EF"/>
    <w:rsid w:val="00613BAD"/>
    <w:rsid w:val="00613D61"/>
    <w:rsid w:val="006140C3"/>
    <w:rsid w:val="00614120"/>
    <w:rsid w:val="00614287"/>
    <w:rsid w:val="00614391"/>
    <w:rsid w:val="0061451F"/>
    <w:rsid w:val="00614707"/>
    <w:rsid w:val="00614949"/>
    <w:rsid w:val="00614E2F"/>
    <w:rsid w:val="00614F2F"/>
    <w:rsid w:val="006152FB"/>
    <w:rsid w:val="0061548E"/>
    <w:rsid w:val="00615D18"/>
    <w:rsid w:val="00615D2C"/>
    <w:rsid w:val="00615FEE"/>
    <w:rsid w:val="006160E7"/>
    <w:rsid w:val="0061625F"/>
    <w:rsid w:val="0061642A"/>
    <w:rsid w:val="00616574"/>
    <w:rsid w:val="006167A3"/>
    <w:rsid w:val="00616A47"/>
    <w:rsid w:val="00617025"/>
    <w:rsid w:val="006170A3"/>
    <w:rsid w:val="00617101"/>
    <w:rsid w:val="00617339"/>
    <w:rsid w:val="006173AB"/>
    <w:rsid w:val="0061746F"/>
    <w:rsid w:val="006174E3"/>
    <w:rsid w:val="006176C8"/>
    <w:rsid w:val="006176C9"/>
    <w:rsid w:val="00617820"/>
    <w:rsid w:val="00617888"/>
    <w:rsid w:val="0061799C"/>
    <w:rsid w:val="00617E92"/>
    <w:rsid w:val="00617F8D"/>
    <w:rsid w:val="00620342"/>
    <w:rsid w:val="00620433"/>
    <w:rsid w:val="00620451"/>
    <w:rsid w:val="00620514"/>
    <w:rsid w:val="00620633"/>
    <w:rsid w:val="00620644"/>
    <w:rsid w:val="00620AE5"/>
    <w:rsid w:val="00620C70"/>
    <w:rsid w:val="00620C81"/>
    <w:rsid w:val="00620CBB"/>
    <w:rsid w:val="00620CEC"/>
    <w:rsid w:val="006211C2"/>
    <w:rsid w:val="00621360"/>
    <w:rsid w:val="0062174C"/>
    <w:rsid w:val="00621A97"/>
    <w:rsid w:val="00621ADB"/>
    <w:rsid w:val="00621B71"/>
    <w:rsid w:val="00621F62"/>
    <w:rsid w:val="00622579"/>
    <w:rsid w:val="006228B6"/>
    <w:rsid w:val="00622BFD"/>
    <w:rsid w:val="00623051"/>
    <w:rsid w:val="00623471"/>
    <w:rsid w:val="006235ED"/>
    <w:rsid w:val="00623859"/>
    <w:rsid w:val="00623E82"/>
    <w:rsid w:val="00623E95"/>
    <w:rsid w:val="00623F06"/>
    <w:rsid w:val="00624739"/>
    <w:rsid w:val="00624782"/>
    <w:rsid w:val="00624B8A"/>
    <w:rsid w:val="00624C64"/>
    <w:rsid w:val="00624D70"/>
    <w:rsid w:val="00624D89"/>
    <w:rsid w:val="006250BA"/>
    <w:rsid w:val="00625213"/>
    <w:rsid w:val="0062590D"/>
    <w:rsid w:val="0062596E"/>
    <w:rsid w:val="00625C26"/>
    <w:rsid w:val="00625E8B"/>
    <w:rsid w:val="00625F3B"/>
    <w:rsid w:val="00626025"/>
    <w:rsid w:val="00626089"/>
    <w:rsid w:val="0062635A"/>
    <w:rsid w:val="00626452"/>
    <w:rsid w:val="00627109"/>
    <w:rsid w:val="006273A6"/>
    <w:rsid w:val="00627580"/>
    <w:rsid w:val="00627792"/>
    <w:rsid w:val="006278B7"/>
    <w:rsid w:val="006278CD"/>
    <w:rsid w:val="00627B5D"/>
    <w:rsid w:val="00627E62"/>
    <w:rsid w:val="00627E7D"/>
    <w:rsid w:val="006300C4"/>
    <w:rsid w:val="006300CF"/>
    <w:rsid w:val="0063015D"/>
    <w:rsid w:val="00630175"/>
    <w:rsid w:val="00630747"/>
    <w:rsid w:val="0063084B"/>
    <w:rsid w:val="006308C0"/>
    <w:rsid w:val="00630BE2"/>
    <w:rsid w:val="00630DF1"/>
    <w:rsid w:val="00630EA1"/>
    <w:rsid w:val="006311EE"/>
    <w:rsid w:val="00631731"/>
    <w:rsid w:val="00631798"/>
    <w:rsid w:val="006317EB"/>
    <w:rsid w:val="0063229D"/>
    <w:rsid w:val="006327DF"/>
    <w:rsid w:val="00632961"/>
    <w:rsid w:val="00632C62"/>
    <w:rsid w:val="00632DAB"/>
    <w:rsid w:val="00633084"/>
    <w:rsid w:val="006333BB"/>
    <w:rsid w:val="00633749"/>
    <w:rsid w:val="0063385E"/>
    <w:rsid w:val="0063391F"/>
    <w:rsid w:val="00633F89"/>
    <w:rsid w:val="00634269"/>
    <w:rsid w:val="0063449F"/>
    <w:rsid w:val="0063453E"/>
    <w:rsid w:val="0063477F"/>
    <w:rsid w:val="006348EE"/>
    <w:rsid w:val="00634C5D"/>
    <w:rsid w:val="006350F6"/>
    <w:rsid w:val="0063513B"/>
    <w:rsid w:val="00635189"/>
    <w:rsid w:val="0063563B"/>
    <w:rsid w:val="006356B1"/>
    <w:rsid w:val="006357AB"/>
    <w:rsid w:val="0063588C"/>
    <w:rsid w:val="00635908"/>
    <w:rsid w:val="00635B65"/>
    <w:rsid w:val="00635C94"/>
    <w:rsid w:val="00635D66"/>
    <w:rsid w:val="00635E9E"/>
    <w:rsid w:val="00635EAA"/>
    <w:rsid w:val="00636011"/>
    <w:rsid w:val="00636436"/>
    <w:rsid w:val="00636832"/>
    <w:rsid w:val="00636F0C"/>
    <w:rsid w:val="00636F64"/>
    <w:rsid w:val="00636FEE"/>
    <w:rsid w:val="0063700E"/>
    <w:rsid w:val="006370AC"/>
    <w:rsid w:val="0063713A"/>
    <w:rsid w:val="006375A4"/>
    <w:rsid w:val="006376ED"/>
    <w:rsid w:val="006377F6"/>
    <w:rsid w:val="00637812"/>
    <w:rsid w:val="006379EF"/>
    <w:rsid w:val="00637A53"/>
    <w:rsid w:val="00637AB3"/>
    <w:rsid w:val="00637B29"/>
    <w:rsid w:val="00637E2B"/>
    <w:rsid w:val="00640181"/>
    <w:rsid w:val="006401E1"/>
    <w:rsid w:val="00640290"/>
    <w:rsid w:val="006402A7"/>
    <w:rsid w:val="006402D8"/>
    <w:rsid w:val="006403CF"/>
    <w:rsid w:val="0064057A"/>
    <w:rsid w:val="006406E1"/>
    <w:rsid w:val="00640A5B"/>
    <w:rsid w:val="00640B46"/>
    <w:rsid w:val="00640E0A"/>
    <w:rsid w:val="00640E94"/>
    <w:rsid w:val="00641084"/>
    <w:rsid w:val="00641361"/>
    <w:rsid w:val="00641530"/>
    <w:rsid w:val="00641611"/>
    <w:rsid w:val="006417EE"/>
    <w:rsid w:val="0064180F"/>
    <w:rsid w:val="0064218C"/>
    <w:rsid w:val="0064239D"/>
    <w:rsid w:val="006423EE"/>
    <w:rsid w:val="0064241C"/>
    <w:rsid w:val="00642B37"/>
    <w:rsid w:val="00642BA5"/>
    <w:rsid w:val="00642C84"/>
    <w:rsid w:val="00642DDE"/>
    <w:rsid w:val="0064304E"/>
    <w:rsid w:val="0064341E"/>
    <w:rsid w:val="00644003"/>
    <w:rsid w:val="0064402C"/>
    <w:rsid w:val="00644196"/>
    <w:rsid w:val="00644614"/>
    <w:rsid w:val="00644644"/>
    <w:rsid w:val="00644928"/>
    <w:rsid w:val="006451D7"/>
    <w:rsid w:val="0064534D"/>
    <w:rsid w:val="00645529"/>
    <w:rsid w:val="006456E2"/>
    <w:rsid w:val="006458A7"/>
    <w:rsid w:val="00645D09"/>
    <w:rsid w:val="00645D97"/>
    <w:rsid w:val="00645E10"/>
    <w:rsid w:val="00645EA1"/>
    <w:rsid w:val="0064608F"/>
    <w:rsid w:val="006463C5"/>
    <w:rsid w:val="0064650E"/>
    <w:rsid w:val="006466B6"/>
    <w:rsid w:val="0064687C"/>
    <w:rsid w:val="0064687E"/>
    <w:rsid w:val="00646990"/>
    <w:rsid w:val="00646A35"/>
    <w:rsid w:val="00646BE2"/>
    <w:rsid w:val="0064724C"/>
    <w:rsid w:val="006475FD"/>
    <w:rsid w:val="00647604"/>
    <w:rsid w:val="00647609"/>
    <w:rsid w:val="006476C7"/>
    <w:rsid w:val="006479FC"/>
    <w:rsid w:val="00647A96"/>
    <w:rsid w:val="00647B5F"/>
    <w:rsid w:val="00647B8D"/>
    <w:rsid w:val="00647D12"/>
    <w:rsid w:val="00647DE0"/>
    <w:rsid w:val="0065029A"/>
    <w:rsid w:val="0065073C"/>
    <w:rsid w:val="00650A9E"/>
    <w:rsid w:val="00650E9E"/>
    <w:rsid w:val="006511F7"/>
    <w:rsid w:val="00651255"/>
    <w:rsid w:val="006512DC"/>
    <w:rsid w:val="0065137E"/>
    <w:rsid w:val="006518A2"/>
    <w:rsid w:val="006518BA"/>
    <w:rsid w:val="0065193E"/>
    <w:rsid w:val="00651B29"/>
    <w:rsid w:val="00651BF1"/>
    <w:rsid w:val="00651BF7"/>
    <w:rsid w:val="00651DB2"/>
    <w:rsid w:val="00651F44"/>
    <w:rsid w:val="006527A5"/>
    <w:rsid w:val="00652943"/>
    <w:rsid w:val="00652A79"/>
    <w:rsid w:val="00652A9E"/>
    <w:rsid w:val="00652BFD"/>
    <w:rsid w:val="00652C14"/>
    <w:rsid w:val="00652C81"/>
    <w:rsid w:val="00652EFA"/>
    <w:rsid w:val="00653031"/>
    <w:rsid w:val="00653251"/>
    <w:rsid w:val="006536C3"/>
    <w:rsid w:val="006536DE"/>
    <w:rsid w:val="00653897"/>
    <w:rsid w:val="00653A22"/>
    <w:rsid w:val="0065407E"/>
    <w:rsid w:val="006540F6"/>
    <w:rsid w:val="00654367"/>
    <w:rsid w:val="0065482C"/>
    <w:rsid w:val="0065489C"/>
    <w:rsid w:val="00654926"/>
    <w:rsid w:val="00654A20"/>
    <w:rsid w:val="00654AFD"/>
    <w:rsid w:val="00654C16"/>
    <w:rsid w:val="00654FF6"/>
    <w:rsid w:val="006551AD"/>
    <w:rsid w:val="006558BE"/>
    <w:rsid w:val="00655A15"/>
    <w:rsid w:val="00655DDF"/>
    <w:rsid w:val="00655FD4"/>
    <w:rsid w:val="00656014"/>
    <w:rsid w:val="006561BA"/>
    <w:rsid w:val="006561E8"/>
    <w:rsid w:val="006562F6"/>
    <w:rsid w:val="006565E2"/>
    <w:rsid w:val="00656610"/>
    <w:rsid w:val="00656674"/>
    <w:rsid w:val="0065678B"/>
    <w:rsid w:val="006567AF"/>
    <w:rsid w:val="00656899"/>
    <w:rsid w:val="00656A98"/>
    <w:rsid w:val="00656BDB"/>
    <w:rsid w:val="00656D56"/>
    <w:rsid w:val="00656D9C"/>
    <w:rsid w:val="00656E26"/>
    <w:rsid w:val="00656F9D"/>
    <w:rsid w:val="00657125"/>
    <w:rsid w:val="006575F2"/>
    <w:rsid w:val="0065765C"/>
    <w:rsid w:val="0065797C"/>
    <w:rsid w:val="00657BD6"/>
    <w:rsid w:val="0066006D"/>
    <w:rsid w:val="006601F6"/>
    <w:rsid w:val="00660968"/>
    <w:rsid w:val="006609DF"/>
    <w:rsid w:val="00660BE6"/>
    <w:rsid w:val="00660DFC"/>
    <w:rsid w:val="0066123C"/>
    <w:rsid w:val="00661662"/>
    <w:rsid w:val="00661B42"/>
    <w:rsid w:val="006620D3"/>
    <w:rsid w:val="00662394"/>
    <w:rsid w:val="006623C4"/>
    <w:rsid w:val="006624A7"/>
    <w:rsid w:val="0066286E"/>
    <w:rsid w:val="006629C2"/>
    <w:rsid w:val="00662A67"/>
    <w:rsid w:val="00662C99"/>
    <w:rsid w:val="00663066"/>
    <w:rsid w:val="006630B7"/>
    <w:rsid w:val="006630CF"/>
    <w:rsid w:val="00663282"/>
    <w:rsid w:val="006632B1"/>
    <w:rsid w:val="006633D5"/>
    <w:rsid w:val="006634A2"/>
    <w:rsid w:val="00663605"/>
    <w:rsid w:val="006637AC"/>
    <w:rsid w:val="006638BE"/>
    <w:rsid w:val="00663C9B"/>
    <w:rsid w:val="00663CFF"/>
    <w:rsid w:val="00663D0E"/>
    <w:rsid w:val="00663D6E"/>
    <w:rsid w:val="00663E36"/>
    <w:rsid w:val="00663E60"/>
    <w:rsid w:val="00663F41"/>
    <w:rsid w:val="00664247"/>
    <w:rsid w:val="0066440C"/>
    <w:rsid w:val="006647DF"/>
    <w:rsid w:val="00664925"/>
    <w:rsid w:val="00664CEC"/>
    <w:rsid w:val="00664F86"/>
    <w:rsid w:val="006651AC"/>
    <w:rsid w:val="006651E0"/>
    <w:rsid w:val="006653CE"/>
    <w:rsid w:val="006654BE"/>
    <w:rsid w:val="00665B35"/>
    <w:rsid w:val="00665CAA"/>
    <w:rsid w:val="00665CD2"/>
    <w:rsid w:val="00666062"/>
    <w:rsid w:val="006667DE"/>
    <w:rsid w:val="0066683C"/>
    <w:rsid w:val="00666890"/>
    <w:rsid w:val="00666B0C"/>
    <w:rsid w:val="00666CF5"/>
    <w:rsid w:val="00666E49"/>
    <w:rsid w:val="0066712C"/>
    <w:rsid w:val="0066735B"/>
    <w:rsid w:val="00667B10"/>
    <w:rsid w:val="00667C28"/>
    <w:rsid w:val="00667E1B"/>
    <w:rsid w:val="0067021B"/>
    <w:rsid w:val="0067024C"/>
    <w:rsid w:val="0067039F"/>
    <w:rsid w:val="00670524"/>
    <w:rsid w:val="00670B32"/>
    <w:rsid w:val="00670EF4"/>
    <w:rsid w:val="006711B5"/>
    <w:rsid w:val="00671358"/>
    <w:rsid w:val="00671535"/>
    <w:rsid w:val="00671880"/>
    <w:rsid w:val="00671AF6"/>
    <w:rsid w:val="00671B0C"/>
    <w:rsid w:val="00671D47"/>
    <w:rsid w:val="00671E4E"/>
    <w:rsid w:val="0067230F"/>
    <w:rsid w:val="006724D2"/>
    <w:rsid w:val="006724FA"/>
    <w:rsid w:val="00672746"/>
    <w:rsid w:val="00672F22"/>
    <w:rsid w:val="006731CD"/>
    <w:rsid w:val="006731F1"/>
    <w:rsid w:val="006733A2"/>
    <w:rsid w:val="00673AAA"/>
    <w:rsid w:val="00673AB5"/>
    <w:rsid w:val="00673F0D"/>
    <w:rsid w:val="00674643"/>
    <w:rsid w:val="0067477E"/>
    <w:rsid w:val="00674BEB"/>
    <w:rsid w:val="00674BFD"/>
    <w:rsid w:val="00674CFC"/>
    <w:rsid w:val="00674D17"/>
    <w:rsid w:val="00674DB0"/>
    <w:rsid w:val="00674DB9"/>
    <w:rsid w:val="006755C2"/>
    <w:rsid w:val="00675784"/>
    <w:rsid w:val="00675A70"/>
    <w:rsid w:val="00675AB6"/>
    <w:rsid w:val="00675F9A"/>
    <w:rsid w:val="006762FE"/>
    <w:rsid w:val="00676387"/>
    <w:rsid w:val="00676471"/>
    <w:rsid w:val="006764CF"/>
    <w:rsid w:val="00676641"/>
    <w:rsid w:val="006768D6"/>
    <w:rsid w:val="00676B25"/>
    <w:rsid w:val="006770AE"/>
    <w:rsid w:val="0067712A"/>
    <w:rsid w:val="00677146"/>
    <w:rsid w:val="006771CE"/>
    <w:rsid w:val="00677296"/>
    <w:rsid w:val="00677847"/>
    <w:rsid w:val="00677A64"/>
    <w:rsid w:val="00677AF7"/>
    <w:rsid w:val="00677C93"/>
    <w:rsid w:val="00677DCC"/>
    <w:rsid w:val="00680090"/>
    <w:rsid w:val="0068016E"/>
    <w:rsid w:val="0068024D"/>
    <w:rsid w:val="0068026D"/>
    <w:rsid w:val="006802D0"/>
    <w:rsid w:val="006802E2"/>
    <w:rsid w:val="006806EC"/>
    <w:rsid w:val="0068070C"/>
    <w:rsid w:val="00680726"/>
    <w:rsid w:val="00680807"/>
    <w:rsid w:val="0068087A"/>
    <w:rsid w:val="00680927"/>
    <w:rsid w:val="00680A97"/>
    <w:rsid w:val="00680D64"/>
    <w:rsid w:val="00680D65"/>
    <w:rsid w:val="00680DA9"/>
    <w:rsid w:val="006813D5"/>
    <w:rsid w:val="0068140D"/>
    <w:rsid w:val="006816AE"/>
    <w:rsid w:val="006816B2"/>
    <w:rsid w:val="0068173D"/>
    <w:rsid w:val="00681862"/>
    <w:rsid w:val="0068199B"/>
    <w:rsid w:val="00681BD4"/>
    <w:rsid w:val="00681EC7"/>
    <w:rsid w:val="006821AE"/>
    <w:rsid w:val="00682521"/>
    <w:rsid w:val="006825DB"/>
    <w:rsid w:val="00682969"/>
    <w:rsid w:val="00682C0D"/>
    <w:rsid w:val="00682C4D"/>
    <w:rsid w:val="00682D05"/>
    <w:rsid w:val="00682EDD"/>
    <w:rsid w:val="00682F88"/>
    <w:rsid w:val="006832D0"/>
    <w:rsid w:val="00683557"/>
    <w:rsid w:val="00683A05"/>
    <w:rsid w:val="00684490"/>
    <w:rsid w:val="006845CE"/>
    <w:rsid w:val="0068460C"/>
    <w:rsid w:val="00684637"/>
    <w:rsid w:val="00684701"/>
    <w:rsid w:val="00684714"/>
    <w:rsid w:val="006848AF"/>
    <w:rsid w:val="00684FD9"/>
    <w:rsid w:val="00685880"/>
    <w:rsid w:val="00685B0B"/>
    <w:rsid w:val="00685B6C"/>
    <w:rsid w:val="00685C49"/>
    <w:rsid w:val="00685EB8"/>
    <w:rsid w:val="006860E1"/>
    <w:rsid w:val="00686130"/>
    <w:rsid w:val="006863C7"/>
    <w:rsid w:val="00686579"/>
    <w:rsid w:val="00686629"/>
    <w:rsid w:val="00686844"/>
    <w:rsid w:val="00686983"/>
    <w:rsid w:val="006869DB"/>
    <w:rsid w:val="00686F76"/>
    <w:rsid w:val="0068710F"/>
    <w:rsid w:val="006871DD"/>
    <w:rsid w:val="006872E4"/>
    <w:rsid w:val="0068738E"/>
    <w:rsid w:val="00687473"/>
    <w:rsid w:val="00687550"/>
    <w:rsid w:val="0068773A"/>
    <w:rsid w:val="0068785E"/>
    <w:rsid w:val="00687885"/>
    <w:rsid w:val="006879F3"/>
    <w:rsid w:val="00687A61"/>
    <w:rsid w:val="00687AF0"/>
    <w:rsid w:val="00687BA0"/>
    <w:rsid w:val="00687BAD"/>
    <w:rsid w:val="00687C40"/>
    <w:rsid w:val="00687DD9"/>
    <w:rsid w:val="00687DFB"/>
    <w:rsid w:val="0069017F"/>
    <w:rsid w:val="006905E5"/>
    <w:rsid w:val="00690629"/>
    <w:rsid w:val="006906F5"/>
    <w:rsid w:val="0069093C"/>
    <w:rsid w:val="00690A1B"/>
    <w:rsid w:val="00690AD3"/>
    <w:rsid w:val="00690CD5"/>
    <w:rsid w:val="00690E53"/>
    <w:rsid w:val="00690EE2"/>
    <w:rsid w:val="00690F19"/>
    <w:rsid w:val="00691569"/>
    <w:rsid w:val="006917F2"/>
    <w:rsid w:val="00691905"/>
    <w:rsid w:val="0069192B"/>
    <w:rsid w:val="00691A33"/>
    <w:rsid w:val="00691CB6"/>
    <w:rsid w:val="00691FA1"/>
    <w:rsid w:val="00692124"/>
    <w:rsid w:val="00692511"/>
    <w:rsid w:val="006927C4"/>
    <w:rsid w:val="0069291C"/>
    <w:rsid w:val="0069293C"/>
    <w:rsid w:val="006929E3"/>
    <w:rsid w:val="00692A1E"/>
    <w:rsid w:val="00692C15"/>
    <w:rsid w:val="00692F65"/>
    <w:rsid w:val="00692F94"/>
    <w:rsid w:val="006933C9"/>
    <w:rsid w:val="006935AE"/>
    <w:rsid w:val="006935E1"/>
    <w:rsid w:val="006936F7"/>
    <w:rsid w:val="00693912"/>
    <w:rsid w:val="00693AD0"/>
    <w:rsid w:val="00693B23"/>
    <w:rsid w:val="00693D43"/>
    <w:rsid w:val="0069407E"/>
    <w:rsid w:val="006944CC"/>
    <w:rsid w:val="0069497C"/>
    <w:rsid w:val="00694C50"/>
    <w:rsid w:val="00694E9A"/>
    <w:rsid w:val="00694FA0"/>
    <w:rsid w:val="00694FAC"/>
    <w:rsid w:val="006953F2"/>
    <w:rsid w:val="006957CD"/>
    <w:rsid w:val="00695CEA"/>
    <w:rsid w:val="006963B8"/>
    <w:rsid w:val="00696501"/>
    <w:rsid w:val="00696791"/>
    <w:rsid w:val="00696855"/>
    <w:rsid w:val="006969B5"/>
    <w:rsid w:val="00696C99"/>
    <w:rsid w:val="00696CCF"/>
    <w:rsid w:val="00696E24"/>
    <w:rsid w:val="00696F3A"/>
    <w:rsid w:val="00697219"/>
    <w:rsid w:val="0069729C"/>
    <w:rsid w:val="00697316"/>
    <w:rsid w:val="00697ABF"/>
    <w:rsid w:val="00697D95"/>
    <w:rsid w:val="00697F3E"/>
    <w:rsid w:val="006A0186"/>
    <w:rsid w:val="006A0202"/>
    <w:rsid w:val="006A0426"/>
    <w:rsid w:val="006A043F"/>
    <w:rsid w:val="006A058C"/>
    <w:rsid w:val="006A0A61"/>
    <w:rsid w:val="006A0E6D"/>
    <w:rsid w:val="006A10A1"/>
    <w:rsid w:val="006A110A"/>
    <w:rsid w:val="006A1205"/>
    <w:rsid w:val="006A1314"/>
    <w:rsid w:val="006A152E"/>
    <w:rsid w:val="006A16BA"/>
    <w:rsid w:val="006A17C5"/>
    <w:rsid w:val="006A1D66"/>
    <w:rsid w:val="006A1D9C"/>
    <w:rsid w:val="006A1FFB"/>
    <w:rsid w:val="006A2555"/>
    <w:rsid w:val="006A2765"/>
    <w:rsid w:val="006A3390"/>
    <w:rsid w:val="006A36D7"/>
    <w:rsid w:val="006A3787"/>
    <w:rsid w:val="006A38AD"/>
    <w:rsid w:val="006A3A95"/>
    <w:rsid w:val="006A3B5A"/>
    <w:rsid w:val="006A3F2A"/>
    <w:rsid w:val="006A3FC8"/>
    <w:rsid w:val="006A40EE"/>
    <w:rsid w:val="006A42C2"/>
    <w:rsid w:val="006A4396"/>
    <w:rsid w:val="006A4412"/>
    <w:rsid w:val="006A4883"/>
    <w:rsid w:val="006A4927"/>
    <w:rsid w:val="006A4C2A"/>
    <w:rsid w:val="006A5075"/>
    <w:rsid w:val="006A5244"/>
    <w:rsid w:val="006A5268"/>
    <w:rsid w:val="006A5597"/>
    <w:rsid w:val="006A55F1"/>
    <w:rsid w:val="006A58F1"/>
    <w:rsid w:val="006A5D82"/>
    <w:rsid w:val="006A5F13"/>
    <w:rsid w:val="006A6026"/>
    <w:rsid w:val="006A6482"/>
    <w:rsid w:val="006A65F8"/>
    <w:rsid w:val="006A676B"/>
    <w:rsid w:val="006A67A5"/>
    <w:rsid w:val="006A6D3E"/>
    <w:rsid w:val="006A7ACC"/>
    <w:rsid w:val="006B004A"/>
    <w:rsid w:val="006B0168"/>
    <w:rsid w:val="006B04D3"/>
    <w:rsid w:val="006B0632"/>
    <w:rsid w:val="006B0721"/>
    <w:rsid w:val="006B0830"/>
    <w:rsid w:val="006B0D83"/>
    <w:rsid w:val="006B0F2D"/>
    <w:rsid w:val="006B11E0"/>
    <w:rsid w:val="006B1422"/>
    <w:rsid w:val="006B14E8"/>
    <w:rsid w:val="006B160E"/>
    <w:rsid w:val="006B164D"/>
    <w:rsid w:val="006B1655"/>
    <w:rsid w:val="006B171E"/>
    <w:rsid w:val="006B1A22"/>
    <w:rsid w:val="006B1BC4"/>
    <w:rsid w:val="006B1FCC"/>
    <w:rsid w:val="006B22A6"/>
    <w:rsid w:val="006B2630"/>
    <w:rsid w:val="006B27BB"/>
    <w:rsid w:val="006B27F4"/>
    <w:rsid w:val="006B2994"/>
    <w:rsid w:val="006B3054"/>
    <w:rsid w:val="006B31B3"/>
    <w:rsid w:val="006B36A0"/>
    <w:rsid w:val="006B3733"/>
    <w:rsid w:val="006B3A09"/>
    <w:rsid w:val="006B3A57"/>
    <w:rsid w:val="006B3EA7"/>
    <w:rsid w:val="006B4650"/>
    <w:rsid w:val="006B47C4"/>
    <w:rsid w:val="006B4AC3"/>
    <w:rsid w:val="006B4D24"/>
    <w:rsid w:val="006B4E68"/>
    <w:rsid w:val="006B50E3"/>
    <w:rsid w:val="006B5946"/>
    <w:rsid w:val="006B59AD"/>
    <w:rsid w:val="006B5AAA"/>
    <w:rsid w:val="006B5B78"/>
    <w:rsid w:val="006B5E0A"/>
    <w:rsid w:val="006B5F72"/>
    <w:rsid w:val="006B609F"/>
    <w:rsid w:val="006B62B2"/>
    <w:rsid w:val="006B6418"/>
    <w:rsid w:val="006B64E3"/>
    <w:rsid w:val="006B6A96"/>
    <w:rsid w:val="006B6D12"/>
    <w:rsid w:val="006B6D1E"/>
    <w:rsid w:val="006B6F75"/>
    <w:rsid w:val="006B705A"/>
    <w:rsid w:val="006B734C"/>
    <w:rsid w:val="006B76B6"/>
    <w:rsid w:val="006B77E6"/>
    <w:rsid w:val="006B7A90"/>
    <w:rsid w:val="006C0067"/>
    <w:rsid w:val="006C08C0"/>
    <w:rsid w:val="006C09C9"/>
    <w:rsid w:val="006C0A9E"/>
    <w:rsid w:val="006C0AD9"/>
    <w:rsid w:val="006C18AB"/>
    <w:rsid w:val="006C1A5F"/>
    <w:rsid w:val="006C1ADC"/>
    <w:rsid w:val="006C1C9A"/>
    <w:rsid w:val="006C1FBD"/>
    <w:rsid w:val="006C2381"/>
    <w:rsid w:val="006C239F"/>
    <w:rsid w:val="006C2520"/>
    <w:rsid w:val="006C257C"/>
    <w:rsid w:val="006C2A54"/>
    <w:rsid w:val="006C2A55"/>
    <w:rsid w:val="006C2D33"/>
    <w:rsid w:val="006C2DD7"/>
    <w:rsid w:val="006C2F23"/>
    <w:rsid w:val="006C2F82"/>
    <w:rsid w:val="006C322F"/>
    <w:rsid w:val="006C32D5"/>
    <w:rsid w:val="006C33A1"/>
    <w:rsid w:val="006C33A3"/>
    <w:rsid w:val="006C3647"/>
    <w:rsid w:val="006C37DE"/>
    <w:rsid w:val="006C380F"/>
    <w:rsid w:val="006C3A0D"/>
    <w:rsid w:val="006C3A4E"/>
    <w:rsid w:val="006C3B47"/>
    <w:rsid w:val="006C3B61"/>
    <w:rsid w:val="006C3F0C"/>
    <w:rsid w:val="006C41ED"/>
    <w:rsid w:val="006C4320"/>
    <w:rsid w:val="006C447F"/>
    <w:rsid w:val="006C451E"/>
    <w:rsid w:val="006C49B0"/>
    <w:rsid w:val="006C4D06"/>
    <w:rsid w:val="006C4D3E"/>
    <w:rsid w:val="006C4DC1"/>
    <w:rsid w:val="006C4E16"/>
    <w:rsid w:val="006C4E71"/>
    <w:rsid w:val="006C50E0"/>
    <w:rsid w:val="006C53C3"/>
    <w:rsid w:val="006C544D"/>
    <w:rsid w:val="006C567C"/>
    <w:rsid w:val="006C5900"/>
    <w:rsid w:val="006C5A24"/>
    <w:rsid w:val="006C5D21"/>
    <w:rsid w:val="006C5DD7"/>
    <w:rsid w:val="006C5E85"/>
    <w:rsid w:val="006C6014"/>
    <w:rsid w:val="006C6170"/>
    <w:rsid w:val="006C6421"/>
    <w:rsid w:val="006C6538"/>
    <w:rsid w:val="006C6996"/>
    <w:rsid w:val="006C6A16"/>
    <w:rsid w:val="006C6E18"/>
    <w:rsid w:val="006C72DE"/>
    <w:rsid w:val="006C75D9"/>
    <w:rsid w:val="006C782A"/>
    <w:rsid w:val="006C7FAD"/>
    <w:rsid w:val="006D00DF"/>
    <w:rsid w:val="006D027F"/>
    <w:rsid w:val="006D035B"/>
    <w:rsid w:val="006D0D7D"/>
    <w:rsid w:val="006D0E3C"/>
    <w:rsid w:val="006D1028"/>
    <w:rsid w:val="006D10D9"/>
    <w:rsid w:val="006D111D"/>
    <w:rsid w:val="006D140E"/>
    <w:rsid w:val="006D1508"/>
    <w:rsid w:val="006D1574"/>
    <w:rsid w:val="006D19F6"/>
    <w:rsid w:val="006D1B27"/>
    <w:rsid w:val="006D1BDC"/>
    <w:rsid w:val="006D232A"/>
    <w:rsid w:val="006D23D4"/>
    <w:rsid w:val="006D2432"/>
    <w:rsid w:val="006D25B8"/>
    <w:rsid w:val="006D2BA1"/>
    <w:rsid w:val="006D2D34"/>
    <w:rsid w:val="006D2F2A"/>
    <w:rsid w:val="006D3517"/>
    <w:rsid w:val="006D35CB"/>
    <w:rsid w:val="006D36E5"/>
    <w:rsid w:val="006D3838"/>
    <w:rsid w:val="006D3930"/>
    <w:rsid w:val="006D3944"/>
    <w:rsid w:val="006D39AD"/>
    <w:rsid w:val="006D3D3A"/>
    <w:rsid w:val="006D3DE5"/>
    <w:rsid w:val="006D44AD"/>
    <w:rsid w:val="006D44BF"/>
    <w:rsid w:val="006D4B7B"/>
    <w:rsid w:val="006D4D99"/>
    <w:rsid w:val="006D50E8"/>
    <w:rsid w:val="006D5229"/>
    <w:rsid w:val="006D528A"/>
    <w:rsid w:val="006D532B"/>
    <w:rsid w:val="006D5368"/>
    <w:rsid w:val="006D54B7"/>
    <w:rsid w:val="006D564A"/>
    <w:rsid w:val="006D5654"/>
    <w:rsid w:val="006D5803"/>
    <w:rsid w:val="006D59B7"/>
    <w:rsid w:val="006D5C96"/>
    <w:rsid w:val="006D5E2E"/>
    <w:rsid w:val="006D5E4A"/>
    <w:rsid w:val="006D5E4E"/>
    <w:rsid w:val="006D5FC5"/>
    <w:rsid w:val="006D60DA"/>
    <w:rsid w:val="006D63E0"/>
    <w:rsid w:val="006D6427"/>
    <w:rsid w:val="006D67DC"/>
    <w:rsid w:val="006D6A90"/>
    <w:rsid w:val="006D6AB4"/>
    <w:rsid w:val="006D6D75"/>
    <w:rsid w:val="006D718B"/>
    <w:rsid w:val="006D71D5"/>
    <w:rsid w:val="006D7384"/>
    <w:rsid w:val="006D7617"/>
    <w:rsid w:val="006D7698"/>
    <w:rsid w:val="006D77B8"/>
    <w:rsid w:val="006D7A12"/>
    <w:rsid w:val="006D7C7F"/>
    <w:rsid w:val="006D7FD5"/>
    <w:rsid w:val="006E0541"/>
    <w:rsid w:val="006E0606"/>
    <w:rsid w:val="006E0990"/>
    <w:rsid w:val="006E0A11"/>
    <w:rsid w:val="006E0C65"/>
    <w:rsid w:val="006E0CF7"/>
    <w:rsid w:val="006E0D9C"/>
    <w:rsid w:val="006E0F2A"/>
    <w:rsid w:val="006E0F79"/>
    <w:rsid w:val="006E105D"/>
    <w:rsid w:val="006E18FE"/>
    <w:rsid w:val="006E1AE9"/>
    <w:rsid w:val="006E1F09"/>
    <w:rsid w:val="006E2016"/>
    <w:rsid w:val="006E20FF"/>
    <w:rsid w:val="006E2F36"/>
    <w:rsid w:val="006E3166"/>
    <w:rsid w:val="006E32E6"/>
    <w:rsid w:val="006E34FA"/>
    <w:rsid w:val="006E3609"/>
    <w:rsid w:val="006E3621"/>
    <w:rsid w:val="006E3870"/>
    <w:rsid w:val="006E3AC4"/>
    <w:rsid w:val="006E3E2C"/>
    <w:rsid w:val="006E4077"/>
    <w:rsid w:val="006E41FE"/>
    <w:rsid w:val="006E43D8"/>
    <w:rsid w:val="006E4543"/>
    <w:rsid w:val="006E462C"/>
    <w:rsid w:val="006E463B"/>
    <w:rsid w:val="006E46A1"/>
    <w:rsid w:val="006E46F1"/>
    <w:rsid w:val="006E47C9"/>
    <w:rsid w:val="006E4827"/>
    <w:rsid w:val="006E490D"/>
    <w:rsid w:val="006E4A28"/>
    <w:rsid w:val="006E4A93"/>
    <w:rsid w:val="006E4D04"/>
    <w:rsid w:val="006E4DB4"/>
    <w:rsid w:val="006E54D4"/>
    <w:rsid w:val="006E5526"/>
    <w:rsid w:val="006E5632"/>
    <w:rsid w:val="006E5B0D"/>
    <w:rsid w:val="006E5C16"/>
    <w:rsid w:val="006E5EEF"/>
    <w:rsid w:val="006E5F70"/>
    <w:rsid w:val="006E6066"/>
    <w:rsid w:val="006E6806"/>
    <w:rsid w:val="006E6CC6"/>
    <w:rsid w:val="006E6F2F"/>
    <w:rsid w:val="006E6F44"/>
    <w:rsid w:val="006E70F9"/>
    <w:rsid w:val="006E78AB"/>
    <w:rsid w:val="006E7AB0"/>
    <w:rsid w:val="006E7B04"/>
    <w:rsid w:val="006E7E8D"/>
    <w:rsid w:val="006E7EA0"/>
    <w:rsid w:val="006E7FC8"/>
    <w:rsid w:val="006E7FDC"/>
    <w:rsid w:val="006F053C"/>
    <w:rsid w:val="006F0876"/>
    <w:rsid w:val="006F0936"/>
    <w:rsid w:val="006F0982"/>
    <w:rsid w:val="006F09B0"/>
    <w:rsid w:val="006F0A3A"/>
    <w:rsid w:val="006F0AFE"/>
    <w:rsid w:val="006F0D69"/>
    <w:rsid w:val="006F106C"/>
    <w:rsid w:val="006F175F"/>
    <w:rsid w:val="006F17BD"/>
    <w:rsid w:val="006F18D3"/>
    <w:rsid w:val="006F194C"/>
    <w:rsid w:val="006F1E37"/>
    <w:rsid w:val="006F1E89"/>
    <w:rsid w:val="006F1ECB"/>
    <w:rsid w:val="006F2118"/>
    <w:rsid w:val="006F2564"/>
    <w:rsid w:val="006F28CA"/>
    <w:rsid w:val="006F2A17"/>
    <w:rsid w:val="006F2BF3"/>
    <w:rsid w:val="006F2C61"/>
    <w:rsid w:val="006F2DA8"/>
    <w:rsid w:val="006F2FA5"/>
    <w:rsid w:val="006F3120"/>
    <w:rsid w:val="006F3282"/>
    <w:rsid w:val="006F331E"/>
    <w:rsid w:val="006F3352"/>
    <w:rsid w:val="006F34F3"/>
    <w:rsid w:val="006F3520"/>
    <w:rsid w:val="006F38FD"/>
    <w:rsid w:val="006F39B3"/>
    <w:rsid w:val="006F3A8C"/>
    <w:rsid w:val="006F3C0A"/>
    <w:rsid w:val="006F3D73"/>
    <w:rsid w:val="006F3F1E"/>
    <w:rsid w:val="006F4008"/>
    <w:rsid w:val="006F402D"/>
    <w:rsid w:val="006F4332"/>
    <w:rsid w:val="006F44DE"/>
    <w:rsid w:val="006F4536"/>
    <w:rsid w:val="006F4A7A"/>
    <w:rsid w:val="006F4BB8"/>
    <w:rsid w:val="006F535F"/>
    <w:rsid w:val="006F537C"/>
    <w:rsid w:val="006F53E8"/>
    <w:rsid w:val="006F54F8"/>
    <w:rsid w:val="006F5639"/>
    <w:rsid w:val="006F5C67"/>
    <w:rsid w:val="006F5D9F"/>
    <w:rsid w:val="006F6135"/>
    <w:rsid w:val="006F61F8"/>
    <w:rsid w:val="006F62F1"/>
    <w:rsid w:val="006F6401"/>
    <w:rsid w:val="006F654F"/>
    <w:rsid w:val="006F67CC"/>
    <w:rsid w:val="006F6A7E"/>
    <w:rsid w:val="006F6DCD"/>
    <w:rsid w:val="006F6EFF"/>
    <w:rsid w:val="006F7016"/>
    <w:rsid w:val="006F71A6"/>
    <w:rsid w:val="006F72A1"/>
    <w:rsid w:val="006F7602"/>
    <w:rsid w:val="006F768A"/>
    <w:rsid w:val="006F776A"/>
    <w:rsid w:val="006F788A"/>
    <w:rsid w:val="006F797C"/>
    <w:rsid w:val="006F7CD6"/>
    <w:rsid w:val="006F7DC7"/>
    <w:rsid w:val="00700402"/>
    <w:rsid w:val="007005FF"/>
    <w:rsid w:val="00700924"/>
    <w:rsid w:val="00700BFB"/>
    <w:rsid w:val="007012A4"/>
    <w:rsid w:val="00701370"/>
    <w:rsid w:val="007017C0"/>
    <w:rsid w:val="00701AD7"/>
    <w:rsid w:val="00701CC9"/>
    <w:rsid w:val="00702135"/>
    <w:rsid w:val="0070234D"/>
    <w:rsid w:val="00702384"/>
    <w:rsid w:val="0070250B"/>
    <w:rsid w:val="0070254F"/>
    <w:rsid w:val="007026FF"/>
    <w:rsid w:val="00702A79"/>
    <w:rsid w:val="00702AA5"/>
    <w:rsid w:val="00702C35"/>
    <w:rsid w:val="00702F76"/>
    <w:rsid w:val="00702F84"/>
    <w:rsid w:val="0070302C"/>
    <w:rsid w:val="007031B8"/>
    <w:rsid w:val="00703308"/>
    <w:rsid w:val="00703314"/>
    <w:rsid w:val="007033A7"/>
    <w:rsid w:val="00703655"/>
    <w:rsid w:val="00703B60"/>
    <w:rsid w:val="00703E83"/>
    <w:rsid w:val="00703ED2"/>
    <w:rsid w:val="00703EFD"/>
    <w:rsid w:val="00704494"/>
    <w:rsid w:val="0070459C"/>
    <w:rsid w:val="00704711"/>
    <w:rsid w:val="007047E1"/>
    <w:rsid w:val="00704904"/>
    <w:rsid w:val="00704D6D"/>
    <w:rsid w:val="00704D97"/>
    <w:rsid w:val="00704F6F"/>
    <w:rsid w:val="00705029"/>
    <w:rsid w:val="0070513A"/>
    <w:rsid w:val="007051B2"/>
    <w:rsid w:val="00705271"/>
    <w:rsid w:val="00705342"/>
    <w:rsid w:val="0070557F"/>
    <w:rsid w:val="007056AC"/>
    <w:rsid w:val="007056F5"/>
    <w:rsid w:val="007056F8"/>
    <w:rsid w:val="00705906"/>
    <w:rsid w:val="0070593F"/>
    <w:rsid w:val="00705CBF"/>
    <w:rsid w:val="00705DF6"/>
    <w:rsid w:val="0070607C"/>
    <w:rsid w:val="00706609"/>
    <w:rsid w:val="007068FA"/>
    <w:rsid w:val="00706A58"/>
    <w:rsid w:val="00706B9C"/>
    <w:rsid w:val="00706D61"/>
    <w:rsid w:val="00706E52"/>
    <w:rsid w:val="00707180"/>
    <w:rsid w:val="00707360"/>
    <w:rsid w:val="007078C6"/>
    <w:rsid w:val="00707AA7"/>
    <w:rsid w:val="00707AE6"/>
    <w:rsid w:val="00707E5B"/>
    <w:rsid w:val="00707F6C"/>
    <w:rsid w:val="00707F97"/>
    <w:rsid w:val="007100DD"/>
    <w:rsid w:val="007101ED"/>
    <w:rsid w:val="00710534"/>
    <w:rsid w:val="0071066B"/>
    <w:rsid w:val="007106B1"/>
    <w:rsid w:val="00710705"/>
    <w:rsid w:val="00710767"/>
    <w:rsid w:val="007107EC"/>
    <w:rsid w:val="00710922"/>
    <w:rsid w:val="00710DBF"/>
    <w:rsid w:val="0071105D"/>
    <w:rsid w:val="0071133A"/>
    <w:rsid w:val="00711364"/>
    <w:rsid w:val="00711489"/>
    <w:rsid w:val="007116DB"/>
    <w:rsid w:val="00711703"/>
    <w:rsid w:val="007118A2"/>
    <w:rsid w:val="00711C4E"/>
    <w:rsid w:val="00711E29"/>
    <w:rsid w:val="00711FA5"/>
    <w:rsid w:val="007121E3"/>
    <w:rsid w:val="00712201"/>
    <w:rsid w:val="007123C9"/>
    <w:rsid w:val="007127BA"/>
    <w:rsid w:val="007127D7"/>
    <w:rsid w:val="0071299F"/>
    <w:rsid w:val="00712C10"/>
    <w:rsid w:val="00712CDC"/>
    <w:rsid w:val="0071301D"/>
    <w:rsid w:val="007132C1"/>
    <w:rsid w:val="0071341C"/>
    <w:rsid w:val="0071368F"/>
    <w:rsid w:val="00713806"/>
    <w:rsid w:val="00713813"/>
    <w:rsid w:val="00713AC8"/>
    <w:rsid w:val="00713CBB"/>
    <w:rsid w:val="00713F10"/>
    <w:rsid w:val="00713F75"/>
    <w:rsid w:val="00714025"/>
    <w:rsid w:val="00714614"/>
    <w:rsid w:val="0071471E"/>
    <w:rsid w:val="00714938"/>
    <w:rsid w:val="00714985"/>
    <w:rsid w:val="00714EF4"/>
    <w:rsid w:val="00714F02"/>
    <w:rsid w:val="00715210"/>
    <w:rsid w:val="00715629"/>
    <w:rsid w:val="00715E53"/>
    <w:rsid w:val="0071666E"/>
    <w:rsid w:val="0071666F"/>
    <w:rsid w:val="00716776"/>
    <w:rsid w:val="00716AFE"/>
    <w:rsid w:val="00716C53"/>
    <w:rsid w:val="00716EDA"/>
    <w:rsid w:val="0071712A"/>
    <w:rsid w:val="0071739F"/>
    <w:rsid w:val="00717570"/>
    <w:rsid w:val="00717876"/>
    <w:rsid w:val="00717BBF"/>
    <w:rsid w:val="00717CB4"/>
    <w:rsid w:val="00720061"/>
    <w:rsid w:val="007202A1"/>
    <w:rsid w:val="007203A5"/>
    <w:rsid w:val="00720648"/>
    <w:rsid w:val="00720680"/>
    <w:rsid w:val="00720780"/>
    <w:rsid w:val="00720878"/>
    <w:rsid w:val="007208E3"/>
    <w:rsid w:val="007209D8"/>
    <w:rsid w:val="00720F8E"/>
    <w:rsid w:val="00720FA2"/>
    <w:rsid w:val="0072111E"/>
    <w:rsid w:val="00721153"/>
    <w:rsid w:val="0072117C"/>
    <w:rsid w:val="0072121A"/>
    <w:rsid w:val="0072157A"/>
    <w:rsid w:val="007219B3"/>
    <w:rsid w:val="00721A65"/>
    <w:rsid w:val="00721C3D"/>
    <w:rsid w:val="00721E86"/>
    <w:rsid w:val="00721ED7"/>
    <w:rsid w:val="00721FE6"/>
    <w:rsid w:val="00722039"/>
    <w:rsid w:val="00722737"/>
    <w:rsid w:val="00722A05"/>
    <w:rsid w:val="00722A0F"/>
    <w:rsid w:val="00722B48"/>
    <w:rsid w:val="00722C37"/>
    <w:rsid w:val="00722D0B"/>
    <w:rsid w:val="00722FDD"/>
    <w:rsid w:val="007232ED"/>
    <w:rsid w:val="007234A6"/>
    <w:rsid w:val="0072353C"/>
    <w:rsid w:val="00723582"/>
    <w:rsid w:val="00723B43"/>
    <w:rsid w:val="00723D63"/>
    <w:rsid w:val="007242CB"/>
    <w:rsid w:val="00724364"/>
    <w:rsid w:val="007243C2"/>
    <w:rsid w:val="00724459"/>
    <w:rsid w:val="00724490"/>
    <w:rsid w:val="007245B9"/>
    <w:rsid w:val="007248FE"/>
    <w:rsid w:val="0072499A"/>
    <w:rsid w:val="00724AB3"/>
    <w:rsid w:val="00724B84"/>
    <w:rsid w:val="00724C8F"/>
    <w:rsid w:val="0072515D"/>
    <w:rsid w:val="00725211"/>
    <w:rsid w:val="00725434"/>
    <w:rsid w:val="00725754"/>
    <w:rsid w:val="007258DA"/>
    <w:rsid w:val="00725F97"/>
    <w:rsid w:val="007262EE"/>
    <w:rsid w:val="007263F1"/>
    <w:rsid w:val="00726516"/>
    <w:rsid w:val="00726619"/>
    <w:rsid w:val="0072679E"/>
    <w:rsid w:val="00726FBF"/>
    <w:rsid w:val="00727432"/>
    <w:rsid w:val="007274F1"/>
    <w:rsid w:val="0072751F"/>
    <w:rsid w:val="00727AA3"/>
    <w:rsid w:val="00727B28"/>
    <w:rsid w:val="00727B95"/>
    <w:rsid w:val="00727C7F"/>
    <w:rsid w:val="00727ECB"/>
    <w:rsid w:val="00727EFB"/>
    <w:rsid w:val="00727FE1"/>
    <w:rsid w:val="00730151"/>
    <w:rsid w:val="007302E5"/>
    <w:rsid w:val="007303C2"/>
    <w:rsid w:val="00730624"/>
    <w:rsid w:val="00730815"/>
    <w:rsid w:val="00730B72"/>
    <w:rsid w:val="00730EDE"/>
    <w:rsid w:val="007310F3"/>
    <w:rsid w:val="0073174F"/>
    <w:rsid w:val="007317C7"/>
    <w:rsid w:val="00731A54"/>
    <w:rsid w:val="00731CEE"/>
    <w:rsid w:val="00731D61"/>
    <w:rsid w:val="00732183"/>
    <w:rsid w:val="007328A5"/>
    <w:rsid w:val="00732E0A"/>
    <w:rsid w:val="007331FC"/>
    <w:rsid w:val="0073353A"/>
    <w:rsid w:val="00733544"/>
    <w:rsid w:val="007335BC"/>
    <w:rsid w:val="007335C1"/>
    <w:rsid w:val="0073364F"/>
    <w:rsid w:val="00733958"/>
    <w:rsid w:val="00733BBF"/>
    <w:rsid w:val="00733BD0"/>
    <w:rsid w:val="007341A4"/>
    <w:rsid w:val="00734211"/>
    <w:rsid w:val="00734409"/>
    <w:rsid w:val="0073455D"/>
    <w:rsid w:val="007347D8"/>
    <w:rsid w:val="007347DF"/>
    <w:rsid w:val="00734986"/>
    <w:rsid w:val="00734B04"/>
    <w:rsid w:val="00734E93"/>
    <w:rsid w:val="00734F01"/>
    <w:rsid w:val="007350E6"/>
    <w:rsid w:val="00735244"/>
    <w:rsid w:val="0073538B"/>
    <w:rsid w:val="0073561C"/>
    <w:rsid w:val="0073562A"/>
    <w:rsid w:val="0073565E"/>
    <w:rsid w:val="007356A8"/>
    <w:rsid w:val="00735708"/>
    <w:rsid w:val="00735767"/>
    <w:rsid w:val="00735AEC"/>
    <w:rsid w:val="00735C5F"/>
    <w:rsid w:val="00735C9A"/>
    <w:rsid w:val="00735D47"/>
    <w:rsid w:val="00735F68"/>
    <w:rsid w:val="00736343"/>
    <w:rsid w:val="00736390"/>
    <w:rsid w:val="007363D1"/>
    <w:rsid w:val="00736681"/>
    <w:rsid w:val="007366C3"/>
    <w:rsid w:val="0073692F"/>
    <w:rsid w:val="007369B0"/>
    <w:rsid w:val="007369F2"/>
    <w:rsid w:val="00736DB1"/>
    <w:rsid w:val="0073703A"/>
    <w:rsid w:val="00737148"/>
    <w:rsid w:val="007372EE"/>
    <w:rsid w:val="007373FC"/>
    <w:rsid w:val="00737C48"/>
    <w:rsid w:val="0074030B"/>
    <w:rsid w:val="0074073B"/>
    <w:rsid w:val="007413A2"/>
    <w:rsid w:val="0074173E"/>
    <w:rsid w:val="007418BB"/>
    <w:rsid w:val="007418F4"/>
    <w:rsid w:val="00741B48"/>
    <w:rsid w:val="00741CED"/>
    <w:rsid w:val="00741D03"/>
    <w:rsid w:val="00742023"/>
    <w:rsid w:val="0074256F"/>
    <w:rsid w:val="007425AC"/>
    <w:rsid w:val="0074267D"/>
    <w:rsid w:val="007428A9"/>
    <w:rsid w:val="00742B26"/>
    <w:rsid w:val="00742C4C"/>
    <w:rsid w:val="00742C96"/>
    <w:rsid w:val="00742DD6"/>
    <w:rsid w:val="00742EC9"/>
    <w:rsid w:val="00743095"/>
    <w:rsid w:val="007432D0"/>
    <w:rsid w:val="007436F3"/>
    <w:rsid w:val="00743AC4"/>
    <w:rsid w:val="00743F4B"/>
    <w:rsid w:val="00744091"/>
    <w:rsid w:val="00744743"/>
    <w:rsid w:val="0074476C"/>
    <w:rsid w:val="00744772"/>
    <w:rsid w:val="0074488A"/>
    <w:rsid w:val="0074494E"/>
    <w:rsid w:val="00744CD8"/>
    <w:rsid w:val="00744D56"/>
    <w:rsid w:val="00744F64"/>
    <w:rsid w:val="00744F70"/>
    <w:rsid w:val="00745305"/>
    <w:rsid w:val="00745428"/>
    <w:rsid w:val="007456B9"/>
    <w:rsid w:val="00745858"/>
    <w:rsid w:val="00745A97"/>
    <w:rsid w:val="00745BDE"/>
    <w:rsid w:val="00745C65"/>
    <w:rsid w:val="00745CFF"/>
    <w:rsid w:val="007461DE"/>
    <w:rsid w:val="0074623F"/>
    <w:rsid w:val="00746327"/>
    <w:rsid w:val="00746337"/>
    <w:rsid w:val="0074654C"/>
    <w:rsid w:val="0074684F"/>
    <w:rsid w:val="00746C9B"/>
    <w:rsid w:val="00746D8E"/>
    <w:rsid w:val="00746E45"/>
    <w:rsid w:val="0074721C"/>
    <w:rsid w:val="007474C5"/>
    <w:rsid w:val="007475B4"/>
    <w:rsid w:val="00747C42"/>
    <w:rsid w:val="00747CD7"/>
    <w:rsid w:val="007501BD"/>
    <w:rsid w:val="007502E2"/>
    <w:rsid w:val="007504A0"/>
    <w:rsid w:val="007505AB"/>
    <w:rsid w:val="00750D99"/>
    <w:rsid w:val="00750DE2"/>
    <w:rsid w:val="00750FC6"/>
    <w:rsid w:val="007514CC"/>
    <w:rsid w:val="00751742"/>
    <w:rsid w:val="00751964"/>
    <w:rsid w:val="00751D95"/>
    <w:rsid w:val="00752451"/>
    <w:rsid w:val="007525CB"/>
    <w:rsid w:val="00752D14"/>
    <w:rsid w:val="00752E42"/>
    <w:rsid w:val="00752F5D"/>
    <w:rsid w:val="007531C0"/>
    <w:rsid w:val="007531C9"/>
    <w:rsid w:val="007533AA"/>
    <w:rsid w:val="00753403"/>
    <w:rsid w:val="007536DE"/>
    <w:rsid w:val="00753CC4"/>
    <w:rsid w:val="00753FA1"/>
    <w:rsid w:val="00753FA3"/>
    <w:rsid w:val="007548B0"/>
    <w:rsid w:val="00754AC9"/>
    <w:rsid w:val="00754D11"/>
    <w:rsid w:val="00754EFA"/>
    <w:rsid w:val="0075501C"/>
    <w:rsid w:val="0075529A"/>
    <w:rsid w:val="007552E1"/>
    <w:rsid w:val="007555F9"/>
    <w:rsid w:val="007556D9"/>
    <w:rsid w:val="00755C63"/>
    <w:rsid w:val="00755E23"/>
    <w:rsid w:val="00755E54"/>
    <w:rsid w:val="00755E87"/>
    <w:rsid w:val="00755F34"/>
    <w:rsid w:val="0075638D"/>
    <w:rsid w:val="007563C6"/>
    <w:rsid w:val="00756489"/>
    <w:rsid w:val="007564DE"/>
    <w:rsid w:val="00756618"/>
    <w:rsid w:val="00756749"/>
    <w:rsid w:val="00756B35"/>
    <w:rsid w:val="00756B95"/>
    <w:rsid w:val="00756F5E"/>
    <w:rsid w:val="0075741B"/>
    <w:rsid w:val="007577B2"/>
    <w:rsid w:val="00757851"/>
    <w:rsid w:val="007578BF"/>
    <w:rsid w:val="00757C9B"/>
    <w:rsid w:val="00757EC9"/>
    <w:rsid w:val="00760435"/>
    <w:rsid w:val="007608D2"/>
    <w:rsid w:val="00760EF6"/>
    <w:rsid w:val="00760F72"/>
    <w:rsid w:val="00760FBF"/>
    <w:rsid w:val="00761224"/>
    <w:rsid w:val="00761484"/>
    <w:rsid w:val="0076171C"/>
    <w:rsid w:val="00761730"/>
    <w:rsid w:val="00761B53"/>
    <w:rsid w:val="007620F1"/>
    <w:rsid w:val="0076230F"/>
    <w:rsid w:val="00762485"/>
    <w:rsid w:val="007624F5"/>
    <w:rsid w:val="00762949"/>
    <w:rsid w:val="00762C14"/>
    <w:rsid w:val="00762F17"/>
    <w:rsid w:val="0076312F"/>
    <w:rsid w:val="0076333E"/>
    <w:rsid w:val="007636B8"/>
    <w:rsid w:val="0076386E"/>
    <w:rsid w:val="00763C06"/>
    <w:rsid w:val="00763CC1"/>
    <w:rsid w:val="00763DFC"/>
    <w:rsid w:val="00763E14"/>
    <w:rsid w:val="00763EB5"/>
    <w:rsid w:val="00763F4A"/>
    <w:rsid w:val="00763FA1"/>
    <w:rsid w:val="0076402B"/>
    <w:rsid w:val="007640A7"/>
    <w:rsid w:val="00764137"/>
    <w:rsid w:val="0076420A"/>
    <w:rsid w:val="00764323"/>
    <w:rsid w:val="0076489E"/>
    <w:rsid w:val="00764906"/>
    <w:rsid w:val="007649EB"/>
    <w:rsid w:val="00764C17"/>
    <w:rsid w:val="00765042"/>
    <w:rsid w:val="0076523E"/>
    <w:rsid w:val="007656C9"/>
    <w:rsid w:val="00765944"/>
    <w:rsid w:val="00765C3A"/>
    <w:rsid w:val="00765C51"/>
    <w:rsid w:val="007661FA"/>
    <w:rsid w:val="007666D9"/>
    <w:rsid w:val="00766831"/>
    <w:rsid w:val="00766C04"/>
    <w:rsid w:val="00766CF9"/>
    <w:rsid w:val="00766E77"/>
    <w:rsid w:val="00766ED0"/>
    <w:rsid w:val="00766F7B"/>
    <w:rsid w:val="007676E5"/>
    <w:rsid w:val="00767916"/>
    <w:rsid w:val="00767A75"/>
    <w:rsid w:val="00767B2E"/>
    <w:rsid w:val="00767C86"/>
    <w:rsid w:val="00767D8E"/>
    <w:rsid w:val="00767E03"/>
    <w:rsid w:val="00767ED5"/>
    <w:rsid w:val="0077039B"/>
    <w:rsid w:val="0077040F"/>
    <w:rsid w:val="00770558"/>
    <w:rsid w:val="00770904"/>
    <w:rsid w:val="007709B3"/>
    <w:rsid w:val="007709BE"/>
    <w:rsid w:val="00771131"/>
    <w:rsid w:val="007713ED"/>
    <w:rsid w:val="007714FF"/>
    <w:rsid w:val="007716A5"/>
    <w:rsid w:val="00771760"/>
    <w:rsid w:val="00771CF5"/>
    <w:rsid w:val="00772366"/>
    <w:rsid w:val="007723FF"/>
    <w:rsid w:val="00772A8B"/>
    <w:rsid w:val="00772E0B"/>
    <w:rsid w:val="0077313C"/>
    <w:rsid w:val="00773245"/>
    <w:rsid w:val="00773276"/>
    <w:rsid w:val="00773327"/>
    <w:rsid w:val="007733E9"/>
    <w:rsid w:val="007734A5"/>
    <w:rsid w:val="007734A9"/>
    <w:rsid w:val="007735FD"/>
    <w:rsid w:val="007736A1"/>
    <w:rsid w:val="007739F5"/>
    <w:rsid w:val="00773B74"/>
    <w:rsid w:val="00773C31"/>
    <w:rsid w:val="00773F48"/>
    <w:rsid w:val="00773F9E"/>
    <w:rsid w:val="00773FA4"/>
    <w:rsid w:val="007747F9"/>
    <w:rsid w:val="00774819"/>
    <w:rsid w:val="00774B6B"/>
    <w:rsid w:val="00774BA4"/>
    <w:rsid w:val="00774BAB"/>
    <w:rsid w:val="00774FEC"/>
    <w:rsid w:val="0077511C"/>
    <w:rsid w:val="0077539F"/>
    <w:rsid w:val="0077541E"/>
    <w:rsid w:val="00775B36"/>
    <w:rsid w:val="00775D4B"/>
    <w:rsid w:val="00775FB2"/>
    <w:rsid w:val="00775FD8"/>
    <w:rsid w:val="00775FEF"/>
    <w:rsid w:val="007761C2"/>
    <w:rsid w:val="007762BA"/>
    <w:rsid w:val="007763ED"/>
    <w:rsid w:val="007764E0"/>
    <w:rsid w:val="007765B9"/>
    <w:rsid w:val="007766A2"/>
    <w:rsid w:val="007766D4"/>
    <w:rsid w:val="00776E1B"/>
    <w:rsid w:val="00777240"/>
    <w:rsid w:val="007772D7"/>
    <w:rsid w:val="00777553"/>
    <w:rsid w:val="00777585"/>
    <w:rsid w:val="007776D4"/>
    <w:rsid w:val="007777CB"/>
    <w:rsid w:val="0077786E"/>
    <w:rsid w:val="00777A3F"/>
    <w:rsid w:val="00777A53"/>
    <w:rsid w:val="00777C8F"/>
    <w:rsid w:val="00777EC1"/>
    <w:rsid w:val="00780451"/>
    <w:rsid w:val="00780861"/>
    <w:rsid w:val="00781358"/>
    <w:rsid w:val="00781809"/>
    <w:rsid w:val="00781FB8"/>
    <w:rsid w:val="00782018"/>
    <w:rsid w:val="00782048"/>
    <w:rsid w:val="00782124"/>
    <w:rsid w:val="0078227E"/>
    <w:rsid w:val="007822D8"/>
    <w:rsid w:val="007826EF"/>
    <w:rsid w:val="00782A69"/>
    <w:rsid w:val="00782B02"/>
    <w:rsid w:val="00782D68"/>
    <w:rsid w:val="00782F20"/>
    <w:rsid w:val="00783035"/>
    <w:rsid w:val="00783143"/>
    <w:rsid w:val="007833EA"/>
    <w:rsid w:val="007835A0"/>
    <w:rsid w:val="00783693"/>
    <w:rsid w:val="007838F6"/>
    <w:rsid w:val="007839E9"/>
    <w:rsid w:val="00783B20"/>
    <w:rsid w:val="00783B9E"/>
    <w:rsid w:val="00783C9F"/>
    <w:rsid w:val="00783F97"/>
    <w:rsid w:val="00784161"/>
    <w:rsid w:val="007846BD"/>
    <w:rsid w:val="00784759"/>
    <w:rsid w:val="00784B5F"/>
    <w:rsid w:val="00784BF7"/>
    <w:rsid w:val="00784C6F"/>
    <w:rsid w:val="00784E78"/>
    <w:rsid w:val="00785224"/>
    <w:rsid w:val="00785439"/>
    <w:rsid w:val="0078577C"/>
    <w:rsid w:val="0078578E"/>
    <w:rsid w:val="00785AF1"/>
    <w:rsid w:val="00785C15"/>
    <w:rsid w:val="00786047"/>
    <w:rsid w:val="007861B5"/>
    <w:rsid w:val="00786733"/>
    <w:rsid w:val="007867BB"/>
    <w:rsid w:val="00786865"/>
    <w:rsid w:val="0078691D"/>
    <w:rsid w:val="00786A47"/>
    <w:rsid w:val="00786B09"/>
    <w:rsid w:val="00786D29"/>
    <w:rsid w:val="00786FE2"/>
    <w:rsid w:val="00787032"/>
    <w:rsid w:val="0078705F"/>
    <w:rsid w:val="0078739C"/>
    <w:rsid w:val="007873DA"/>
    <w:rsid w:val="00787E00"/>
    <w:rsid w:val="00790219"/>
    <w:rsid w:val="007903E2"/>
    <w:rsid w:val="00790481"/>
    <w:rsid w:val="00790824"/>
    <w:rsid w:val="00790D36"/>
    <w:rsid w:val="007914D2"/>
    <w:rsid w:val="0079151B"/>
    <w:rsid w:val="0079180D"/>
    <w:rsid w:val="00791B7A"/>
    <w:rsid w:val="00791DA1"/>
    <w:rsid w:val="0079203A"/>
    <w:rsid w:val="007921BB"/>
    <w:rsid w:val="007921F9"/>
    <w:rsid w:val="00792248"/>
    <w:rsid w:val="0079234A"/>
    <w:rsid w:val="007925D7"/>
    <w:rsid w:val="007929F4"/>
    <w:rsid w:val="00792A0E"/>
    <w:rsid w:val="00792AE6"/>
    <w:rsid w:val="00792C58"/>
    <w:rsid w:val="00792FF3"/>
    <w:rsid w:val="0079302A"/>
    <w:rsid w:val="007931E4"/>
    <w:rsid w:val="0079343B"/>
    <w:rsid w:val="0079350B"/>
    <w:rsid w:val="0079371E"/>
    <w:rsid w:val="0079385C"/>
    <w:rsid w:val="00793A37"/>
    <w:rsid w:val="00793A93"/>
    <w:rsid w:val="00793BA0"/>
    <w:rsid w:val="00793EEC"/>
    <w:rsid w:val="007940B2"/>
    <w:rsid w:val="00794283"/>
    <w:rsid w:val="007946E7"/>
    <w:rsid w:val="007946FB"/>
    <w:rsid w:val="007947E1"/>
    <w:rsid w:val="007947FC"/>
    <w:rsid w:val="0079485D"/>
    <w:rsid w:val="007950AA"/>
    <w:rsid w:val="007956DB"/>
    <w:rsid w:val="007956F1"/>
    <w:rsid w:val="00795759"/>
    <w:rsid w:val="00795783"/>
    <w:rsid w:val="0079616C"/>
    <w:rsid w:val="00796537"/>
    <w:rsid w:val="0079671D"/>
    <w:rsid w:val="00796AEC"/>
    <w:rsid w:val="0079722B"/>
    <w:rsid w:val="00797307"/>
    <w:rsid w:val="007973D1"/>
    <w:rsid w:val="0079774B"/>
    <w:rsid w:val="00797A59"/>
    <w:rsid w:val="00797FCB"/>
    <w:rsid w:val="00797FE1"/>
    <w:rsid w:val="007A0046"/>
    <w:rsid w:val="007A0244"/>
    <w:rsid w:val="007A0355"/>
    <w:rsid w:val="007A0722"/>
    <w:rsid w:val="007A0971"/>
    <w:rsid w:val="007A09FA"/>
    <w:rsid w:val="007A0BFF"/>
    <w:rsid w:val="007A0DD8"/>
    <w:rsid w:val="007A17A6"/>
    <w:rsid w:val="007A1996"/>
    <w:rsid w:val="007A1AC8"/>
    <w:rsid w:val="007A1E49"/>
    <w:rsid w:val="007A216E"/>
    <w:rsid w:val="007A21DF"/>
    <w:rsid w:val="007A23E4"/>
    <w:rsid w:val="007A2638"/>
    <w:rsid w:val="007A2731"/>
    <w:rsid w:val="007A2952"/>
    <w:rsid w:val="007A2D50"/>
    <w:rsid w:val="007A3059"/>
    <w:rsid w:val="007A3349"/>
    <w:rsid w:val="007A3871"/>
    <w:rsid w:val="007A39AB"/>
    <w:rsid w:val="007A3B37"/>
    <w:rsid w:val="007A3E05"/>
    <w:rsid w:val="007A3E4D"/>
    <w:rsid w:val="007A3E61"/>
    <w:rsid w:val="007A3F64"/>
    <w:rsid w:val="007A3F66"/>
    <w:rsid w:val="007A3F9F"/>
    <w:rsid w:val="007A451C"/>
    <w:rsid w:val="007A4543"/>
    <w:rsid w:val="007A46E7"/>
    <w:rsid w:val="007A4BA6"/>
    <w:rsid w:val="007A4C9C"/>
    <w:rsid w:val="007A4CFA"/>
    <w:rsid w:val="007A4FE9"/>
    <w:rsid w:val="007A502F"/>
    <w:rsid w:val="007A506C"/>
    <w:rsid w:val="007A5095"/>
    <w:rsid w:val="007A53A5"/>
    <w:rsid w:val="007A5545"/>
    <w:rsid w:val="007A55F8"/>
    <w:rsid w:val="007A577A"/>
    <w:rsid w:val="007A5A06"/>
    <w:rsid w:val="007A5B62"/>
    <w:rsid w:val="007A5B76"/>
    <w:rsid w:val="007A5BAC"/>
    <w:rsid w:val="007A5C35"/>
    <w:rsid w:val="007A5CA5"/>
    <w:rsid w:val="007A667B"/>
    <w:rsid w:val="007A6977"/>
    <w:rsid w:val="007A6AD0"/>
    <w:rsid w:val="007A6AE2"/>
    <w:rsid w:val="007A6BA4"/>
    <w:rsid w:val="007A6D2B"/>
    <w:rsid w:val="007A706F"/>
    <w:rsid w:val="007A7137"/>
    <w:rsid w:val="007A743C"/>
    <w:rsid w:val="007A7460"/>
    <w:rsid w:val="007A77DB"/>
    <w:rsid w:val="007A7892"/>
    <w:rsid w:val="007A78E2"/>
    <w:rsid w:val="007A7953"/>
    <w:rsid w:val="007A7C2F"/>
    <w:rsid w:val="007B02DF"/>
    <w:rsid w:val="007B0403"/>
    <w:rsid w:val="007B0501"/>
    <w:rsid w:val="007B07E2"/>
    <w:rsid w:val="007B0979"/>
    <w:rsid w:val="007B0A14"/>
    <w:rsid w:val="007B0B15"/>
    <w:rsid w:val="007B0B91"/>
    <w:rsid w:val="007B0CA6"/>
    <w:rsid w:val="007B10B2"/>
    <w:rsid w:val="007B14D9"/>
    <w:rsid w:val="007B1E0C"/>
    <w:rsid w:val="007B2057"/>
    <w:rsid w:val="007B21C5"/>
    <w:rsid w:val="007B21CB"/>
    <w:rsid w:val="007B21D0"/>
    <w:rsid w:val="007B2243"/>
    <w:rsid w:val="007B2389"/>
    <w:rsid w:val="007B2480"/>
    <w:rsid w:val="007B2893"/>
    <w:rsid w:val="007B2CAE"/>
    <w:rsid w:val="007B2DEF"/>
    <w:rsid w:val="007B2F02"/>
    <w:rsid w:val="007B2F0B"/>
    <w:rsid w:val="007B2F65"/>
    <w:rsid w:val="007B3206"/>
    <w:rsid w:val="007B350F"/>
    <w:rsid w:val="007B3510"/>
    <w:rsid w:val="007B35CE"/>
    <w:rsid w:val="007B38B8"/>
    <w:rsid w:val="007B39E5"/>
    <w:rsid w:val="007B3C0F"/>
    <w:rsid w:val="007B4373"/>
    <w:rsid w:val="007B4625"/>
    <w:rsid w:val="007B4644"/>
    <w:rsid w:val="007B4692"/>
    <w:rsid w:val="007B46DB"/>
    <w:rsid w:val="007B4777"/>
    <w:rsid w:val="007B49D9"/>
    <w:rsid w:val="007B4AC3"/>
    <w:rsid w:val="007B4CA8"/>
    <w:rsid w:val="007B4CD2"/>
    <w:rsid w:val="007B4CE5"/>
    <w:rsid w:val="007B4D48"/>
    <w:rsid w:val="007B54F5"/>
    <w:rsid w:val="007B5680"/>
    <w:rsid w:val="007B58C4"/>
    <w:rsid w:val="007B61F7"/>
    <w:rsid w:val="007B63F5"/>
    <w:rsid w:val="007B653E"/>
    <w:rsid w:val="007B66F3"/>
    <w:rsid w:val="007B67C1"/>
    <w:rsid w:val="007B6A60"/>
    <w:rsid w:val="007B6D86"/>
    <w:rsid w:val="007B7114"/>
    <w:rsid w:val="007B72B1"/>
    <w:rsid w:val="007B7360"/>
    <w:rsid w:val="007B75F0"/>
    <w:rsid w:val="007B7603"/>
    <w:rsid w:val="007B7715"/>
    <w:rsid w:val="007B7CB4"/>
    <w:rsid w:val="007B7D5E"/>
    <w:rsid w:val="007B7FE1"/>
    <w:rsid w:val="007C02AE"/>
    <w:rsid w:val="007C02E2"/>
    <w:rsid w:val="007C0469"/>
    <w:rsid w:val="007C0491"/>
    <w:rsid w:val="007C09D2"/>
    <w:rsid w:val="007C0BA4"/>
    <w:rsid w:val="007C0D36"/>
    <w:rsid w:val="007C0EA9"/>
    <w:rsid w:val="007C0EFB"/>
    <w:rsid w:val="007C0F83"/>
    <w:rsid w:val="007C1168"/>
    <w:rsid w:val="007C11B8"/>
    <w:rsid w:val="007C137B"/>
    <w:rsid w:val="007C1513"/>
    <w:rsid w:val="007C158D"/>
    <w:rsid w:val="007C16E2"/>
    <w:rsid w:val="007C1D02"/>
    <w:rsid w:val="007C1D0B"/>
    <w:rsid w:val="007C1D85"/>
    <w:rsid w:val="007C2269"/>
    <w:rsid w:val="007C27FC"/>
    <w:rsid w:val="007C32BF"/>
    <w:rsid w:val="007C3962"/>
    <w:rsid w:val="007C3A23"/>
    <w:rsid w:val="007C3A3B"/>
    <w:rsid w:val="007C3C44"/>
    <w:rsid w:val="007C3E39"/>
    <w:rsid w:val="007C3E96"/>
    <w:rsid w:val="007C41E1"/>
    <w:rsid w:val="007C431A"/>
    <w:rsid w:val="007C45C3"/>
    <w:rsid w:val="007C4806"/>
    <w:rsid w:val="007C4B79"/>
    <w:rsid w:val="007C4BC6"/>
    <w:rsid w:val="007C4E56"/>
    <w:rsid w:val="007C5109"/>
    <w:rsid w:val="007C52C7"/>
    <w:rsid w:val="007C5589"/>
    <w:rsid w:val="007C571B"/>
    <w:rsid w:val="007C5936"/>
    <w:rsid w:val="007C5BBD"/>
    <w:rsid w:val="007C5D74"/>
    <w:rsid w:val="007C5DF5"/>
    <w:rsid w:val="007C5E03"/>
    <w:rsid w:val="007C62B6"/>
    <w:rsid w:val="007C6752"/>
    <w:rsid w:val="007C684F"/>
    <w:rsid w:val="007C6926"/>
    <w:rsid w:val="007C69D0"/>
    <w:rsid w:val="007C6ABB"/>
    <w:rsid w:val="007C6AFF"/>
    <w:rsid w:val="007C6E0F"/>
    <w:rsid w:val="007C755C"/>
    <w:rsid w:val="007C76BA"/>
    <w:rsid w:val="007C7AA7"/>
    <w:rsid w:val="007C7BDC"/>
    <w:rsid w:val="007C7BFA"/>
    <w:rsid w:val="007C7D82"/>
    <w:rsid w:val="007C7E01"/>
    <w:rsid w:val="007D0049"/>
    <w:rsid w:val="007D0162"/>
    <w:rsid w:val="007D02CE"/>
    <w:rsid w:val="007D0348"/>
    <w:rsid w:val="007D0606"/>
    <w:rsid w:val="007D0638"/>
    <w:rsid w:val="007D064E"/>
    <w:rsid w:val="007D09E8"/>
    <w:rsid w:val="007D0AA7"/>
    <w:rsid w:val="007D0CBE"/>
    <w:rsid w:val="007D0D4C"/>
    <w:rsid w:val="007D0DFF"/>
    <w:rsid w:val="007D0F52"/>
    <w:rsid w:val="007D0F75"/>
    <w:rsid w:val="007D135E"/>
    <w:rsid w:val="007D14D4"/>
    <w:rsid w:val="007D1748"/>
    <w:rsid w:val="007D1917"/>
    <w:rsid w:val="007D1934"/>
    <w:rsid w:val="007D1956"/>
    <w:rsid w:val="007D1B2F"/>
    <w:rsid w:val="007D1BEF"/>
    <w:rsid w:val="007D1F5A"/>
    <w:rsid w:val="007D20CF"/>
    <w:rsid w:val="007D2156"/>
    <w:rsid w:val="007D21AE"/>
    <w:rsid w:val="007D2A95"/>
    <w:rsid w:val="007D2D52"/>
    <w:rsid w:val="007D2DE7"/>
    <w:rsid w:val="007D301A"/>
    <w:rsid w:val="007D3214"/>
    <w:rsid w:val="007D3265"/>
    <w:rsid w:val="007D3796"/>
    <w:rsid w:val="007D3834"/>
    <w:rsid w:val="007D3935"/>
    <w:rsid w:val="007D3A60"/>
    <w:rsid w:val="007D3A7D"/>
    <w:rsid w:val="007D405F"/>
    <w:rsid w:val="007D41CF"/>
    <w:rsid w:val="007D4211"/>
    <w:rsid w:val="007D42B8"/>
    <w:rsid w:val="007D43AD"/>
    <w:rsid w:val="007D44E5"/>
    <w:rsid w:val="007D4651"/>
    <w:rsid w:val="007D4706"/>
    <w:rsid w:val="007D4931"/>
    <w:rsid w:val="007D4A37"/>
    <w:rsid w:val="007D4B33"/>
    <w:rsid w:val="007D4E3B"/>
    <w:rsid w:val="007D4F1A"/>
    <w:rsid w:val="007D4FBA"/>
    <w:rsid w:val="007D5146"/>
    <w:rsid w:val="007D51D5"/>
    <w:rsid w:val="007D531D"/>
    <w:rsid w:val="007D5415"/>
    <w:rsid w:val="007D576B"/>
    <w:rsid w:val="007D5976"/>
    <w:rsid w:val="007D5BD2"/>
    <w:rsid w:val="007D5CE9"/>
    <w:rsid w:val="007D5DBF"/>
    <w:rsid w:val="007D5F75"/>
    <w:rsid w:val="007D5F95"/>
    <w:rsid w:val="007D61D9"/>
    <w:rsid w:val="007D6215"/>
    <w:rsid w:val="007D6258"/>
    <w:rsid w:val="007D649E"/>
    <w:rsid w:val="007D66DE"/>
    <w:rsid w:val="007D6E76"/>
    <w:rsid w:val="007D6E7B"/>
    <w:rsid w:val="007D6ECD"/>
    <w:rsid w:val="007D6F48"/>
    <w:rsid w:val="007D70C7"/>
    <w:rsid w:val="007D727B"/>
    <w:rsid w:val="007D76B6"/>
    <w:rsid w:val="007D774C"/>
    <w:rsid w:val="007D7978"/>
    <w:rsid w:val="007D7A61"/>
    <w:rsid w:val="007D7A9F"/>
    <w:rsid w:val="007D7E02"/>
    <w:rsid w:val="007E0D3A"/>
    <w:rsid w:val="007E0E12"/>
    <w:rsid w:val="007E10D0"/>
    <w:rsid w:val="007E11D4"/>
    <w:rsid w:val="007E125A"/>
    <w:rsid w:val="007E14FA"/>
    <w:rsid w:val="007E184B"/>
    <w:rsid w:val="007E1861"/>
    <w:rsid w:val="007E1A16"/>
    <w:rsid w:val="007E1A82"/>
    <w:rsid w:val="007E1B40"/>
    <w:rsid w:val="007E1ED1"/>
    <w:rsid w:val="007E1FAE"/>
    <w:rsid w:val="007E2024"/>
    <w:rsid w:val="007E212B"/>
    <w:rsid w:val="007E2577"/>
    <w:rsid w:val="007E261E"/>
    <w:rsid w:val="007E2871"/>
    <w:rsid w:val="007E28D4"/>
    <w:rsid w:val="007E2DEA"/>
    <w:rsid w:val="007E32F0"/>
    <w:rsid w:val="007E3482"/>
    <w:rsid w:val="007E348E"/>
    <w:rsid w:val="007E36A4"/>
    <w:rsid w:val="007E36B6"/>
    <w:rsid w:val="007E3887"/>
    <w:rsid w:val="007E3CB5"/>
    <w:rsid w:val="007E4014"/>
    <w:rsid w:val="007E406A"/>
    <w:rsid w:val="007E458E"/>
    <w:rsid w:val="007E465E"/>
    <w:rsid w:val="007E4984"/>
    <w:rsid w:val="007E4A0C"/>
    <w:rsid w:val="007E4BD9"/>
    <w:rsid w:val="007E4FDE"/>
    <w:rsid w:val="007E4FFE"/>
    <w:rsid w:val="007E555F"/>
    <w:rsid w:val="007E5609"/>
    <w:rsid w:val="007E56F2"/>
    <w:rsid w:val="007E5829"/>
    <w:rsid w:val="007E5998"/>
    <w:rsid w:val="007E5C5C"/>
    <w:rsid w:val="007E60F3"/>
    <w:rsid w:val="007E6259"/>
    <w:rsid w:val="007E62DF"/>
    <w:rsid w:val="007E674D"/>
    <w:rsid w:val="007E682F"/>
    <w:rsid w:val="007E6AEE"/>
    <w:rsid w:val="007E6C37"/>
    <w:rsid w:val="007E738E"/>
    <w:rsid w:val="007E74A6"/>
    <w:rsid w:val="007E7572"/>
    <w:rsid w:val="007E7580"/>
    <w:rsid w:val="007E75D8"/>
    <w:rsid w:val="007E76E1"/>
    <w:rsid w:val="007E77B4"/>
    <w:rsid w:val="007E78D4"/>
    <w:rsid w:val="007E7937"/>
    <w:rsid w:val="007E799B"/>
    <w:rsid w:val="007E7BC8"/>
    <w:rsid w:val="007E7C66"/>
    <w:rsid w:val="007E7F08"/>
    <w:rsid w:val="007F0419"/>
    <w:rsid w:val="007F06A6"/>
    <w:rsid w:val="007F0D7B"/>
    <w:rsid w:val="007F0DF8"/>
    <w:rsid w:val="007F0F6F"/>
    <w:rsid w:val="007F11F2"/>
    <w:rsid w:val="007F1407"/>
    <w:rsid w:val="007F149A"/>
    <w:rsid w:val="007F15A0"/>
    <w:rsid w:val="007F1781"/>
    <w:rsid w:val="007F18A3"/>
    <w:rsid w:val="007F1ABC"/>
    <w:rsid w:val="007F1F70"/>
    <w:rsid w:val="007F20EE"/>
    <w:rsid w:val="007F21DB"/>
    <w:rsid w:val="007F2256"/>
    <w:rsid w:val="007F2333"/>
    <w:rsid w:val="007F24A6"/>
    <w:rsid w:val="007F25B9"/>
    <w:rsid w:val="007F26C5"/>
    <w:rsid w:val="007F2A3E"/>
    <w:rsid w:val="007F2C49"/>
    <w:rsid w:val="007F2FE1"/>
    <w:rsid w:val="007F310F"/>
    <w:rsid w:val="007F3C04"/>
    <w:rsid w:val="007F3D42"/>
    <w:rsid w:val="007F3F16"/>
    <w:rsid w:val="007F407B"/>
    <w:rsid w:val="007F411F"/>
    <w:rsid w:val="007F414F"/>
    <w:rsid w:val="007F42B9"/>
    <w:rsid w:val="007F4542"/>
    <w:rsid w:val="007F4800"/>
    <w:rsid w:val="007F483C"/>
    <w:rsid w:val="007F4FAB"/>
    <w:rsid w:val="007F5077"/>
    <w:rsid w:val="007F5142"/>
    <w:rsid w:val="007F5433"/>
    <w:rsid w:val="007F5BF2"/>
    <w:rsid w:val="007F5E87"/>
    <w:rsid w:val="007F5F61"/>
    <w:rsid w:val="007F5FCF"/>
    <w:rsid w:val="007F62BB"/>
    <w:rsid w:val="007F65AD"/>
    <w:rsid w:val="007F65C2"/>
    <w:rsid w:val="007F6769"/>
    <w:rsid w:val="007F68C0"/>
    <w:rsid w:val="007F6928"/>
    <w:rsid w:val="007F69FC"/>
    <w:rsid w:val="007F6B52"/>
    <w:rsid w:val="007F6CBE"/>
    <w:rsid w:val="007F6F1B"/>
    <w:rsid w:val="007F6FB9"/>
    <w:rsid w:val="007F721B"/>
    <w:rsid w:val="007F732A"/>
    <w:rsid w:val="007F73AE"/>
    <w:rsid w:val="007F743A"/>
    <w:rsid w:val="007F7541"/>
    <w:rsid w:val="007F759D"/>
    <w:rsid w:val="007F75A8"/>
    <w:rsid w:val="007F76A7"/>
    <w:rsid w:val="007F77BD"/>
    <w:rsid w:val="007F79E2"/>
    <w:rsid w:val="007F7BC7"/>
    <w:rsid w:val="007F7C09"/>
    <w:rsid w:val="007F7EE0"/>
    <w:rsid w:val="008001EE"/>
    <w:rsid w:val="008003F3"/>
    <w:rsid w:val="00800719"/>
    <w:rsid w:val="00800A68"/>
    <w:rsid w:val="00800B65"/>
    <w:rsid w:val="00800C43"/>
    <w:rsid w:val="00800CA9"/>
    <w:rsid w:val="00800CBE"/>
    <w:rsid w:val="008013BE"/>
    <w:rsid w:val="00801562"/>
    <w:rsid w:val="00801ED6"/>
    <w:rsid w:val="00801FEC"/>
    <w:rsid w:val="008020F7"/>
    <w:rsid w:val="00802112"/>
    <w:rsid w:val="008022D8"/>
    <w:rsid w:val="008023C4"/>
    <w:rsid w:val="00802445"/>
    <w:rsid w:val="008024A7"/>
    <w:rsid w:val="008027A7"/>
    <w:rsid w:val="0080288B"/>
    <w:rsid w:val="008028DA"/>
    <w:rsid w:val="00802B62"/>
    <w:rsid w:val="00802FFA"/>
    <w:rsid w:val="00803141"/>
    <w:rsid w:val="00803451"/>
    <w:rsid w:val="00803E1E"/>
    <w:rsid w:val="00803E2C"/>
    <w:rsid w:val="00803FDB"/>
    <w:rsid w:val="008043D6"/>
    <w:rsid w:val="00804464"/>
    <w:rsid w:val="0080459E"/>
    <w:rsid w:val="00804752"/>
    <w:rsid w:val="00804892"/>
    <w:rsid w:val="00804963"/>
    <w:rsid w:val="00804A04"/>
    <w:rsid w:val="00804F3B"/>
    <w:rsid w:val="00805102"/>
    <w:rsid w:val="00805490"/>
    <w:rsid w:val="0080560B"/>
    <w:rsid w:val="00805625"/>
    <w:rsid w:val="008057D8"/>
    <w:rsid w:val="008058DC"/>
    <w:rsid w:val="00805CC9"/>
    <w:rsid w:val="00805D48"/>
    <w:rsid w:val="00805E7B"/>
    <w:rsid w:val="00805FD2"/>
    <w:rsid w:val="0080637D"/>
    <w:rsid w:val="00806586"/>
    <w:rsid w:val="0080659D"/>
    <w:rsid w:val="00806838"/>
    <w:rsid w:val="0080688B"/>
    <w:rsid w:val="00806A02"/>
    <w:rsid w:val="00806AF4"/>
    <w:rsid w:val="00806D59"/>
    <w:rsid w:val="00807052"/>
    <w:rsid w:val="00807260"/>
    <w:rsid w:val="008075CD"/>
    <w:rsid w:val="0080791E"/>
    <w:rsid w:val="008079C7"/>
    <w:rsid w:val="00807A51"/>
    <w:rsid w:val="00807D70"/>
    <w:rsid w:val="00810085"/>
    <w:rsid w:val="00810277"/>
    <w:rsid w:val="00810297"/>
    <w:rsid w:val="00810605"/>
    <w:rsid w:val="008107CA"/>
    <w:rsid w:val="00810A6C"/>
    <w:rsid w:val="00810D42"/>
    <w:rsid w:val="00810D7C"/>
    <w:rsid w:val="00810D7D"/>
    <w:rsid w:val="00810F4F"/>
    <w:rsid w:val="0081114C"/>
    <w:rsid w:val="00811224"/>
    <w:rsid w:val="00811451"/>
    <w:rsid w:val="00811922"/>
    <w:rsid w:val="00811975"/>
    <w:rsid w:val="008119D0"/>
    <w:rsid w:val="00811A96"/>
    <w:rsid w:val="00811B5D"/>
    <w:rsid w:val="008121AF"/>
    <w:rsid w:val="008122E8"/>
    <w:rsid w:val="0081232C"/>
    <w:rsid w:val="00812392"/>
    <w:rsid w:val="008123BC"/>
    <w:rsid w:val="00812520"/>
    <w:rsid w:val="008125DE"/>
    <w:rsid w:val="00812657"/>
    <w:rsid w:val="0081282D"/>
    <w:rsid w:val="008129C4"/>
    <w:rsid w:val="00812A84"/>
    <w:rsid w:val="00813167"/>
    <w:rsid w:val="008131E4"/>
    <w:rsid w:val="008132F6"/>
    <w:rsid w:val="008133D7"/>
    <w:rsid w:val="00813574"/>
    <w:rsid w:val="008135AF"/>
    <w:rsid w:val="0081365D"/>
    <w:rsid w:val="0081371C"/>
    <w:rsid w:val="00813733"/>
    <w:rsid w:val="0081373A"/>
    <w:rsid w:val="00813C14"/>
    <w:rsid w:val="00813EDB"/>
    <w:rsid w:val="008142F1"/>
    <w:rsid w:val="00814501"/>
    <w:rsid w:val="00814550"/>
    <w:rsid w:val="0081455B"/>
    <w:rsid w:val="00814630"/>
    <w:rsid w:val="008147BE"/>
    <w:rsid w:val="0081489D"/>
    <w:rsid w:val="00814BE3"/>
    <w:rsid w:val="00815078"/>
    <w:rsid w:val="008150BB"/>
    <w:rsid w:val="0081538B"/>
    <w:rsid w:val="0081587B"/>
    <w:rsid w:val="00815913"/>
    <w:rsid w:val="0081614C"/>
    <w:rsid w:val="00816513"/>
    <w:rsid w:val="00816716"/>
    <w:rsid w:val="00816C84"/>
    <w:rsid w:val="00816D06"/>
    <w:rsid w:val="00816F90"/>
    <w:rsid w:val="00816FF2"/>
    <w:rsid w:val="0081708D"/>
    <w:rsid w:val="008174FE"/>
    <w:rsid w:val="00817539"/>
    <w:rsid w:val="00817596"/>
    <w:rsid w:val="008175B0"/>
    <w:rsid w:val="0081797B"/>
    <w:rsid w:val="0081798B"/>
    <w:rsid w:val="00817B59"/>
    <w:rsid w:val="00817B83"/>
    <w:rsid w:val="00817BE6"/>
    <w:rsid w:val="00817C13"/>
    <w:rsid w:val="0082052E"/>
    <w:rsid w:val="0082061E"/>
    <w:rsid w:val="0082075B"/>
    <w:rsid w:val="00820907"/>
    <w:rsid w:val="00820942"/>
    <w:rsid w:val="00820D48"/>
    <w:rsid w:val="00820FFA"/>
    <w:rsid w:val="00821025"/>
    <w:rsid w:val="008210F6"/>
    <w:rsid w:val="008212A3"/>
    <w:rsid w:val="00821318"/>
    <w:rsid w:val="00821326"/>
    <w:rsid w:val="0082148B"/>
    <w:rsid w:val="00821704"/>
    <w:rsid w:val="008219C1"/>
    <w:rsid w:val="00821E23"/>
    <w:rsid w:val="00821E4A"/>
    <w:rsid w:val="00821FE5"/>
    <w:rsid w:val="008223B0"/>
    <w:rsid w:val="0082259B"/>
    <w:rsid w:val="00822E22"/>
    <w:rsid w:val="00822FE8"/>
    <w:rsid w:val="008232AB"/>
    <w:rsid w:val="0082348A"/>
    <w:rsid w:val="00823929"/>
    <w:rsid w:val="008239DD"/>
    <w:rsid w:val="008239EF"/>
    <w:rsid w:val="00823C09"/>
    <w:rsid w:val="00823C30"/>
    <w:rsid w:val="00823DD3"/>
    <w:rsid w:val="00824770"/>
    <w:rsid w:val="00824D68"/>
    <w:rsid w:val="00824DAF"/>
    <w:rsid w:val="00824F50"/>
    <w:rsid w:val="00825045"/>
    <w:rsid w:val="008250B4"/>
    <w:rsid w:val="00825179"/>
    <w:rsid w:val="008252E5"/>
    <w:rsid w:val="008253F9"/>
    <w:rsid w:val="00825706"/>
    <w:rsid w:val="00825723"/>
    <w:rsid w:val="0082577A"/>
    <w:rsid w:val="0082598D"/>
    <w:rsid w:val="00825991"/>
    <w:rsid w:val="00825A2B"/>
    <w:rsid w:val="00825B41"/>
    <w:rsid w:val="00825D70"/>
    <w:rsid w:val="0082609A"/>
    <w:rsid w:val="00826526"/>
    <w:rsid w:val="00826581"/>
    <w:rsid w:val="008266B7"/>
    <w:rsid w:val="008267F4"/>
    <w:rsid w:val="00826A52"/>
    <w:rsid w:val="00826E72"/>
    <w:rsid w:val="0082721F"/>
    <w:rsid w:val="00827296"/>
    <w:rsid w:val="0082760F"/>
    <w:rsid w:val="008277FC"/>
    <w:rsid w:val="008279A0"/>
    <w:rsid w:val="00827A0C"/>
    <w:rsid w:val="00827A88"/>
    <w:rsid w:val="00827EA1"/>
    <w:rsid w:val="008303EE"/>
    <w:rsid w:val="00830427"/>
    <w:rsid w:val="00830954"/>
    <w:rsid w:val="00830B77"/>
    <w:rsid w:val="00830CAB"/>
    <w:rsid w:val="0083125E"/>
    <w:rsid w:val="0083127A"/>
    <w:rsid w:val="008313B9"/>
    <w:rsid w:val="00831712"/>
    <w:rsid w:val="00831E84"/>
    <w:rsid w:val="00831F38"/>
    <w:rsid w:val="00831F3B"/>
    <w:rsid w:val="00832147"/>
    <w:rsid w:val="008325CF"/>
    <w:rsid w:val="008326AD"/>
    <w:rsid w:val="00832773"/>
    <w:rsid w:val="00832778"/>
    <w:rsid w:val="00832877"/>
    <w:rsid w:val="00832A01"/>
    <w:rsid w:val="00832AA2"/>
    <w:rsid w:val="00832AA5"/>
    <w:rsid w:val="00832D49"/>
    <w:rsid w:val="00832EC5"/>
    <w:rsid w:val="00833115"/>
    <w:rsid w:val="008335E0"/>
    <w:rsid w:val="00833626"/>
    <w:rsid w:val="0083371C"/>
    <w:rsid w:val="00833A8F"/>
    <w:rsid w:val="00833C7E"/>
    <w:rsid w:val="00833CFC"/>
    <w:rsid w:val="00833D30"/>
    <w:rsid w:val="00833D85"/>
    <w:rsid w:val="00833E25"/>
    <w:rsid w:val="00833E3B"/>
    <w:rsid w:val="00833F1C"/>
    <w:rsid w:val="00833F24"/>
    <w:rsid w:val="00834022"/>
    <w:rsid w:val="008341A9"/>
    <w:rsid w:val="00834208"/>
    <w:rsid w:val="00834503"/>
    <w:rsid w:val="00834B61"/>
    <w:rsid w:val="00834BB1"/>
    <w:rsid w:val="00834BE3"/>
    <w:rsid w:val="00834BF5"/>
    <w:rsid w:val="00834C08"/>
    <w:rsid w:val="00834C83"/>
    <w:rsid w:val="00834F23"/>
    <w:rsid w:val="00834FC1"/>
    <w:rsid w:val="0083501F"/>
    <w:rsid w:val="008351D3"/>
    <w:rsid w:val="0083546D"/>
    <w:rsid w:val="00835776"/>
    <w:rsid w:val="00835839"/>
    <w:rsid w:val="0083587B"/>
    <w:rsid w:val="008359EB"/>
    <w:rsid w:val="00835FC7"/>
    <w:rsid w:val="00836215"/>
    <w:rsid w:val="00836217"/>
    <w:rsid w:val="008367EF"/>
    <w:rsid w:val="008367F4"/>
    <w:rsid w:val="0083696F"/>
    <w:rsid w:val="00836AD5"/>
    <w:rsid w:val="00836BC1"/>
    <w:rsid w:val="00836BE8"/>
    <w:rsid w:val="00836C35"/>
    <w:rsid w:val="00836D81"/>
    <w:rsid w:val="00837086"/>
    <w:rsid w:val="008373DC"/>
    <w:rsid w:val="00837641"/>
    <w:rsid w:val="0083776A"/>
    <w:rsid w:val="008378A1"/>
    <w:rsid w:val="00837938"/>
    <w:rsid w:val="00837AF1"/>
    <w:rsid w:val="00837BFC"/>
    <w:rsid w:val="00837EEC"/>
    <w:rsid w:val="00837F0C"/>
    <w:rsid w:val="00837F1E"/>
    <w:rsid w:val="00837F76"/>
    <w:rsid w:val="0084088C"/>
    <w:rsid w:val="008408CB"/>
    <w:rsid w:val="00840AFF"/>
    <w:rsid w:val="00840C34"/>
    <w:rsid w:val="0084176C"/>
    <w:rsid w:val="008418D0"/>
    <w:rsid w:val="008419BC"/>
    <w:rsid w:val="00841A4A"/>
    <w:rsid w:val="00841E08"/>
    <w:rsid w:val="00842063"/>
    <w:rsid w:val="008420FE"/>
    <w:rsid w:val="0084230C"/>
    <w:rsid w:val="008424A1"/>
    <w:rsid w:val="00842526"/>
    <w:rsid w:val="008427E7"/>
    <w:rsid w:val="008428B5"/>
    <w:rsid w:val="00842A02"/>
    <w:rsid w:val="00842C63"/>
    <w:rsid w:val="008432D1"/>
    <w:rsid w:val="0084371D"/>
    <w:rsid w:val="00843B95"/>
    <w:rsid w:val="00843DD8"/>
    <w:rsid w:val="008440DC"/>
    <w:rsid w:val="0084421F"/>
    <w:rsid w:val="008442CD"/>
    <w:rsid w:val="00844905"/>
    <w:rsid w:val="008449A4"/>
    <w:rsid w:val="008449F1"/>
    <w:rsid w:val="00844A94"/>
    <w:rsid w:val="00844D46"/>
    <w:rsid w:val="00844E63"/>
    <w:rsid w:val="00844E82"/>
    <w:rsid w:val="008450B6"/>
    <w:rsid w:val="008453B9"/>
    <w:rsid w:val="008457C9"/>
    <w:rsid w:val="00845B6E"/>
    <w:rsid w:val="00845B94"/>
    <w:rsid w:val="00845F5F"/>
    <w:rsid w:val="00845FF0"/>
    <w:rsid w:val="008462BB"/>
    <w:rsid w:val="008468D4"/>
    <w:rsid w:val="00846963"/>
    <w:rsid w:val="00846A2F"/>
    <w:rsid w:val="00846D09"/>
    <w:rsid w:val="00846EBA"/>
    <w:rsid w:val="00846FE2"/>
    <w:rsid w:val="008471B8"/>
    <w:rsid w:val="0084753F"/>
    <w:rsid w:val="008476F8"/>
    <w:rsid w:val="00847960"/>
    <w:rsid w:val="00847CD6"/>
    <w:rsid w:val="00847D88"/>
    <w:rsid w:val="00850377"/>
    <w:rsid w:val="0085051B"/>
    <w:rsid w:val="00850698"/>
    <w:rsid w:val="008506A7"/>
    <w:rsid w:val="008507E7"/>
    <w:rsid w:val="00850974"/>
    <w:rsid w:val="00850BA8"/>
    <w:rsid w:val="00850C94"/>
    <w:rsid w:val="00850F22"/>
    <w:rsid w:val="00850FEA"/>
    <w:rsid w:val="0085115E"/>
    <w:rsid w:val="0085131F"/>
    <w:rsid w:val="008519D4"/>
    <w:rsid w:val="00851BA5"/>
    <w:rsid w:val="00851C23"/>
    <w:rsid w:val="00851C3A"/>
    <w:rsid w:val="00851C8B"/>
    <w:rsid w:val="00851CDB"/>
    <w:rsid w:val="00851DB9"/>
    <w:rsid w:val="00852103"/>
    <w:rsid w:val="00852306"/>
    <w:rsid w:val="00852381"/>
    <w:rsid w:val="008523BD"/>
    <w:rsid w:val="008527B9"/>
    <w:rsid w:val="00852869"/>
    <w:rsid w:val="008528EB"/>
    <w:rsid w:val="00852AD7"/>
    <w:rsid w:val="00852BD9"/>
    <w:rsid w:val="00852C6B"/>
    <w:rsid w:val="00852E35"/>
    <w:rsid w:val="00852F72"/>
    <w:rsid w:val="00853679"/>
    <w:rsid w:val="00853854"/>
    <w:rsid w:val="00853882"/>
    <w:rsid w:val="00853B59"/>
    <w:rsid w:val="00853C78"/>
    <w:rsid w:val="00853D8B"/>
    <w:rsid w:val="00853EBE"/>
    <w:rsid w:val="008540AD"/>
    <w:rsid w:val="00854188"/>
    <w:rsid w:val="0085460A"/>
    <w:rsid w:val="00854964"/>
    <w:rsid w:val="00854D78"/>
    <w:rsid w:val="00854E1C"/>
    <w:rsid w:val="0085507D"/>
    <w:rsid w:val="008552DD"/>
    <w:rsid w:val="00855726"/>
    <w:rsid w:val="00855971"/>
    <w:rsid w:val="0085622D"/>
    <w:rsid w:val="008563D5"/>
    <w:rsid w:val="008565C6"/>
    <w:rsid w:val="00856846"/>
    <w:rsid w:val="008568C7"/>
    <w:rsid w:val="00856993"/>
    <w:rsid w:val="00856BC6"/>
    <w:rsid w:val="00856FFA"/>
    <w:rsid w:val="0085717C"/>
    <w:rsid w:val="00857193"/>
    <w:rsid w:val="008579B7"/>
    <w:rsid w:val="008601FD"/>
    <w:rsid w:val="00860283"/>
    <w:rsid w:val="00860618"/>
    <w:rsid w:val="00860885"/>
    <w:rsid w:val="00860BB9"/>
    <w:rsid w:val="00861049"/>
    <w:rsid w:val="00861173"/>
    <w:rsid w:val="0086126C"/>
    <w:rsid w:val="008612CB"/>
    <w:rsid w:val="00861562"/>
    <w:rsid w:val="00861636"/>
    <w:rsid w:val="008617C5"/>
    <w:rsid w:val="00861A18"/>
    <w:rsid w:val="00861CAA"/>
    <w:rsid w:val="00861CCB"/>
    <w:rsid w:val="00861CD4"/>
    <w:rsid w:val="00861E0C"/>
    <w:rsid w:val="00861FB2"/>
    <w:rsid w:val="008620BE"/>
    <w:rsid w:val="008620CD"/>
    <w:rsid w:val="00862157"/>
    <w:rsid w:val="00862159"/>
    <w:rsid w:val="008626C4"/>
    <w:rsid w:val="0086276B"/>
    <w:rsid w:val="0086278D"/>
    <w:rsid w:val="008627B7"/>
    <w:rsid w:val="00862808"/>
    <w:rsid w:val="00862BF9"/>
    <w:rsid w:val="00862CE8"/>
    <w:rsid w:val="00862D5F"/>
    <w:rsid w:val="008634E1"/>
    <w:rsid w:val="008636DA"/>
    <w:rsid w:val="00863767"/>
    <w:rsid w:val="00863850"/>
    <w:rsid w:val="00863869"/>
    <w:rsid w:val="00863C8A"/>
    <w:rsid w:val="00863CA7"/>
    <w:rsid w:val="00863CC5"/>
    <w:rsid w:val="00864352"/>
    <w:rsid w:val="0086445D"/>
    <w:rsid w:val="0086454F"/>
    <w:rsid w:val="0086497E"/>
    <w:rsid w:val="008649E7"/>
    <w:rsid w:val="008649F3"/>
    <w:rsid w:val="00864BA9"/>
    <w:rsid w:val="00864D7B"/>
    <w:rsid w:val="00864E07"/>
    <w:rsid w:val="008655C6"/>
    <w:rsid w:val="008658E3"/>
    <w:rsid w:val="00865B6D"/>
    <w:rsid w:val="00866053"/>
    <w:rsid w:val="00866492"/>
    <w:rsid w:val="008667AA"/>
    <w:rsid w:val="008667B9"/>
    <w:rsid w:val="00866C87"/>
    <w:rsid w:val="008671E1"/>
    <w:rsid w:val="00867514"/>
    <w:rsid w:val="0086766E"/>
    <w:rsid w:val="00867986"/>
    <w:rsid w:val="00867B99"/>
    <w:rsid w:val="00867E59"/>
    <w:rsid w:val="00867FA2"/>
    <w:rsid w:val="0087003D"/>
    <w:rsid w:val="0087054F"/>
    <w:rsid w:val="008705AD"/>
    <w:rsid w:val="008707F3"/>
    <w:rsid w:val="00870D0E"/>
    <w:rsid w:val="00870EF1"/>
    <w:rsid w:val="00871741"/>
    <w:rsid w:val="008719D3"/>
    <w:rsid w:val="00872034"/>
    <w:rsid w:val="008721BE"/>
    <w:rsid w:val="008722D5"/>
    <w:rsid w:val="0087234D"/>
    <w:rsid w:val="00872676"/>
    <w:rsid w:val="0087283B"/>
    <w:rsid w:val="00872893"/>
    <w:rsid w:val="00872B63"/>
    <w:rsid w:val="00872F52"/>
    <w:rsid w:val="00872F8A"/>
    <w:rsid w:val="00873091"/>
    <w:rsid w:val="008730EC"/>
    <w:rsid w:val="00873291"/>
    <w:rsid w:val="00873444"/>
    <w:rsid w:val="008734F8"/>
    <w:rsid w:val="008738D3"/>
    <w:rsid w:val="008739CB"/>
    <w:rsid w:val="00873A7D"/>
    <w:rsid w:val="00873AB7"/>
    <w:rsid w:val="00873B0E"/>
    <w:rsid w:val="00873B83"/>
    <w:rsid w:val="00873BC4"/>
    <w:rsid w:val="00873E2E"/>
    <w:rsid w:val="00873E70"/>
    <w:rsid w:val="00873EAA"/>
    <w:rsid w:val="0087436A"/>
    <w:rsid w:val="00874A2A"/>
    <w:rsid w:val="00874CEA"/>
    <w:rsid w:val="00874DA7"/>
    <w:rsid w:val="00874E21"/>
    <w:rsid w:val="00875239"/>
    <w:rsid w:val="00875496"/>
    <w:rsid w:val="0087551A"/>
    <w:rsid w:val="0087567B"/>
    <w:rsid w:val="00875845"/>
    <w:rsid w:val="00875AE0"/>
    <w:rsid w:val="00875C48"/>
    <w:rsid w:val="00875E84"/>
    <w:rsid w:val="008760F5"/>
    <w:rsid w:val="0087610A"/>
    <w:rsid w:val="0087610E"/>
    <w:rsid w:val="00876209"/>
    <w:rsid w:val="008762A0"/>
    <w:rsid w:val="00876768"/>
    <w:rsid w:val="00876975"/>
    <w:rsid w:val="00876C40"/>
    <w:rsid w:val="00876D19"/>
    <w:rsid w:val="00876F84"/>
    <w:rsid w:val="00877210"/>
    <w:rsid w:val="008772E4"/>
    <w:rsid w:val="008774CF"/>
    <w:rsid w:val="0087756A"/>
    <w:rsid w:val="00877906"/>
    <w:rsid w:val="008779D1"/>
    <w:rsid w:val="008779E0"/>
    <w:rsid w:val="00877E4E"/>
    <w:rsid w:val="00877FC4"/>
    <w:rsid w:val="008802B2"/>
    <w:rsid w:val="008805D2"/>
    <w:rsid w:val="008806A7"/>
    <w:rsid w:val="008806BA"/>
    <w:rsid w:val="00880803"/>
    <w:rsid w:val="00880C5F"/>
    <w:rsid w:val="00880DBE"/>
    <w:rsid w:val="00880F65"/>
    <w:rsid w:val="00881123"/>
    <w:rsid w:val="008812B0"/>
    <w:rsid w:val="0088138E"/>
    <w:rsid w:val="008818EF"/>
    <w:rsid w:val="00881A89"/>
    <w:rsid w:val="00881BCE"/>
    <w:rsid w:val="00881F29"/>
    <w:rsid w:val="00881FC7"/>
    <w:rsid w:val="00882090"/>
    <w:rsid w:val="00882173"/>
    <w:rsid w:val="008821F5"/>
    <w:rsid w:val="00882380"/>
    <w:rsid w:val="0088239D"/>
    <w:rsid w:val="0088240E"/>
    <w:rsid w:val="00882421"/>
    <w:rsid w:val="00882558"/>
    <w:rsid w:val="008825CE"/>
    <w:rsid w:val="00882920"/>
    <w:rsid w:val="00882A04"/>
    <w:rsid w:val="00882BD8"/>
    <w:rsid w:val="00882DD4"/>
    <w:rsid w:val="00882F4F"/>
    <w:rsid w:val="008838BD"/>
    <w:rsid w:val="00883A3D"/>
    <w:rsid w:val="00883BB4"/>
    <w:rsid w:val="00883BE1"/>
    <w:rsid w:val="00884126"/>
    <w:rsid w:val="00884294"/>
    <w:rsid w:val="00884295"/>
    <w:rsid w:val="00884371"/>
    <w:rsid w:val="008845CF"/>
    <w:rsid w:val="00884790"/>
    <w:rsid w:val="00884B26"/>
    <w:rsid w:val="00884DD9"/>
    <w:rsid w:val="00885451"/>
    <w:rsid w:val="0088550E"/>
    <w:rsid w:val="00885D60"/>
    <w:rsid w:val="00885E32"/>
    <w:rsid w:val="00885F58"/>
    <w:rsid w:val="008867DD"/>
    <w:rsid w:val="00886915"/>
    <w:rsid w:val="00886984"/>
    <w:rsid w:val="00886AEE"/>
    <w:rsid w:val="00886DD9"/>
    <w:rsid w:val="00886FF2"/>
    <w:rsid w:val="00887329"/>
    <w:rsid w:val="00887417"/>
    <w:rsid w:val="008874FC"/>
    <w:rsid w:val="008878A6"/>
    <w:rsid w:val="008878C9"/>
    <w:rsid w:val="00887940"/>
    <w:rsid w:val="00887A17"/>
    <w:rsid w:val="00887D06"/>
    <w:rsid w:val="00887E77"/>
    <w:rsid w:val="00890829"/>
    <w:rsid w:val="00890856"/>
    <w:rsid w:val="008908DB"/>
    <w:rsid w:val="008910A2"/>
    <w:rsid w:val="008913F6"/>
    <w:rsid w:val="00891413"/>
    <w:rsid w:val="00891587"/>
    <w:rsid w:val="008917D7"/>
    <w:rsid w:val="00891811"/>
    <w:rsid w:val="00891A5E"/>
    <w:rsid w:val="00891A66"/>
    <w:rsid w:val="00891D87"/>
    <w:rsid w:val="00891EA9"/>
    <w:rsid w:val="00891F61"/>
    <w:rsid w:val="008922BA"/>
    <w:rsid w:val="00892454"/>
    <w:rsid w:val="0089245D"/>
    <w:rsid w:val="008924E2"/>
    <w:rsid w:val="008926C1"/>
    <w:rsid w:val="00892911"/>
    <w:rsid w:val="008933B9"/>
    <w:rsid w:val="008933DD"/>
    <w:rsid w:val="00893443"/>
    <w:rsid w:val="008934A8"/>
    <w:rsid w:val="00893634"/>
    <w:rsid w:val="00893738"/>
    <w:rsid w:val="008937DD"/>
    <w:rsid w:val="00893910"/>
    <w:rsid w:val="0089398C"/>
    <w:rsid w:val="008939E2"/>
    <w:rsid w:val="00893DAA"/>
    <w:rsid w:val="0089404B"/>
    <w:rsid w:val="00894070"/>
    <w:rsid w:val="008941FD"/>
    <w:rsid w:val="0089436D"/>
    <w:rsid w:val="008943EA"/>
    <w:rsid w:val="0089451E"/>
    <w:rsid w:val="00894568"/>
    <w:rsid w:val="008945FD"/>
    <w:rsid w:val="00894A8B"/>
    <w:rsid w:val="00894AE8"/>
    <w:rsid w:val="00894FB7"/>
    <w:rsid w:val="0089512F"/>
    <w:rsid w:val="0089528D"/>
    <w:rsid w:val="00895E67"/>
    <w:rsid w:val="00895FCD"/>
    <w:rsid w:val="0089603A"/>
    <w:rsid w:val="008960EB"/>
    <w:rsid w:val="008962F9"/>
    <w:rsid w:val="0089645A"/>
    <w:rsid w:val="00896769"/>
    <w:rsid w:val="00896787"/>
    <w:rsid w:val="008967E9"/>
    <w:rsid w:val="00896896"/>
    <w:rsid w:val="00896933"/>
    <w:rsid w:val="00896B2A"/>
    <w:rsid w:val="00896C91"/>
    <w:rsid w:val="00896DD2"/>
    <w:rsid w:val="00896E38"/>
    <w:rsid w:val="00896E9B"/>
    <w:rsid w:val="00897138"/>
    <w:rsid w:val="00897313"/>
    <w:rsid w:val="00897368"/>
    <w:rsid w:val="008974D1"/>
    <w:rsid w:val="00897557"/>
    <w:rsid w:val="00897C2E"/>
    <w:rsid w:val="00897D3B"/>
    <w:rsid w:val="00897FE3"/>
    <w:rsid w:val="008A0063"/>
    <w:rsid w:val="008A02D8"/>
    <w:rsid w:val="008A06A7"/>
    <w:rsid w:val="008A07CD"/>
    <w:rsid w:val="008A080B"/>
    <w:rsid w:val="008A09D4"/>
    <w:rsid w:val="008A0B3D"/>
    <w:rsid w:val="008A0FDC"/>
    <w:rsid w:val="008A113C"/>
    <w:rsid w:val="008A11F2"/>
    <w:rsid w:val="008A14A9"/>
    <w:rsid w:val="008A1903"/>
    <w:rsid w:val="008A1C5D"/>
    <w:rsid w:val="008A1C88"/>
    <w:rsid w:val="008A1D5C"/>
    <w:rsid w:val="008A1E81"/>
    <w:rsid w:val="008A28A7"/>
    <w:rsid w:val="008A28B5"/>
    <w:rsid w:val="008A28CD"/>
    <w:rsid w:val="008A2B44"/>
    <w:rsid w:val="008A2DD5"/>
    <w:rsid w:val="008A2E02"/>
    <w:rsid w:val="008A2F4A"/>
    <w:rsid w:val="008A32AA"/>
    <w:rsid w:val="008A33E1"/>
    <w:rsid w:val="008A350A"/>
    <w:rsid w:val="008A3731"/>
    <w:rsid w:val="008A3B28"/>
    <w:rsid w:val="008A3B5B"/>
    <w:rsid w:val="008A3CE6"/>
    <w:rsid w:val="008A3EA3"/>
    <w:rsid w:val="008A3FCD"/>
    <w:rsid w:val="008A40D0"/>
    <w:rsid w:val="008A4404"/>
    <w:rsid w:val="008A455B"/>
    <w:rsid w:val="008A4736"/>
    <w:rsid w:val="008A489F"/>
    <w:rsid w:val="008A4910"/>
    <w:rsid w:val="008A49E9"/>
    <w:rsid w:val="008A4C59"/>
    <w:rsid w:val="008A4D1B"/>
    <w:rsid w:val="008A4F6F"/>
    <w:rsid w:val="008A53F0"/>
    <w:rsid w:val="008A5496"/>
    <w:rsid w:val="008A5526"/>
    <w:rsid w:val="008A59F4"/>
    <w:rsid w:val="008A5BEF"/>
    <w:rsid w:val="008A5DBB"/>
    <w:rsid w:val="008A5FAB"/>
    <w:rsid w:val="008A60E5"/>
    <w:rsid w:val="008A62A0"/>
    <w:rsid w:val="008A635A"/>
    <w:rsid w:val="008A6586"/>
    <w:rsid w:val="008A6643"/>
    <w:rsid w:val="008A674B"/>
    <w:rsid w:val="008A67CD"/>
    <w:rsid w:val="008A6840"/>
    <w:rsid w:val="008A6A3A"/>
    <w:rsid w:val="008A6AC8"/>
    <w:rsid w:val="008A7185"/>
    <w:rsid w:val="008A734A"/>
    <w:rsid w:val="008A73B0"/>
    <w:rsid w:val="008A79DF"/>
    <w:rsid w:val="008A7A1B"/>
    <w:rsid w:val="008A7B72"/>
    <w:rsid w:val="008B0263"/>
    <w:rsid w:val="008B0329"/>
    <w:rsid w:val="008B03DD"/>
    <w:rsid w:val="008B056C"/>
    <w:rsid w:val="008B0B32"/>
    <w:rsid w:val="008B11C6"/>
    <w:rsid w:val="008B1571"/>
    <w:rsid w:val="008B15AB"/>
    <w:rsid w:val="008B1941"/>
    <w:rsid w:val="008B1AFB"/>
    <w:rsid w:val="008B1E0A"/>
    <w:rsid w:val="008B1E52"/>
    <w:rsid w:val="008B1E62"/>
    <w:rsid w:val="008B1E7B"/>
    <w:rsid w:val="008B1E7D"/>
    <w:rsid w:val="008B2165"/>
    <w:rsid w:val="008B21EA"/>
    <w:rsid w:val="008B2456"/>
    <w:rsid w:val="008B261A"/>
    <w:rsid w:val="008B2700"/>
    <w:rsid w:val="008B2C1F"/>
    <w:rsid w:val="008B2CEA"/>
    <w:rsid w:val="008B30AC"/>
    <w:rsid w:val="008B3403"/>
    <w:rsid w:val="008B3806"/>
    <w:rsid w:val="008B380F"/>
    <w:rsid w:val="008B396F"/>
    <w:rsid w:val="008B3ABC"/>
    <w:rsid w:val="008B3B2F"/>
    <w:rsid w:val="008B3C00"/>
    <w:rsid w:val="008B3CB2"/>
    <w:rsid w:val="008B3DD5"/>
    <w:rsid w:val="008B3FE2"/>
    <w:rsid w:val="008B4243"/>
    <w:rsid w:val="008B43E0"/>
    <w:rsid w:val="008B4478"/>
    <w:rsid w:val="008B4610"/>
    <w:rsid w:val="008B4CE9"/>
    <w:rsid w:val="008B501B"/>
    <w:rsid w:val="008B502E"/>
    <w:rsid w:val="008B51B3"/>
    <w:rsid w:val="008B51DC"/>
    <w:rsid w:val="008B542B"/>
    <w:rsid w:val="008B54CE"/>
    <w:rsid w:val="008B5649"/>
    <w:rsid w:val="008B57BB"/>
    <w:rsid w:val="008B57CB"/>
    <w:rsid w:val="008B5B3D"/>
    <w:rsid w:val="008B5B8D"/>
    <w:rsid w:val="008B5CBC"/>
    <w:rsid w:val="008B5D2B"/>
    <w:rsid w:val="008B5D84"/>
    <w:rsid w:val="008B6104"/>
    <w:rsid w:val="008B645C"/>
    <w:rsid w:val="008B6513"/>
    <w:rsid w:val="008B6C9B"/>
    <w:rsid w:val="008B6F34"/>
    <w:rsid w:val="008B6F63"/>
    <w:rsid w:val="008B70D0"/>
    <w:rsid w:val="008B70DF"/>
    <w:rsid w:val="008B7110"/>
    <w:rsid w:val="008B71C8"/>
    <w:rsid w:val="008B7321"/>
    <w:rsid w:val="008B74DF"/>
    <w:rsid w:val="008B7817"/>
    <w:rsid w:val="008B797E"/>
    <w:rsid w:val="008B798F"/>
    <w:rsid w:val="008B7C0B"/>
    <w:rsid w:val="008C03B0"/>
    <w:rsid w:val="008C057C"/>
    <w:rsid w:val="008C0BE8"/>
    <w:rsid w:val="008C1390"/>
    <w:rsid w:val="008C181E"/>
    <w:rsid w:val="008C1956"/>
    <w:rsid w:val="008C1B8D"/>
    <w:rsid w:val="008C1CE9"/>
    <w:rsid w:val="008C1E53"/>
    <w:rsid w:val="008C1F1E"/>
    <w:rsid w:val="008C1FBB"/>
    <w:rsid w:val="008C1FC5"/>
    <w:rsid w:val="008C2707"/>
    <w:rsid w:val="008C2B9A"/>
    <w:rsid w:val="008C2E2D"/>
    <w:rsid w:val="008C2F44"/>
    <w:rsid w:val="008C2FF3"/>
    <w:rsid w:val="008C301E"/>
    <w:rsid w:val="008C30C4"/>
    <w:rsid w:val="008C351F"/>
    <w:rsid w:val="008C361A"/>
    <w:rsid w:val="008C3694"/>
    <w:rsid w:val="008C3782"/>
    <w:rsid w:val="008C3930"/>
    <w:rsid w:val="008C399E"/>
    <w:rsid w:val="008C3C80"/>
    <w:rsid w:val="008C3DB9"/>
    <w:rsid w:val="008C411D"/>
    <w:rsid w:val="008C436A"/>
    <w:rsid w:val="008C4447"/>
    <w:rsid w:val="008C4916"/>
    <w:rsid w:val="008C4B99"/>
    <w:rsid w:val="008C4B9A"/>
    <w:rsid w:val="008C4FC9"/>
    <w:rsid w:val="008C50AC"/>
    <w:rsid w:val="008C51CB"/>
    <w:rsid w:val="008C5308"/>
    <w:rsid w:val="008C5388"/>
    <w:rsid w:val="008C5500"/>
    <w:rsid w:val="008C594F"/>
    <w:rsid w:val="008C61C1"/>
    <w:rsid w:val="008C646A"/>
    <w:rsid w:val="008C6573"/>
    <w:rsid w:val="008C6661"/>
    <w:rsid w:val="008C6737"/>
    <w:rsid w:val="008C6A5D"/>
    <w:rsid w:val="008C6C42"/>
    <w:rsid w:val="008C6CDA"/>
    <w:rsid w:val="008C7033"/>
    <w:rsid w:val="008C71BC"/>
    <w:rsid w:val="008C7684"/>
    <w:rsid w:val="008C7796"/>
    <w:rsid w:val="008C77C3"/>
    <w:rsid w:val="008C793C"/>
    <w:rsid w:val="008D0027"/>
    <w:rsid w:val="008D002A"/>
    <w:rsid w:val="008D005E"/>
    <w:rsid w:val="008D018E"/>
    <w:rsid w:val="008D02BF"/>
    <w:rsid w:val="008D06A0"/>
    <w:rsid w:val="008D0902"/>
    <w:rsid w:val="008D0A29"/>
    <w:rsid w:val="008D0BD1"/>
    <w:rsid w:val="008D125A"/>
    <w:rsid w:val="008D1327"/>
    <w:rsid w:val="008D18A5"/>
    <w:rsid w:val="008D18A9"/>
    <w:rsid w:val="008D1A84"/>
    <w:rsid w:val="008D1CC4"/>
    <w:rsid w:val="008D1E46"/>
    <w:rsid w:val="008D1F6F"/>
    <w:rsid w:val="008D20FE"/>
    <w:rsid w:val="008D2114"/>
    <w:rsid w:val="008D2200"/>
    <w:rsid w:val="008D2333"/>
    <w:rsid w:val="008D2343"/>
    <w:rsid w:val="008D2AE5"/>
    <w:rsid w:val="008D2D51"/>
    <w:rsid w:val="008D2EFE"/>
    <w:rsid w:val="008D3459"/>
    <w:rsid w:val="008D3593"/>
    <w:rsid w:val="008D35DC"/>
    <w:rsid w:val="008D3D0F"/>
    <w:rsid w:val="008D3D54"/>
    <w:rsid w:val="008D3E37"/>
    <w:rsid w:val="008D42EE"/>
    <w:rsid w:val="008D42F1"/>
    <w:rsid w:val="008D4487"/>
    <w:rsid w:val="008D452F"/>
    <w:rsid w:val="008D49DE"/>
    <w:rsid w:val="008D4B3D"/>
    <w:rsid w:val="008D4B41"/>
    <w:rsid w:val="008D4B7E"/>
    <w:rsid w:val="008D4F47"/>
    <w:rsid w:val="008D52DD"/>
    <w:rsid w:val="008D5586"/>
    <w:rsid w:val="008D5696"/>
    <w:rsid w:val="008D56A7"/>
    <w:rsid w:val="008D591B"/>
    <w:rsid w:val="008D5E78"/>
    <w:rsid w:val="008D5E98"/>
    <w:rsid w:val="008D5F00"/>
    <w:rsid w:val="008D607C"/>
    <w:rsid w:val="008D6134"/>
    <w:rsid w:val="008D64AC"/>
    <w:rsid w:val="008D6B90"/>
    <w:rsid w:val="008D6C11"/>
    <w:rsid w:val="008D6E55"/>
    <w:rsid w:val="008D6EDB"/>
    <w:rsid w:val="008D6F73"/>
    <w:rsid w:val="008D7607"/>
    <w:rsid w:val="008D7792"/>
    <w:rsid w:val="008D7AE2"/>
    <w:rsid w:val="008D7B35"/>
    <w:rsid w:val="008D7C54"/>
    <w:rsid w:val="008D7F4F"/>
    <w:rsid w:val="008E01B2"/>
    <w:rsid w:val="008E05DA"/>
    <w:rsid w:val="008E062C"/>
    <w:rsid w:val="008E06E7"/>
    <w:rsid w:val="008E098E"/>
    <w:rsid w:val="008E0CA9"/>
    <w:rsid w:val="008E0CD2"/>
    <w:rsid w:val="008E0F02"/>
    <w:rsid w:val="008E12FF"/>
    <w:rsid w:val="008E1731"/>
    <w:rsid w:val="008E1769"/>
    <w:rsid w:val="008E1CDF"/>
    <w:rsid w:val="008E1D55"/>
    <w:rsid w:val="008E1E67"/>
    <w:rsid w:val="008E1FE8"/>
    <w:rsid w:val="008E2192"/>
    <w:rsid w:val="008E23F3"/>
    <w:rsid w:val="008E2C28"/>
    <w:rsid w:val="008E2C8B"/>
    <w:rsid w:val="008E301C"/>
    <w:rsid w:val="008E30AB"/>
    <w:rsid w:val="008E33CC"/>
    <w:rsid w:val="008E341A"/>
    <w:rsid w:val="008E348F"/>
    <w:rsid w:val="008E349F"/>
    <w:rsid w:val="008E3731"/>
    <w:rsid w:val="008E38B2"/>
    <w:rsid w:val="008E3979"/>
    <w:rsid w:val="008E39BD"/>
    <w:rsid w:val="008E400E"/>
    <w:rsid w:val="008E420A"/>
    <w:rsid w:val="008E432D"/>
    <w:rsid w:val="008E43B4"/>
    <w:rsid w:val="008E44F7"/>
    <w:rsid w:val="008E45D9"/>
    <w:rsid w:val="008E4632"/>
    <w:rsid w:val="008E4857"/>
    <w:rsid w:val="008E485E"/>
    <w:rsid w:val="008E490A"/>
    <w:rsid w:val="008E4DC8"/>
    <w:rsid w:val="008E5074"/>
    <w:rsid w:val="008E5289"/>
    <w:rsid w:val="008E549A"/>
    <w:rsid w:val="008E599C"/>
    <w:rsid w:val="008E5D3A"/>
    <w:rsid w:val="008E61B0"/>
    <w:rsid w:val="008E61B5"/>
    <w:rsid w:val="008E6665"/>
    <w:rsid w:val="008E683B"/>
    <w:rsid w:val="008E6911"/>
    <w:rsid w:val="008E6D3B"/>
    <w:rsid w:val="008E6D62"/>
    <w:rsid w:val="008E6E01"/>
    <w:rsid w:val="008E6E1E"/>
    <w:rsid w:val="008E6F6E"/>
    <w:rsid w:val="008E7222"/>
    <w:rsid w:val="008E7322"/>
    <w:rsid w:val="008E7487"/>
    <w:rsid w:val="008E7556"/>
    <w:rsid w:val="008E76EA"/>
    <w:rsid w:val="008E7A49"/>
    <w:rsid w:val="008E7B86"/>
    <w:rsid w:val="008E7BC2"/>
    <w:rsid w:val="008E7C6B"/>
    <w:rsid w:val="008E7C78"/>
    <w:rsid w:val="008E7D8A"/>
    <w:rsid w:val="008E7D97"/>
    <w:rsid w:val="008E7DDA"/>
    <w:rsid w:val="008F00CB"/>
    <w:rsid w:val="008F00E5"/>
    <w:rsid w:val="008F0180"/>
    <w:rsid w:val="008F0191"/>
    <w:rsid w:val="008F028D"/>
    <w:rsid w:val="008F0487"/>
    <w:rsid w:val="008F057C"/>
    <w:rsid w:val="008F06D6"/>
    <w:rsid w:val="008F0831"/>
    <w:rsid w:val="008F09FA"/>
    <w:rsid w:val="008F0C49"/>
    <w:rsid w:val="008F12DB"/>
    <w:rsid w:val="008F1317"/>
    <w:rsid w:val="008F1373"/>
    <w:rsid w:val="008F1389"/>
    <w:rsid w:val="008F139B"/>
    <w:rsid w:val="008F177E"/>
    <w:rsid w:val="008F1DB6"/>
    <w:rsid w:val="008F2029"/>
    <w:rsid w:val="008F2089"/>
    <w:rsid w:val="008F226E"/>
    <w:rsid w:val="008F228F"/>
    <w:rsid w:val="008F26C2"/>
    <w:rsid w:val="008F2AE5"/>
    <w:rsid w:val="008F2BC1"/>
    <w:rsid w:val="008F31E9"/>
    <w:rsid w:val="008F342A"/>
    <w:rsid w:val="008F3589"/>
    <w:rsid w:val="008F37AB"/>
    <w:rsid w:val="008F3C16"/>
    <w:rsid w:val="008F3D3F"/>
    <w:rsid w:val="008F4080"/>
    <w:rsid w:val="008F41E4"/>
    <w:rsid w:val="008F4342"/>
    <w:rsid w:val="008F4685"/>
    <w:rsid w:val="008F4735"/>
    <w:rsid w:val="008F4CC0"/>
    <w:rsid w:val="008F557D"/>
    <w:rsid w:val="008F56E1"/>
    <w:rsid w:val="008F57B9"/>
    <w:rsid w:val="008F586B"/>
    <w:rsid w:val="008F5D1C"/>
    <w:rsid w:val="008F5FE2"/>
    <w:rsid w:val="008F6069"/>
    <w:rsid w:val="008F6255"/>
    <w:rsid w:val="008F64D0"/>
    <w:rsid w:val="008F64D8"/>
    <w:rsid w:val="008F6A17"/>
    <w:rsid w:val="008F6A7C"/>
    <w:rsid w:val="008F6D01"/>
    <w:rsid w:val="008F6D2F"/>
    <w:rsid w:val="008F6EDB"/>
    <w:rsid w:val="008F744F"/>
    <w:rsid w:val="008F77E3"/>
    <w:rsid w:val="008F780F"/>
    <w:rsid w:val="008F7A13"/>
    <w:rsid w:val="008F7CA0"/>
    <w:rsid w:val="00900099"/>
    <w:rsid w:val="00900235"/>
    <w:rsid w:val="009002AF"/>
    <w:rsid w:val="009006E6"/>
    <w:rsid w:val="00900A1B"/>
    <w:rsid w:val="00900AA2"/>
    <w:rsid w:val="00900C9E"/>
    <w:rsid w:val="00900E17"/>
    <w:rsid w:val="00900F5A"/>
    <w:rsid w:val="00900F63"/>
    <w:rsid w:val="0090111D"/>
    <w:rsid w:val="009013A6"/>
    <w:rsid w:val="0090156E"/>
    <w:rsid w:val="009015B0"/>
    <w:rsid w:val="0090186D"/>
    <w:rsid w:val="00901A92"/>
    <w:rsid w:val="00901CBF"/>
    <w:rsid w:val="0090215D"/>
    <w:rsid w:val="009022FC"/>
    <w:rsid w:val="00902584"/>
    <w:rsid w:val="00902791"/>
    <w:rsid w:val="009028B6"/>
    <w:rsid w:val="00902983"/>
    <w:rsid w:val="009029D6"/>
    <w:rsid w:val="00902A43"/>
    <w:rsid w:val="00902B7C"/>
    <w:rsid w:val="00902B82"/>
    <w:rsid w:val="00902BB9"/>
    <w:rsid w:val="00902F27"/>
    <w:rsid w:val="00902F66"/>
    <w:rsid w:val="00903144"/>
    <w:rsid w:val="009032CA"/>
    <w:rsid w:val="009035BD"/>
    <w:rsid w:val="0090364A"/>
    <w:rsid w:val="00903A50"/>
    <w:rsid w:val="00903E2B"/>
    <w:rsid w:val="00904232"/>
    <w:rsid w:val="009043E1"/>
    <w:rsid w:val="00904516"/>
    <w:rsid w:val="00904632"/>
    <w:rsid w:val="009047F9"/>
    <w:rsid w:val="00904B18"/>
    <w:rsid w:val="00904C6C"/>
    <w:rsid w:val="00904D83"/>
    <w:rsid w:val="00904ECD"/>
    <w:rsid w:val="0090506B"/>
    <w:rsid w:val="009050A6"/>
    <w:rsid w:val="009053FC"/>
    <w:rsid w:val="0090541F"/>
    <w:rsid w:val="009054E5"/>
    <w:rsid w:val="00905740"/>
    <w:rsid w:val="009059EF"/>
    <w:rsid w:val="00905A60"/>
    <w:rsid w:val="00905EEA"/>
    <w:rsid w:val="009063DE"/>
    <w:rsid w:val="00906561"/>
    <w:rsid w:val="009065DA"/>
    <w:rsid w:val="0090672A"/>
    <w:rsid w:val="009069E6"/>
    <w:rsid w:val="00906CB6"/>
    <w:rsid w:val="00906D15"/>
    <w:rsid w:val="00906D1A"/>
    <w:rsid w:val="0090721A"/>
    <w:rsid w:val="009072E3"/>
    <w:rsid w:val="00907624"/>
    <w:rsid w:val="00907947"/>
    <w:rsid w:val="00910145"/>
    <w:rsid w:val="0091041D"/>
    <w:rsid w:val="009106B1"/>
    <w:rsid w:val="00910A5C"/>
    <w:rsid w:val="00910C39"/>
    <w:rsid w:val="00910C67"/>
    <w:rsid w:val="00910DFA"/>
    <w:rsid w:val="00910E84"/>
    <w:rsid w:val="00911143"/>
    <w:rsid w:val="009111BF"/>
    <w:rsid w:val="009112FC"/>
    <w:rsid w:val="00911313"/>
    <w:rsid w:val="00911374"/>
    <w:rsid w:val="009114A7"/>
    <w:rsid w:val="00911B81"/>
    <w:rsid w:val="00911E68"/>
    <w:rsid w:val="00912A39"/>
    <w:rsid w:val="00912B91"/>
    <w:rsid w:val="00912CCA"/>
    <w:rsid w:val="00912CDF"/>
    <w:rsid w:val="0091311B"/>
    <w:rsid w:val="00913189"/>
    <w:rsid w:val="0091321A"/>
    <w:rsid w:val="0091396C"/>
    <w:rsid w:val="009139B1"/>
    <w:rsid w:val="00913A12"/>
    <w:rsid w:val="00914171"/>
    <w:rsid w:val="00914604"/>
    <w:rsid w:val="00914F83"/>
    <w:rsid w:val="009150A7"/>
    <w:rsid w:val="00915319"/>
    <w:rsid w:val="00915379"/>
    <w:rsid w:val="00915389"/>
    <w:rsid w:val="009153BD"/>
    <w:rsid w:val="009155CD"/>
    <w:rsid w:val="00915684"/>
    <w:rsid w:val="00915792"/>
    <w:rsid w:val="0091584C"/>
    <w:rsid w:val="00915A62"/>
    <w:rsid w:val="00915B70"/>
    <w:rsid w:val="00915D29"/>
    <w:rsid w:val="00915D5C"/>
    <w:rsid w:val="009161B1"/>
    <w:rsid w:val="00916398"/>
    <w:rsid w:val="009164AA"/>
    <w:rsid w:val="009167FC"/>
    <w:rsid w:val="009168AE"/>
    <w:rsid w:val="00916923"/>
    <w:rsid w:val="00916D75"/>
    <w:rsid w:val="00916E8A"/>
    <w:rsid w:val="00917171"/>
    <w:rsid w:val="00917241"/>
    <w:rsid w:val="00917412"/>
    <w:rsid w:val="00917512"/>
    <w:rsid w:val="0091757E"/>
    <w:rsid w:val="0091766A"/>
    <w:rsid w:val="00917D67"/>
    <w:rsid w:val="00917FED"/>
    <w:rsid w:val="009201B7"/>
    <w:rsid w:val="009202ED"/>
    <w:rsid w:val="00920455"/>
    <w:rsid w:val="00920882"/>
    <w:rsid w:val="00920A33"/>
    <w:rsid w:val="00920DBA"/>
    <w:rsid w:val="00920DEB"/>
    <w:rsid w:val="0092154A"/>
    <w:rsid w:val="00921557"/>
    <w:rsid w:val="009217F8"/>
    <w:rsid w:val="009218CA"/>
    <w:rsid w:val="0092211C"/>
    <w:rsid w:val="00922919"/>
    <w:rsid w:val="009229F5"/>
    <w:rsid w:val="00922E01"/>
    <w:rsid w:val="00922E37"/>
    <w:rsid w:val="0092349F"/>
    <w:rsid w:val="0092384F"/>
    <w:rsid w:val="0092397D"/>
    <w:rsid w:val="009239FD"/>
    <w:rsid w:val="00923A70"/>
    <w:rsid w:val="00923B10"/>
    <w:rsid w:val="00923B66"/>
    <w:rsid w:val="00923B6F"/>
    <w:rsid w:val="009247A1"/>
    <w:rsid w:val="00924A3D"/>
    <w:rsid w:val="00924E90"/>
    <w:rsid w:val="00924E97"/>
    <w:rsid w:val="00925063"/>
    <w:rsid w:val="0092542B"/>
    <w:rsid w:val="00925766"/>
    <w:rsid w:val="00925B81"/>
    <w:rsid w:val="0092611F"/>
    <w:rsid w:val="00926162"/>
    <w:rsid w:val="0092627E"/>
    <w:rsid w:val="009264C1"/>
    <w:rsid w:val="00926513"/>
    <w:rsid w:val="00926596"/>
    <w:rsid w:val="00926946"/>
    <w:rsid w:val="00926BAF"/>
    <w:rsid w:val="009271FA"/>
    <w:rsid w:val="00927237"/>
    <w:rsid w:val="00927961"/>
    <w:rsid w:val="009279C3"/>
    <w:rsid w:val="00927B0A"/>
    <w:rsid w:val="00927B37"/>
    <w:rsid w:val="00927CAB"/>
    <w:rsid w:val="00927CB6"/>
    <w:rsid w:val="00930026"/>
    <w:rsid w:val="009301F7"/>
    <w:rsid w:val="00930208"/>
    <w:rsid w:val="0093044E"/>
    <w:rsid w:val="00930643"/>
    <w:rsid w:val="00930762"/>
    <w:rsid w:val="0093084B"/>
    <w:rsid w:val="00930856"/>
    <w:rsid w:val="00930D8E"/>
    <w:rsid w:val="0093103B"/>
    <w:rsid w:val="009316B0"/>
    <w:rsid w:val="00931A65"/>
    <w:rsid w:val="00931AEF"/>
    <w:rsid w:val="00931B73"/>
    <w:rsid w:val="009320F2"/>
    <w:rsid w:val="00932109"/>
    <w:rsid w:val="00932CD2"/>
    <w:rsid w:val="00932D6D"/>
    <w:rsid w:val="00932DF0"/>
    <w:rsid w:val="00932E5E"/>
    <w:rsid w:val="00932E9B"/>
    <w:rsid w:val="009330EC"/>
    <w:rsid w:val="00933186"/>
    <w:rsid w:val="009331C7"/>
    <w:rsid w:val="009334AA"/>
    <w:rsid w:val="00933689"/>
    <w:rsid w:val="00933DC6"/>
    <w:rsid w:val="009341FD"/>
    <w:rsid w:val="00934261"/>
    <w:rsid w:val="009343B0"/>
    <w:rsid w:val="00934668"/>
    <w:rsid w:val="0093485E"/>
    <w:rsid w:val="00934A06"/>
    <w:rsid w:val="00934E68"/>
    <w:rsid w:val="00934F86"/>
    <w:rsid w:val="00935326"/>
    <w:rsid w:val="009353D4"/>
    <w:rsid w:val="009355E8"/>
    <w:rsid w:val="00935709"/>
    <w:rsid w:val="009358C3"/>
    <w:rsid w:val="00935B84"/>
    <w:rsid w:val="00935C93"/>
    <w:rsid w:val="00935E45"/>
    <w:rsid w:val="00936024"/>
    <w:rsid w:val="0093605D"/>
    <w:rsid w:val="0093627B"/>
    <w:rsid w:val="00936819"/>
    <w:rsid w:val="00936908"/>
    <w:rsid w:val="00936942"/>
    <w:rsid w:val="00936E92"/>
    <w:rsid w:val="00936EFC"/>
    <w:rsid w:val="00937379"/>
    <w:rsid w:val="00937565"/>
    <w:rsid w:val="0093769B"/>
    <w:rsid w:val="009376F5"/>
    <w:rsid w:val="00937716"/>
    <w:rsid w:val="009378B8"/>
    <w:rsid w:val="009379E0"/>
    <w:rsid w:val="00937ADF"/>
    <w:rsid w:val="00937B55"/>
    <w:rsid w:val="00937D53"/>
    <w:rsid w:val="009402A7"/>
    <w:rsid w:val="009403E0"/>
    <w:rsid w:val="009405BC"/>
    <w:rsid w:val="009405F2"/>
    <w:rsid w:val="009408CF"/>
    <w:rsid w:val="00940D84"/>
    <w:rsid w:val="009416B2"/>
    <w:rsid w:val="00941842"/>
    <w:rsid w:val="009418CC"/>
    <w:rsid w:val="00941ACD"/>
    <w:rsid w:val="00941B03"/>
    <w:rsid w:val="00941D48"/>
    <w:rsid w:val="00942360"/>
    <w:rsid w:val="00942373"/>
    <w:rsid w:val="009427E4"/>
    <w:rsid w:val="009429B8"/>
    <w:rsid w:val="00942C72"/>
    <w:rsid w:val="00942F2D"/>
    <w:rsid w:val="00943414"/>
    <w:rsid w:val="009437ED"/>
    <w:rsid w:val="009438EF"/>
    <w:rsid w:val="00943948"/>
    <w:rsid w:val="009439C1"/>
    <w:rsid w:val="00943AD9"/>
    <w:rsid w:val="00943BA2"/>
    <w:rsid w:val="00943D39"/>
    <w:rsid w:val="00943E9B"/>
    <w:rsid w:val="00944196"/>
    <w:rsid w:val="0094438C"/>
    <w:rsid w:val="009443AE"/>
    <w:rsid w:val="009445D1"/>
    <w:rsid w:val="00944794"/>
    <w:rsid w:val="00944A67"/>
    <w:rsid w:val="00944C48"/>
    <w:rsid w:val="00944F38"/>
    <w:rsid w:val="00945267"/>
    <w:rsid w:val="0094540E"/>
    <w:rsid w:val="00945745"/>
    <w:rsid w:val="0094576F"/>
    <w:rsid w:val="009457D1"/>
    <w:rsid w:val="00945AE7"/>
    <w:rsid w:val="00945C24"/>
    <w:rsid w:val="00945D6F"/>
    <w:rsid w:val="00945F64"/>
    <w:rsid w:val="00945F80"/>
    <w:rsid w:val="00945FFA"/>
    <w:rsid w:val="0094656C"/>
    <w:rsid w:val="0094690E"/>
    <w:rsid w:val="0094716B"/>
    <w:rsid w:val="00947426"/>
    <w:rsid w:val="0094789F"/>
    <w:rsid w:val="00947E26"/>
    <w:rsid w:val="00950036"/>
    <w:rsid w:val="009501CB"/>
    <w:rsid w:val="009504BD"/>
    <w:rsid w:val="0095051F"/>
    <w:rsid w:val="00950565"/>
    <w:rsid w:val="0095061E"/>
    <w:rsid w:val="0095089C"/>
    <w:rsid w:val="00950B0F"/>
    <w:rsid w:val="00950E33"/>
    <w:rsid w:val="0095107D"/>
    <w:rsid w:val="00951087"/>
    <w:rsid w:val="009513D6"/>
    <w:rsid w:val="0095195E"/>
    <w:rsid w:val="00951A33"/>
    <w:rsid w:val="00951CE9"/>
    <w:rsid w:val="00951DCB"/>
    <w:rsid w:val="009524C9"/>
    <w:rsid w:val="00952AF0"/>
    <w:rsid w:val="00952C96"/>
    <w:rsid w:val="00952C9A"/>
    <w:rsid w:val="00952E0D"/>
    <w:rsid w:val="00952F70"/>
    <w:rsid w:val="00952FB9"/>
    <w:rsid w:val="00953011"/>
    <w:rsid w:val="0095309C"/>
    <w:rsid w:val="00953376"/>
    <w:rsid w:val="009533A4"/>
    <w:rsid w:val="009533B1"/>
    <w:rsid w:val="009533E5"/>
    <w:rsid w:val="00953697"/>
    <w:rsid w:val="0095370A"/>
    <w:rsid w:val="00953982"/>
    <w:rsid w:val="00953D37"/>
    <w:rsid w:val="00953D58"/>
    <w:rsid w:val="00953E19"/>
    <w:rsid w:val="00953ECC"/>
    <w:rsid w:val="00953F16"/>
    <w:rsid w:val="0095407F"/>
    <w:rsid w:val="00954434"/>
    <w:rsid w:val="009544DE"/>
    <w:rsid w:val="00954595"/>
    <w:rsid w:val="00954BC8"/>
    <w:rsid w:val="00954D0F"/>
    <w:rsid w:val="00954EFB"/>
    <w:rsid w:val="00954F59"/>
    <w:rsid w:val="00954F9D"/>
    <w:rsid w:val="00955405"/>
    <w:rsid w:val="00955636"/>
    <w:rsid w:val="009557CD"/>
    <w:rsid w:val="0095582F"/>
    <w:rsid w:val="009559BE"/>
    <w:rsid w:val="00955B1C"/>
    <w:rsid w:val="00955BA9"/>
    <w:rsid w:val="00955FFD"/>
    <w:rsid w:val="009560C6"/>
    <w:rsid w:val="009561A3"/>
    <w:rsid w:val="00956974"/>
    <w:rsid w:val="00956989"/>
    <w:rsid w:val="00956B51"/>
    <w:rsid w:val="00956C25"/>
    <w:rsid w:val="00956C9B"/>
    <w:rsid w:val="00956EE6"/>
    <w:rsid w:val="00956F5F"/>
    <w:rsid w:val="00956FEB"/>
    <w:rsid w:val="0095744D"/>
    <w:rsid w:val="009576CE"/>
    <w:rsid w:val="0095785C"/>
    <w:rsid w:val="00957B6F"/>
    <w:rsid w:val="00957F7D"/>
    <w:rsid w:val="0096059A"/>
    <w:rsid w:val="0096090D"/>
    <w:rsid w:val="00960B98"/>
    <w:rsid w:val="00960E1D"/>
    <w:rsid w:val="0096115E"/>
    <w:rsid w:val="00961487"/>
    <w:rsid w:val="00961509"/>
    <w:rsid w:val="0096166B"/>
    <w:rsid w:val="009616DD"/>
    <w:rsid w:val="00961A99"/>
    <w:rsid w:val="00961DE6"/>
    <w:rsid w:val="00961FB8"/>
    <w:rsid w:val="00961FBD"/>
    <w:rsid w:val="009620C1"/>
    <w:rsid w:val="0096213A"/>
    <w:rsid w:val="009621F0"/>
    <w:rsid w:val="00962663"/>
    <w:rsid w:val="00962AEE"/>
    <w:rsid w:val="00962B03"/>
    <w:rsid w:val="00962E92"/>
    <w:rsid w:val="0096315F"/>
    <w:rsid w:val="0096334D"/>
    <w:rsid w:val="00963550"/>
    <w:rsid w:val="009635D0"/>
    <w:rsid w:val="009635E9"/>
    <w:rsid w:val="0096386B"/>
    <w:rsid w:val="009638F5"/>
    <w:rsid w:val="00963C13"/>
    <w:rsid w:val="00963D26"/>
    <w:rsid w:val="00963D5F"/>
    <w:rsid w:val="00963EB0"/>
    <w:rsid w:val="009643D2"/>
    <w:rsid w:val="0096456E"/>
    <w:rsid w:val="009646CE"/>
    <w:rsid w:val="00964876"/>
    <w:rsid w:val="00964D98"/>
    <w:rsid w:val="00964E5F"/>
    <w:rsid w:val="00965125"/>
    <w:rsid w:val="009653C8"/>
    <w:rsid w:val="0096560D"/>
    <w:rsid w:val="00965644"/>
    <w:rsid w:val="009656BE"/>
    <w:rsid w:val="0096609C"/>
    <w:rsid w:val="00966132"/>
    <w:rsid w:val="009661C0"/>
    <w:rsid w:val="009661D8"/>
    <w:rsid w:val="0096623B"/>
    <w:rsid w:val="0096628E"/>
    <w:rsid w:val="00966344"/>
    <w:rsid w:val="00966871"/>
    <w:rsid w:val="00966A6A"/>
    <w:rsid w:val="00966C9E"/>
    <w:rsid w:val="00966F04"/>
    <w:rsid w:val="0096740E"/>
    <w:rsid w:val="009675B1"/>
    <w:rsid w:val="009678BE"/>
    <w:rsid w:val="009679FE"/>
    <w:rsid w:val="00967B1D"/>
    <w:rsid w:val="00967C56"/>
    <w:rsid w:val="00970232"/>
    <w:rsid w:val="009703CD"/>
    <w:rsid w:val="0097060C"/>
    <w:rsid w:val="0097091A"/>
    <w:rsid w:val="0097096C"/>
    <w:rsid w:val="00970B82"/>
    <w:rsid w:val="00971069"/>
    <w:rsid w:val="0097108A"/>
    <w:rsid w:val="00971272"/>
    <w:rsid w:val="009712D3"/>
    <w:rsid w:val="00971431"/>
    <w:rsid w:val="0097168A"/>
    <w:rsid w:val="009719E7"/>
    <w:rsid w:val="00971B18"/>
    <w:rsid w:val="00972062"/>
    <w:rsid w:val="00972110"/>
    <w:rsid w:val="009721DF"/>
    <w:rsid w:val="00972300"/>
    <w:rsid w:val="00972452"/>
    <w:rsid w:val="0097248A"/>
    <w:rsid w:val="009725AA"/>
    <w:rsid w:val="009725D8"/>
    <w:rsid w:val="009725E2"/>
    <w:rsid w:val="0097282E"/>
    <w:rsid w:val="0097298D"/>
    <w:rsid w:val="00972C6F"/>
    <w:rsid w:val="00972C98"/>
    <w:rsid w:val="00972D10"/>
    <w:rsid w:val="00973214"/>
    <w:rsid w:val="009732D4"/>
    <w:rsid w:val="0097377E"/>
    <w:rsid w:val="009737FC"/>
    <w:rsid w:val="0097396E"/>
    <w:rsid w:val="00973BA1"/>
    <w:rsid w:val="00973C92"/>
    <w:rsid w:val="00973E67"/>
    <w:rsid w:val="00973F3D"/>
    <w:rsid w:val="00974178"/>
    <w:rsid w:val="009744E3"/>
    <w:rsid w:val="009746DF"/>
    <w:rsid w:val="009747DD"/>
    <w:rsid w:val="0097494D"/>
    <w:rsid w:val="00974AE6"/>
    <w:rsid w:val="00974B28"/>
    <w:rsid w:val="00974C51"/>
    <w:rsid w:val="00974E3E"/>
    <w:rsid w:val="00974E5B"/>
    <w:rsid w:val="0097555C"/>
    <w:rsid w:val="00975592"/>
    <w:rsid w:val="00975593"/>
    <w:rsid w:val="009759B1"/>
    <w:rsid w:val="00975ACB"/>
    <w:rsid w:val="00975F46"/>
    <w:rsid w:val="00976058"/>
    <w:rsid w:val="009760EB"/>
    <w:rsid w:val="00976181"/>
    <w:rsid w:val="009766E0"/>
    <w:rsid w:val="009766FF"/>
    <w:rsid w:val="009767BB"/>
    <w:rsid w:val="00976C4A"/>
    <w:rsid w:val="00976CEB"/>
    <w:rsid w:val="00976E39"/>
    <w:rsid w:val="00977156"/>
    <w:rsid w:val="00977486"/>
    <w:rsid w:val="0097748A"/>
    <w:rsid w:val="0097751F"/>
    <w:rsid w:val="00977672"/>
    <w:rsid w:val="00977744"/>
    <w:rsid w:val="009777F8"/>
    <w:rsid w:val="009779F7"/>
    <w:rsid w:val="00977C2F"/>
    <w:rsid w:val="00977CF7"/>
    <w:rsid w:val="00977EAA"/>
    <w:rsid w:val="00980011"/>
    <w:rsid w:val="009801FF"/>
    <w:rsid w:val="00980616"/>
    <w:rsid w:val="00980641"/>
    <w:rsid w:val="00980CE4"/>
    <w:rsid w:val="00980D5B"/>
    <w:rsid w:val="00981469"/>
    <w:rsid w:val="00981646"/>
    <w:rsid w:val="009818F5"/>
    <w:rsid w:val="00981926"/>
    <w:rsid w:val="0098208C"/>
    <w:rsid w:val="00982B38"/>
    <w:rsid w:val="00982F1C"/>
    <w:rsid w:val="00983523"/>
    <w:rsid w:val="009839C2"/>
    <w:rsid w:val="00983A9C"/>
    <w:rsid w:val="00983ACA"/>
    <w:rsid w:val="00983DF5"/>
    <w:rsid w:val="00983FEF"/>
    <w:rsid w:val="00984055"/>
    <w:rsid w:val="0098432C"/>
    <w:rsid w:val="0098442B"/>
    <w:rsid w:val="00984C42"/>
    <w:rsid w:val="00984E37"/>
    <w:rsid w:val="00985022"/>
    <w:rsid w:val="0098526D"/>
    <w:rsid w:val="009852C9"/>
    <w:rsid w:val="009852E0"/>
    <w:rsid w:val="00985552"/>
    <w:rsid w:val="009856E6"/>
    <w:rsid w:val="009858C2"/>
    <w:rsid w:val="00985902"/>
    <w:rsid w:val="00985CA4"/>
    <w:rsid w:val="00986044"/>
    <w:rsid w:val="009861F6"/>
    <w:rsid w:val="009864AD"/>
    <w:rsid w:val="009864B9"/>
    <w:rsid w:val="00986A3A"/>
    <w:rsid w:val="00986D31"/>
    <w:rsid w:val="00986F2B"/>
    <w:rsid w:val="00986FE1"/>
    <w:rsid w:val="00987059"/>
    <w:rsid w:val="0098755D"/>
    <w:rsid w:val="00987829"/>
    <w:rsid w:val="00987AD9"/>
    <w:rsid w:val="00987FDF"/>
    <w:rsid w:val="009900E9"/>
    <w:rsid w:val="009903DD"/>
    <w:rsid w:val="00990475"/>
    <w:rsid w:val="009904EA"/>
    <w:rsid w:val="0099050C"/>
    <w:rsid w:val="009905A8"/>
    <w:rsid w:val="00990819"/>
    <w:rsid w:val="00990C1E"/>
    <w:rsid w:val="00990EFC"/>
    <w:rsid w:val="0099139E"/>
    <w:rsid w:val="009914AE"/>
    <w:rsid w:val="00991CC5"/>
    <w:rsid w:val="00991CDE"/>
    <w:rsid w:val="00991D68"/>
    <w:rsid w:val="00991EF9"/>
    <w:rsid w:val="0099220A"/>
    <w:rsid w:val="009923BE"/>
    <w:rsid w:val="00992AEB"/>
    <w:rsid w:val="0099316B"/>
    <w:rsid w:val="009938D8"/>
    <w:rsid w:val="009939B8"/>
    <w:rsid w:val="009941C3"/>
    <w:rsid w:val="00994527"/>
    <w:rsid w:val="009945EF"/>
    <w:rsid w:val="009946AB"/>
    <w:rsid w:val="009948E8"/>
    <w:rsid w:val="00994992"/>
    <w:rsid w:val="00994D65"/>
    <w:rsid w:val="009952E6"/>
    <w:rsid w:val="0099533A"/>
    <w:rsid w:val="00995976"/>
    <w:rsid w:val="0099598B"/>
    <w:rsid w:val="009959D7"/>
    <w:rsid w:val="00995D23"/>
    <w:rsid w:val="00995E34"/>
    <w:rsid w:val="00996034"/>
    <w:rsid w:val="00996214"/>
    <w:rsid w:val="009962D9"/>
    <w:rsid w:val="00996572"/>
    <w:rsid w:val="009967DD"/>
    <w:rsid w:val="009967FA"/>
    <w:rsid w:val="00996871"/>
    <w:rsid w:val="009968AB"/>
    <w:rsid w:val="00996A75"/>
    <w:rsid w:val="00996B0F"/>
    <w:rsid w:val="00996B10"/>
    <w:rsid w:val="00996E15"/>
    <w:rsid w:val="00996F9C"/>
    <w:rsid w:val="009971BA"/>
    <w:rsid w:val="00997215"/>
    <w:rsid w:val="0099758F"/>
    <w:rsid w:val="009978A5"/>
    <w:rsid w:val="00997C38"/>
    <w:rsid w:val="009A05AC"/>
    <w:rsid w:val="009A064F"/>
    <w:rsid w:val="009A0948"/>
    <w:rsid w:val="009A09C9"/>
    <w:rsid w:val="009A0C43"/>
    <w:rsid w:val="009A0E2F"/>
    <w:rsid w:val="009A0F43"/>
    <w:rsid w:val="009A10B2"/>
    <w:rsid w:val="009A11E7"/>
    <w:rsid w:val="009A1297"/>
    <w:rsid w:val="009A146D"/>
    <w:rsid w:val="009A17BD"/>
    <w:rsid w:val="009A1A4A"/>
    <w:rsid w:val="009A1CBE"/>
    <w:rsid w:val="009A1D07"/>
    <w:rsid w:val="009A1F22"/>
    <w:rsid w:val="009A1FEC"/>
    <w:rsid w:val="009A2321"/>
    <w:rsid w:val="009A2599"/>
    <w:rsid w:val="009A2793"/>
    <w:rsid w:val="009A2815"/>
    <w:rsid w:val="009A2AA2"/>
    <w:rsid w:val="009A2E94"/>
    <w:rsid w:val="009A333F"/>
    <w:rsid w:val="009A341C"/>
    <w:rsid w:val="009A3987"/>
    <w:rsid w:val="009A412F"/>
    <w:rsid w:val="009A4359"/>
    <w:rsid w:val="009A4502"/>
    <w:rsid w:val="009A46C5"/>
    <w:rsid w:val="009A4A92"/>
    <w:rsid w:val="009A4EE5"/>
    <w:rsid w:val="009A509C"/>
    <w:rsid w:val="009A5204"/>
    <w:rsid w:val="009A5212"/>
    <w:rsid w:val="009A53A7"/>
    <w:rsid w:val="009A59D6"/>
    <w:rsid w:val="009A5ADB"/>
    <w:rsid w:val="009A605A"/>
    <w:rsid w:val="009A6198"/>
    <w:rsid w:val="009A62B1"/>
    <w:rsid w:val="009A62CF"/>
    <w:rsid w:val="009A65C6"/>
    <w:rsid w:val="009A6712"/>
    <w:rsid w:val="009A68D4"/>
    <w:rsid w:val="009A6A79"/>
    <w:rsid w:val="009A6C7C"/>
    <w:rsid w:val="009A6DF7"/>
    <w:rsid w:val="009A710F"/>
    <w:rsid w:val="009A7527"/>
    <w:rsid w:val="009A76E1"/>
    <w:rsid w:val="009A7713"/>
    <w:rsid w:val="009A7938"/>
    <w:rsid w:val="009A7BD9"/>
    <w:rsid w:val="009A7CEF"/>
    <w:rsid w:val="009A7D76"/>
    <w:rsid w:val="009A7DD4"/>
    <w:rsid w:val="009B018F"/>
    <w:rsid w:val="009B0263"/>
    <w:rsid w:val="009B0401"/>
    <w:rsid w:val="009B0463"/>
    <w:rsid w:val="009B05E0"/>
    <w:rsid w:val="009B0631"/>
    <w:rsid w:val="009B07EF"/>
    <w:rsid w:val="009B0891"/>
    <w:rsid w:val="009B09CC"/>
    <w:rsid w:val="009B0C79"/>
    <w:rsid w:val="009B1986"/>
    <w:rsid w:val="009B215C"/>
    <w:rsid w:val="009B24A3"/>
    <w:rsid w:val="009B2899"/>
    <w:rsid w:val="009B2926"/>
    <w:rsid w:val="009B2D3F"/>
    <w:rsid w:val="009B2F0C"/>
    <w:rsid w:val="009B333E"/>
    <w:rsid w:val="009B3512"/>
    <w:rsid w:val="009B366E"/>
    <w:rsid w:val="009B36F0"/>
    <w:rsid w:val="009B3D1E"/>
    <w:rsid w:val="009B3E30"/>
    <w:rsid w:val="009B4424"/>
    <w:rsid w:val="009B4478"/>
    <w:rsid w:val="009B453B"/>
    <w:rsid w:val="009B48D1"/>
    <w:rsid w:val="009B4B20"/>
    <w:rsid w:val="009B4EAF"/>
    <w:rsid w:val="009B4EE4"/>
    <w:rsid w:val="009B5363"/>
    <w:rsid w:val="009B536E"/>
    <w:rsid w:val="009B54D2"/>
    <w:rsid w:val="009B57D4"/>
    <w:rsid w:val="009B58C8"/>
    <w:rsid w:val="009B593A"/>
    <w:rsid w:val="009B63C9"/>
    <w:rsid w:val="009B64E6"/>
    <w:rsid w:val="009B69D3"/>
    <w:rsid w:val="009B6DB5"/>
    <w:rsid w:val="009B716A"/>
    <w:rsid w:val="009B738A"/>
    <w:rsid w:val="009B739F"/>
    <w:rsid w:val="009B7470"/>
    <w:rsid w:val="009B74D4"/>
    <w:rsid w:val="009B790E"/>
    <w:rsid w:val="009B7979"/>
    <w:rsid w:val="009B79D6"/>
    <w:rsid w:val="009B7C3D"/>
    <w:rsid w:val="009B7CFF"/>
    <w:rsid w:val="009B7FDB"/>
    <w:rsid w:val="009C00F5"/>
    <w:rsid w:val="009C0427"/>
    <w:rsid w:val="009C04EE"/>
    <w:rsid w:val="009C051D"/>
    <w:rsid w:val="009C05D6"/>
    <w:rsid w:val="009C0EA2"/>
    <w:rsid w:val="009C0F6A"/>
    <w:rsid w:val="009C10A9"/>
    <w:rsid w:val="009C10EE"/>
    <w:rsid w:val="009C1411"/>
    <w:rsid w:val="009C1ED6"/>
    <w:rsid w:val="009C1F57"/>
    <w:rsid w:val="009C2098"/>
    <w:rsid w:val="009C21DB"/>
    <w:rsid w:val="009C22BE"/>
    <w:rsid w:val="009C2305"/>
    <w:rsid w:val="009C2489"/>
    <w:rsid w:val="009C24D8"/>
    <w:rsid w:val="009C3031"/>
    <w:rsid w:val="009C32D1"/>
    <w:rsid w:val="009C33FB"/>
    <w:rsid w:val="009C370F"/>
    <w:rsid w:val="009C3CCF"/>
    <w:rsid w:val="009C3EFE"/>
    <w:rsid w:val="009C4302"/>
    <w:rsid w:val="009C4306"/>
    <w:rsid w:val="009C47DC"/>
    <w:rsid w:val="009C4952"/>
    <w:rsid w:val="009C54B5"/>
    <w:rsid w:val="009C54C1"/>
    <w:rsid w:val="009C556B"/>
    <w:rsid w:val="009C594C"/>
    <w:rsid w:val="009C5DA6"/>
    <w:rsid w:val="009C5DB6"/>
    <w:rsid w:val="009C5E6F"/>
    <w:rsid w:val="009C5F3A"/>
    <w:rsid w:val="009C5FD2"/>
    <w:rsid w:val="009C63AC"/>
    <w:rsid w:val="009C6589"/>
    <w:rsid w:val="009C65AB"/>
    <w:rsid w:val="009C67F3"/>
    <w:rsid w:val="009C680A"/>
    <w:rsid w:val="009C6868"/>
    <w:rsid w:val="009C69A0"/>
    <w:rsid w:val="009C701C"/>
    <w:rsid w:val="009C7035"/>
    <w:rsid w:val="009C70C7"/>
    <w:rsid w:val="009C720F"/>
    <w:rsid w:val="009C72D1"/>
    <w:rsid w:val="009C7AFD"/>
    <w:rsid w:val="009C7BF1"/>
    <w:rsid w:val="009C7C0A"/>
    <w:rsid w:val="009C7DE1"/>
    <w:rsid w:val="009C7EFA"/>
    <w:rsid w:val="009D048C"/>
    <w:rsid w:val="009D04DC"/>
    <w:rsid w:val="009D066E"/>
    <w:rsid w:val="009D07C6"/>
    <w:rsid w:val="009D087F"/>
    <w:rsid w:val="009D0B3E"/>
    <w:rsid w:val="009D0CB3"/>
    <w:rsid w:val="009D0DBA"/>
    <w:rsid w:val="009D129E"/>
    <w:rsid w:val="009D171C"/>
    <w:rsid w:val="009D1776"/>
    <w:rsid w:val="009D189D"/>
    <w:rsid w:val="009D19A6"/>
    <w:rsid w:val="009D24B1"/>
    <w:rsid w:val="009D24B7"/>
    <w:rsid w:val="009D2537"/>
    <w:rsid w:val="009D2593"/>
    <w:rsid w:val="009D2803"/>
    <w:rsid w:val="009D2C43"/>
    <w:rsid w:val="009D2D43"/>
    <w:rsid w:val="009D2F94"/>
    <w:rsid w:val="009D3011"/>
    <w:rsid w:val="009D30F6"/>
    <w:rsid w:val="009D32AF"/>
    <w:rsid w:val="009D32CE"/>
    <w:rsid w:val="009D335F"/>
    <w:rsid w:val="009D3395"/>
    <w:rsid w:val="009D3F65"/>
    <w:rsid w:val="009D41D4"/>
    <w:rsid w:val="009D42B9"/>
    <w:rsid w:val="009D444E"/>
    <w:rsid w:val="009D4521"/>
    <w:rsid w:val="009D464C"/>
    <w:rsid w:val="009D4B70"/>
    <w:rsid w:val="009D4B7E"/>
    <w:rsid w:val="009D4D84"/>
    <w:rsid w:val="009D4DDE"/>
    <w:rsid w:val="009D51F4"/>
    <w:rsid w:val="009D540A"/>
    <w:rsid w:val="009D5721"/>
    <w:rsid w:val="009D57AB"/>
    <w:rsid w:val="009D58AA"/>
    <w:rsid w:val="009D5C9A"/>
    <w:rsid w:val="009D5C9D"/>
    <w:rsid w:val="009D6260"/>
    <w:rsid w:val="009D6331"/>
    <w:rsid w:val="009D641E"/>
    <w:rsid w:val="009D681D"/>
    <w:rsid w:val="009D6A03"/>
    <w:rsid w:val="009D6A2A"/>
    <w:rsid w:val="009D6A69"/>
    <w:rsid w:val="009D6B6A"/>
    <w:rsid w:val="009D6CCB"/>
    <w:rsid w:val="009D6D85"/>
    <w:rsid w:val="009D6DD2"/>
    <w:rsid w:val="009D6E43"/>
    <w:rsid w:val="009D6EE6"/>
    <w:rsid w:val="009D6EF8"/>
    <w:rsid w:val="009D6F40"/>
    <w:rsid w:val="009D7205"/>
    <w:rsid w:val="009D7223"/>
    <w:rsid w:val="009D7298"/>
    <w:rsid w:val="009D767F"/>
    <w:rsid w:val="009D79DC"/>
    <w:rsid w:val="009D7EF0"/>
    <w:rsid w:val="009E0073"/>
    <w:rsid w:val="009E029A"/>
    <w:rsid w:val="009E053D"/>
    <w:rsid w:val="009E05F6"/>
    <w:rsid w:val="009E0767"/>
    <w:rsid w:val="009E0862"/>
    <w:rsid w:val="009E08E1"/>
    <w:rsid w:val="009E0AB5"/>
    <w:rsid w:val="009E0DE6"/>
    <w:rsid w:val="009E0F18"/>
    <w:rsid w:val="009E112E"/>
    <w:rsid w:val="009E1287"/>
    <w:rsid w:val="009E12EB"/>
    <w:rsid w:val="009E1313"/>
    <w:rsid w:val="009E160D"/>
    <w:rsid w:val="009E17C8"/>
    <w:rsid w:val="009E18AF"/>
    <w:rsid w:val="009E1BF9"/>
    <w:rsid w:val="009E1E5F"/>
    <w:rsid w:val="009E21BD"/>
    <w:rsid w:val="009E21FA"/>
    <w:rsid w:val="009E25F8"/>
    <w:rsid w:val="009E275F"/>
    <w:rsid w:val="009E2A58"/>
    <w:rsid w:val="009E2D1C"/>
    <w:rsid w:val="009E2E7C"/>
    <w:rsid w:val="009E2F10"/>
    <w:rsid w:val="009E3093"/>
    <w:rsid w:val="009E32FA"/>
    <w:rsid w:val="009E3760"/>
    <w:rsid w:val="009E3918"/>
    <w:rsid w:val="009E39F7"/>
    <w:rsid w:val="009E3A3C"/>
    <w:rsid w:val="009E3AD9"/>
    <w:rsid w:val="009E3C2C"/>
    <w:rsid w:val="009E3CC0"/>
    <w:rsid w:val="009E3DAC"/>
    <w:rsid w:val="009E3F0B"/>
    <w:rsid w:val="009E401C"/>
    <w:rsid w:val="009E4071"/>
    <w:rsid w:val="009E4262"/>
    <w:rsid w:val="009E426D"/>
    <w:rsid w:val="009E457F"/>
    <w:rsid w:val="009E4811"/>
    <w:rsid w:val="009E48BA"/>
    <w:rsid w:val="009E496E"/>
    <w:rsid w:val="009E4D44"/>
    <w:rsid w:val="009E4EA0"/>
    <w:rsid w:val="009E5179"/>
    <w:rsid w:val="009E519C"/>
    <w:rsid w:val="009E5234"/>
    <w:rsid w:val="009E52A8"/>
    <w:rsid w:val="009E5EB7"/>
    <w:rsid w:val="009E5F35"/>
    <w:rsid w:val="009E602D"/>
    <w:rsid w:val="009E62A6"/>
    <w:rsid w:val="009E62D4"/>
    <w:rsid w:val="009E651F"/>
    <w:rsid w:val="009E6716"/>
    <w:rsid w:val="009E68C6"/>
    <w:rsid w:val="009E6A48"/>
    <w:rsid w:val="009E6EB5"/>
    <w:rsid w:val="009E74D5"/>
    <w:rsid w:val="009E75B7"/>
    <w:rsid w:val="009E7B9A"/>
    <w:rsid w:val="009F0085"/>
    <w:rsid w:val="009F070C"/>
    <w:rsid w:val="009F0A76"/>
    <w:rsid w:val="009F0CF4"/>
    <w:rsid w:val="009F0D95"/>
    <w:rsid w:val="009F0F69"/>
    <w:rsid w:val="009F10EE"/>
    <w:rsid w:val="009F1825"/>
    <w:rsid w:val="009F1900"/>
    <w:rsid w:val="009F1E0D"/>
    <w:rsid w:val="009F26D4"/>
    <w:rsid w:val="009F2706"/>
    <w:rsid w:val="009F2963"/>
    <w:rsid w:val="009F296B"/>
    <w:rsid w:val="009F2A3E"/>
    <w:rsid w:val="009F2A67"/>
    <w:rsid w:val="009F3537"/>
    <w:rsid w:val="009F3581"/>
    <w:rsid w:val="009F35D1"/>
    <w:rsid w:val="009F3718"/>
    <w:rsid w:val="009F38D8"/>
    <w:rsid w:val="009F3B2A"/>
    <w:rsid w:val="009F3B36"/>
    <w:rsid w:val="009F3B71"/>
    <w:rsid w:val="009F45C1"/>
    <w:rsid w:val="009F4986"/>
    <w:rsid w:val="009F4E65"/>
    <w:rsid w:val="009F4EB9"/>
    <w:rsid w:val="009F52C7"/>
    <w:rsid w:val="009F5814"/>
    <w:rsid w:val="009F5CB5"/>
    <w:rsid w:val="009F60EA"/>
    <w:rsid w:val="009F620F"/>
    <w:rsid w:val="009F6288"/>
    <w:rsid w:val="009F63B6"/>
    <w:rsid w:val="009F682F"/>
    <w:rsid w:val="009F6D23"/>
    <w:rsid w:val="009F6E5D"/>
    <w:rsid w:val="009F7312"/>
    <w:rsid w:val="009F761C"/>
    <w:rsid w:val="009F7752"/>
    <w:rsid w:val="009F79E8"/>
    <w:rsid w:val="00A00329"/>
    <w:rsid w:val="00A00564"/>
    <w:rsid w:val="00A00633"/>
    <w:rsid w:val="00A00A31"/>
    <w:rsid w:val="00A00CA3"/>
    <w:rsid w:val="00A00CEA"/>
    <w:rsid w:val="00A01012"/>
    <w:rsid w:val="00A011B6"/>
    <w:rsid w:val="00A013F1"/>
    <w:rsid w:val="00A0188C"/>
    <w:rsid w:val="00A01892"/>
    <w:rsid w:val="00A01A10"/>
    <w:rsid w:val="00A01A74"/>
    <w:rsid w:val="00A01F41"/>
    <w:rsid w:val="00A01FBC"/>
    <w:rsid w:val="00A02045"/>
    <w:rsid w:val="00A021B2"/>
    <w:rsid w:val="00A027C6"/>
    <w:rsid w:val="00A02AC3"/>
    <w:rsid w:val="00A02B78"/>
    <w:rsid w:val="00A02C03"/>
    <w:rsid w:val="00A02C75"/>
    <w:rsid w:val="00A02FC7"/>
    <w:rsid w:val="00A030E4"/>
    <w:rsid w:val="00A035AB"/>
    <w:rsid w:val="00A03799"/>
    <w:rsid w:val="00A037FE"/>
    <w:rsid w:val="00A03A74"/>
    <w:rsid w:val="00A03C24"/>
    <w:rsid w:val="00A03CCC"/>
    <w:rsid w:val="00A03E56"/>
    <w:rsid w:val="00A04066"/>
    <w:rsid w:val="00A043CB"/>
    <w:rsid w:val="00A047D8"/>
    <w:rsid w:val="00A04859"/>
    <w:rsid w:val="00A04D61"/>
    <w:rsid w:val="00A04F58"/>
    <w:rsid w:val="00A04FEB"/>
    <w:rsid w:val="00A05276"/>
    <w:rsid w:val="00A05B71"/>
    <w:rsid w:val="00A05EF0"/>
    <w:rsid w:val="00A0605B"/>
    <w:rsid w:val="00A06889"/>
    <w:rsid w:val="00A06BCC"/>
    <w:rsid w:val="00A06F73"/>
    <w:rsid w:val="00A0700B"/>
    <w:rsid w:val="00A070AB"/>
    <w:rsid w:val="00A071DC"/>
    <w:rsid w:val="00A07B8C"/>
    <w:rsid w:val="00A07C59"/>
    <w:rsid w:val="00A07DDB"/>
    <w:rsid w:val="00A07F29"/>
    <w:rsid w:val="00A10280"/>
    <w:rsid w:val="00A10618"/>
    <w:rsid w:val="00A10703"/>
    <w:rsid w:val="00A10A12"/>
    <w:rsid w:val="00A10D3E"/>
    <w:rsid w:val="00A10D5D"/>
    <w:rsid w:val="00A10D95"/>
    <w:rsid w:val="00A11051"/>
    <w:rsid w:val="00A11873"/>
    <w:rsid w:val="00A1193E"/>
    <w:rsid w:val="00A11A0E"/>
    <w:rsid w:val="00A11AC3"/>
    <w:rsid w:val="00A11C8F"/>
    <w:rsid w:val="00A11DFE"/>
    <w:rsid w:val="00A11F22"/>
    <w:rsid w:val="00A11FC4"/>
    <w:rsid w:val="00A12138"/>
    <w:rsid w:val="00A121EA"/>
    <w:rsid w:val="00A12404"/>
    <w:rsid w:val="00A12415"/>
    <w:rsid w:val="00A1242C"/>
    <w:rsid w:val="00A12471"/>
    <w:rsid w:val="00A125A4"/>
    <w:rsid w:val="00A12A1F"/>
    <w:rsid w:val="00A12B51"/>
    <w:rsid w:val="00A12C00"/>
    <w:rsid w:val="00A136A3"/>
    <w:rsid w:val="00A13E36"/>
    <w:rsid w:val="00A144C0"/>
    <w:rsid w:val="00A14AD4"/>
    <w:rsid w:val="00A14B0D"/>
    <w:rsid w:val="00A14B38"/>
    <w:rsid w:val="00A14B9A"/>
    <w:rsid w:val="00A14CA7"/>
    <w:rsid w:val="00A14D7B"/>
    <w:rsid w:val="00A14E2D"/>
    <w:rsid w:val="00A14E7A"/>
    <w:rsid w:val="00A1521B"/>
    <w:rsid w:val="00A15339"/>
    <w:rsid w:val="00A15707"/>
    <w:rsid w:val="00A1604B"/>
    <w:rsid w:val="00A1607C"/>
    <w:rsid w:val="00A16472"/>
    <w:rsid w:val="00A1650C"/>
    <w:rsid w:val="00A166CC"/>
    <w:rsid w:val="00A16904"/>
    <w:rsid w:val="00A1691A"/>
    <w:rsid w:val="00A16955"/>
    <w:rsid w:val="00A16A70"/>
    <w:rsid w:val="00A16A75"/>
    <w:rsid w:val="00A16CC2"/>
    <w:rsid w:val="00A16CD2"/>
    <w:rsid w:val="00A16F09"/>
    <w:rsid w:val="00A16F95"/>
    <w:rsid w:val="00A16FE0"/>
    <w:rsid w:val="00A1701C"/>
    <w:rsid w:val="00A175D2"/>
    <w:rsid w:val="00A1794C"/>
    <w:rsid w:val="00A17C06"/>
    <w:rsid w:val="00A17D5B"/>
    <w:rsid w:val="00A203BC"/>
    <w:rsid w:val="00A20867"/>
    <w:rsid w:val="00A208C8"/>
    <w:rsid w:val="00A20960"/>
    <w:rsid w:val="00A209C5"/>
    <w:rsid w:val="00A20A45"/>
    <w:rsid w:val="00A20ADA"/>
    <w:rsid w:val="00A20F92"/>
    <w:rsid w:val="00A20FCE"/>
    <w:rsid w:val="00A21034"/>
    <w:rsid w:val="00A21675"/>
    <w:rsid w:val="00A219C3"/>
    <w:rsid w:val="00A219F0"/>
    <w:rsid w:val="00A21C27"/>
    <w:rsid w:val="00A21DC4"/>
    <w:rsid w:val="00A22326"/>
    <w:rsid w:val="00A22D40"/>
    <w:rsid w:val="00A22DEA"/>
    <w:rsid w:val="00A22F06"/>
    <w:rsid w:val="00A23390"/>
    <w:rsid w:val="00A23453"/>
    <w:rsid w:val="00A2398B"/>
    <w:rsid w:val="00A239D9"/>
    <w:rsid w:val="00A23A63"/>
    <w:rsid w:val="00A23B3F"/>
    <w:rsid w:val="00A23B84"/>
    <w:rsid w:val="00A23BA1"/>
    <w:rsid w:val="00A23C15"/>
    <w:rsid w:val="00A23F73"/>
    <w:rsid w:val="00A24078"/>
    <w:rsid w:val="00A2426F"/>
    <w:rsid w:val="00A242AF"/>
    <w:rsid w:val="00A24B26"/>
    <w:rsid w:val="00A24C1D"/>
    <w:rsid w:val="00A24C87"/>
    <w:rsid w:val="00A24DB2"/>
    <w:rsid w:val="00A24E58"/>
    <w:rsid w:val="00A25159"/>
    <w:rsid w:val="00A25279"/>
    <w:rsid w:val="00A25546"/>
    <w:rsid w:val="00A25869"/>
    <w:rsid w:val="00A259F7"/>
    <w:rsid w:val="00A25B27"/>
    <w:rsid w:val="00A25C46"/>
    <w:rsid w:val="00A25E1F"/>
    <w:rsid w:val="00A25E34"/>
    <w:rsid w:val="00A25EAD"/>
    <w:rsid w:val="00A26183"/>
    <w:rsid w:val="00A2632A"/>
    <w:rsid w:val="00A2640E"/>
    <w:rsid w:val="00A266BC"/>
    <w:rsid w:val="00A26851"/>
    <w:rsid w:val="00A269B2"/>
    <w:rsid w:val="00A26CF6"/>
    <w:rsid w:val="00A2709E"/>
    <w:rsid w:val="00A271A1"/>
    <w:rsid w:val="00A271D8"/>
    <w:rsid w:val="00A2783D"/>
    <w:rsid w:val="00A27963"/>
    <w:rsid w:val="00A279D8"/>
    <w:rsid w:val="00A27AAD"/>
    <w:rsid w:val="00A27B62"/>
    <w:rsid w:val="00A27CE7"/>
    <w:rsid w:val="00A27D64"/>
    <w:rsid w:val="00A30115"/>
    <w:rsid w:val="00A30181"/>
    <w:rsid w:val="00A302AE"/>
    <w:rsid w:val="00A302C9"/>
    <w:rsid w:val="00A305F4"/>
    <w:rsid w:val="00A307FD"/>
    <w:rsid w:val="00A3088D"/>
    <w:rsid w:val="00A30AE3"/>
    <w:rsid w:val="00A30FDE"/>
    <w:rsid w:val="00A30FF1"/>
    <w:rsid w:val="00A31303"/>
    <w:rsid w:val="00A31489"/>
    <w:rsid w:val="00A31567"/>
    <w:rsid w:val="00A316CE"/>
    <w:rsid w:val="00A31A83"/>
    <w:rsid w:val="00A31EC8"/>
    <w:rsid w:val="00A31F15"/>
    <w:rsid w:val="00A3205E"/>
    <w:rsid w:val="00A322A8"/>
    <w:rsid w:val="00A32345"/>
    <w:rsid w:val="00A32358"/>
    <w:rsid w:val="00A32888"/>
    <w:rsid w:val="00A3294F"/>
    <w:rsid w:val="00A32962"/>
    <w:rsid w:val="00A32C34"/>
    <w:rsid w:val="00A32D0F"/>
    <w:rsid w:val="00A32E40"/>
    <w:rsid w:val="00A33181"/>
    <w:rsid w:val="00A332D5"/>
    <w:rsid w:val="00A33644"/>
    <w:rsid w:val="00A33C2E"/>
    <w:rsid w:val="00A33DAF"/>
    <w:rsid w:val="00A3421F"/>
    <w:rsid w:val="00A34450"/>
    <w:rsid w:val="00A344A1"/>
    <w:rsid w:val="00A34832"/>
    <w:rsid w:val="00A34A59"/>
    <w:rsid w:val="00A34BE9"/>
    <w:rsid w:val="00A350CE"/>
    <w:rsid w:val="00A3554F"/>
    <w:rsid w:val="00A35673"/>
    <w:rsid w:val="00A357CC"/>
    <w:rsid w:val="00A35852"/>
    <w:rsid w:val="00A35A11"/>
    <w:rsid w:val="00A35CB7"/>
    <w:rsid w:val="00A35CC8"/>
    <w:rsid w:val="00A35DE9"/>
    <w:rsid w:val="00A35FFA"/>
    <w:rsid w:val="00A3607F"/>
    <w:rsid w:val="00A3616B"/>
    <w:rsid w:val="00A361C9"/>
    <w:rsid w:val="00A361E9"/>
    <w:rsid w:val="00A36646"/>
    <w:rsid w:val="00A36779"/>
    <w:rsid w:val="00A36843"/>
    <w:rsid w:val="00A368E1"/>
    <w:rsid w:val="00A36C9E"/>
    <w:rsid w:val="00A36E44"/>
    <w:rsid w:val="00A37030"/>
    <w:rsid w:val="00A3711D"/>
    <w:rsid w:val="00A37206"/>
    <w:rsid w:val="00A3759F"/>
    <w:rsid w:val="00A376D4"/>
    <w:rsid w:val="00A377E0"/>
    <w:rsid w:val="00A37BF2"/>
    <w:rsid w:val="00A37CB6"/>
    <w:rsid w:val="00A37D2D"/>
    <w:rsid w:val="00A37E2C"/>
    <w:rsid w:val="00A40445"/>
    <w:rsid w:val="00A40690"/>
    <w:rsid w:val="00A4095A"/>
    <w:rsid w:val="00A40BA8"/>
    <w:rsid w:val="00A40EDF"/>
    <w:rsid w:val="00A4100A"/>
    <w:rsid w:val="00A41051"/>
    <w:rsid w:val="00A410BF"/>
    <w:rsid w:val="00A41600"/>
    <w:rsid w:val="00A41701"/>
    <w:rsid w:val="00A41759"/>
    <w:rsid w:val="00A41821"/>
    <w:rsid w:val="00A4188D"/>
    <w:rsid w:val="00A418DF"/>
    <w:rsid w:val="00A41B65"/>
    <w:rsid w:val="00A41BC4"/>
    <w:rsid w:val="00A41D30"/>
    <w:rsid w:val="00A41ED4"/>
    <w:rsid w:val="00A4201A"/>
    <w:rsid w:val="00A42079"/>
    <w:rsid w:val="00A42409"/>
    <w:rsid w:val="00A426CE"/>
    <w:rsid w:val="00A4291D"/>
    <w:rsid w:val="00A42B6B"/>
    <w:rsid w:val="00A42DC2"/>
    <w:rsid w:val="00A42DDE"/>
    <w:rsid w:val="00A42E1B"/>
    <w:rsid w:val="00A42E33"/>
    <w:rsid w:val="00A42E70"/>
    <w:rsid w:val="00A430A0"/>
    <w:rsid w:val="00A432DD"/>
    <w:rsid w:val="00A43D12"/>
    <w:rsid w:val="00A43D73"/>
    <w:rsid w:val="00A43DE7"/>
    <w:rsid w:val="00A43E9C"/>
    <w:rsid w:val="00A43EE1"/>
    <w:rsid w:val="00A43F3C"/>
    <w:rsid w:val="00A44061"/>
    <w:rsid w:val="00A44197"/>
    <w:rsid w:val="00A44A1F"/>
    <w:rsid w:val="00A44A52"/>
    <w:rsid w:val="00A44B0D"/>
    <w:rsid w:val="00A44E50"/>
    <w:rsid w:val="00A44E5E"/>
    <w:rsid w:val="00A4535A"/>
    <w:rsid w:val="00A4585F"/>
    <w:rsid w:val="00A45928"/>
    <w:rsid w:val="00A45C13"/>
    <w:rsid w:val="00A45D12"/>
    <w:rsid w:val="00A45E1B"/>
    <w:rsid w:val="00A45F36"/>
    <w:rsid w:val="00A4612B"/>
    <w:rsid w:val="00A462EF"/>
    <w:rsid w:val="00A46C63"/>
    <w:rsid w:val="00A46D5A"/>
    <w:rsid w:val="00A46D84"/>
    <w:rsid w:val="00A46EB5"/>
    <w:rsid w:val="00A470E1"/>
    <w:rsid w:val="00A4722A"/>
    <w:rsid w:val="00A47532"/>
    <w:rsid w:val="00A47A6B"/>
    <w:rsid w:val="00A47C44"/>
    <w:rsid w:val="00A47C55"/>
    <w:rsid w:val="00A47E39"/>
    <w:rsid w:val="00A47EC3"/>
    <w:rsid w:val="00A50116"/>
    <w:rsid w:val="00A50119"/>
    <w:rsid w:val="00A5037E"/>
    <w:rsid w:val="00A50598"/>
    <w:rsid w:val="00A5063C"/>
    <w:rsid w:val="00A50708"/>
    <w:rsid w:val="00A5087B"/>
    <w:rsid w:val="00A5089C"/>
    <w:rsid w:val="00A50B00"/>
    <w:rsid w:val="00A50EB2"/>
    <w:rsid w:val="00A51918"/>
    <w:rsid w:val="00A51DB2"/>
    <w:rsid w:val="00A51E59"/>
    <w:rsid w:val="00A51EE8"/>
    <w:rsid w:val="00A5237A"/>
    <w:rsid w:val="00A52464"/>
    <w:rsid w:val="00A52629"/>
    <w:rsid w:val="00A52B1C"/>
    <w:rsid w:val="00A52BA5"/>
    <w:rsid w:val="00A52CF5"/>
    <w:rsid w:val="00A5329C"/>
    <w:rsid w:val="00A533B3"/>
    <w:rsid w:val="00A537DC"/>
    <w:rsid w:val="00A53AC6"/>
    <w:rsid w:val="00A53E8B"/>
    <w:rsid w:val="00A5411F"/>
    <w:rsid w:val="00A54625"/>
    <w:rsid w:val="00A54663"/>
    <w:rsid w:val="00A54671"/>
    <w:rsid w:val="00A54682"/>
    <w:rsid w:val="00A54858"/>
    <w:rsid w:val="00A54A18"/>
    <w:rsid w:val="00A550AA"/>
    <w:rsid w:val="00A55133"/>
    <w:rsid w:val="00A5513D"/>
    <w:rsid w:val="00A55146"/>
    <w:rsid w:val="00A551CC"/>
    <w:rsid w:val="00A552FB"/>
    <w:rsid w:val="00A55382"/>
    <w:rsid w:val="00A553D2"/>
    <w:rsid w:val="00A556B1"/>
    <w:rsid w:val="00A55774"/>
    <w:rsid w:val="00A55AD3"/>
    <w:rsid w:val="00A55B5A"/>
    <w:rsid w:val="00A55E9F"/>
    <w:rsid w:val="00A55FA6"/>
    <w:rsid w:val="00A5601D"/>
    <w:rsid w:val="00A5602A"/>
    <w:rsid w:val="00A561FE"/>
    <w:rsid w:val="00A56321"/>
    <w:rsid w:val="00A5661E"/>
    <w:rsid w:val="00A56B93"/>
    <w:rsid w:val="00A56C5B"/>
    <w:rsid w:val="00A56F53"/>
    <w:rsid w:val="00A5708E"/>
    <w:rsid w:val="00A57470"/>
    <w:rsid w:val="00A5765A"/>
    <w:rsid w:val="00A57A10"/>
    <w:rsid w:val="00A60782"/>
    <w:rsid w:val="00A607A0"/>
    <w:rsid w:val="00A60B35"/>
    <w:rsid w:val="00A60E32"/>
    <w:rsid w:val="00A6100F"/>
    <w:rsid w:val="00A61075"/>
    <w:rsid w:val="00A6116D"/>
    <w:rsid w:val="00A61441"/>
    <w:rsid w:val="00A614FB"/>
    <w:rsid w:val="00A6176E"/>
    <w:rsid w:val="00A6181E"/>
    <w:rsid w:val="00A619E4"/>
    <w:rsid w:val="00A61A1B"/>
    <w:rsid w:val="00A61A91"/>
    <w:rsid w:val="00A61CCA"/>
    <w:rsid w:val="00A61E9E"/>
    <w:rsid w:val="00A621D5"/>
    <w:rsid w:val="00A62224"/>
    <w:rsid w:val="00A62C60"/>
    <w:rsid w:val="00A62E79"/>
    <w:rsid w:val="00A630D5"/>
    <w:rsid w:val="00A6322A"/>
    <w:rsid w:val="00A6340D"/>
    <w:rsid w:val="00A63AD2"/>
    <w:rsid w:val="00A63BED"/>
    <w:rsid w:val="00A63C77"/>
    <w:rsid w:val="00A63FC0"/>
    <w:rsid w:val="00A64271"/>
    <w:rsid w:val="00A64278"/>
    <w:rsid w:val="00A64496"/>
    <w:rsid w:val="00A64C06"/>
    <w:rsid w:val="00A64DCC"/>
    <w:rsid w:val="00A64E23"/>
    <w:rsid w:val="00A64E34"/>
    <w:rsid w:val="00A64EA0"/>
    <w:rsid w:val="00A64EC3"/>
    <w:rsid w:val="00A64FD1"/>
    <w:rsid w:val="00A65176"/>
    <w:rsid w:val="00A6531A"/>
    <w:rsid w:val="00A653BC"/>
    <w:rsid w:val="00A654B6"/>
    <w:rsid w:val="00A656AE"/>
    <w:rsid w:val="00A65AF1"/>
    <w:rsid w:val="00A6604A"/>
    <w:rsid w:val="00A66097"/>
    <w:rsid w:val="00A66482"/>
    <w:rsid w:val="00A6679B"/>
    <w:rsid w:val="00A667CC"/>
    <w:rsid w:val="00A6689D"/>
    <w:rsid w:val="00A66986"/>
    <w:rsid w:val="00A66E0E"/>
    <w:rsid w:val="00A670F5"/>
    <w:rsid w:val="00A67387"/>
    <w:rsid w:val="00A67644"/>
    <w:rsid w:val="00A67AFF"/>
    <w:rsid w:val="00A67BEF"/>
    <w:rsid w:val="00A67F7C"/>
    <w:rsid w:val="00A7015C"/>
    <w:rsid w:val="00A7029C"/>
    <w:rsid w:val="00A70816"/>
    <w:rsid w:val="00A70AE4"/>
    <w:rsid w:val="00A71580"/>
    <w:rsid w:val="00A71A9A"/>
    <w:rsid w:val="00A71CA9"/>
    <w:rsid w:val="00A71D96"/>
    <w:rsid w:val="00A721E6"/>
    <w:rsid w:val="00A72508"/>
    <w:rsid w:val="00A72589"/>
    <w:rsid w:val="00A725F9"/>
    <w:rsid w:val="00A72730"/>
    <w:rsid w:val="00A72740"/>
    <w:rsid w:val="00A728DB"/>
    <w:rsid w:val="00A72939"/>
    <w:rsid w:val="00A72A58"/>
    <w:rsid w:val="00A72E78"/>
    <w:rsid w:val="00A730E1"/>
    <w:rsid w:val="00A73A65"/>
    <w:rsid w:val="00A73A8F"/>
    <w:rsid w:val="00A73BBE"/>
    <w:rsid w:val="00A73FAB"/>
    <w:rsid w:val="00A7409C"/>
    <w:rsid w:val="00A7451B"/>
    <w:rsid w:val="00A745CB"/>
    <w:rsid w:val="00A746D6"/>
    <w:rsid w:val="00A74AEB"/>
    <w:rsid w:val="00A74D40"/>
    <w:rsid w:val="00A750AD"/>
    <w:rsid w:val="00A75483"/>
    <w:rsid w:val="00A75B72"/>
    <w:rsid w:val="00A75D4C"/>
    <w:rsid w:val="00A75ECA"/>
    <w:rsid w:val="00A75FD0"/>
    <w:rsid w:val="00A76007"/>
    <w:rsid w:val="00A762DA"/>
    <w:rsid w:val="00A76320"/>
    <w:rsid w:val="00A7678E"/>
    <w:rsid w:val="00A767CB"/>
    <w:rsid w:val="00A768F2"/>
    <w:rsid w:val="00A76E6E"/>
    <w:rsid w:val="00A76F57"/>
    <w:rsid w:val="00A77374"/>
    <w:rsid w:val="00A778CC"/>
    <w:rsid w:val="00A77BBB"/>
    <w:rsid w:val="00A80261"/>
    <w:rsid w:val="00A802EC"/>
    <w:rsid w:val="00A8070C"/>
    <w:rsid w:val="00A80894"/>
    <w:rsid w:val="00A8096D"/>
    <w:rsid w:val="00A80DE7"/>
    <w:rsid w:val="00A813C1"/>
    <w:rsid w:val="00A81409"/>
    <w:rsid w:val="00A814A5"/>
    <w:rsid w:val="00A815B1"/>
    <w:rsid w:val="00A81901"/>
    <w:rsid w:val="00A81AE0"/>
    <w:rsid w:val="00A81CB2"/>
    <w:rsid w:val="00A81D34"/>
    <w:rsid w:val="00A81E2D"/>
    <w:rsid w:val="00A829E5"/>
    <w:rsid w:val="00A82C05"/>
    <w:rsid w:val="00A82D64"/>
    <w:rsid w:val="00A82ECB"/>
    <w:rsid w:val="00A82FC8"/>
    <w:rsid w:val="00A83137"/>
    <w:rsid w:val="00A83195"/>
    <w:rsid w:val="00A83336"/>
    <w:rsid w:val="00A83B7B"/>
    <w:rsid w:val="00A842FC"/>
    <w:rsid w:val="00A84AC2"/>
    <w:rsid w:val="00A84D1C"/>
    <w:rsid w:val="00A8517D"/>
    <w:rsid w:val="00A853BE"/>
    <w:rsid w:val="00A85575"/>
    <w:rsid w:val="00A855E6"/>
    <w:rsid w:val="00A85776"/>
    <w:rsid w:val="00A85AD8"/>
    <w:rsid w:val="00A85B18"/>
    <w:rsid w:val="00A86014"/>
    <w:rsid w:val="00A8611F"/>
    <w:rsid w:val="00A86237"/>
    <w:rsid w:val="00A8648E"/>
    <w:rsid w:val="00A864C8"/>
    <w:rsid w:val="00A86B87"/>
    <w:rsid w:val="00A87260"/>
    <w:rsid w:val="00A87651"/>
    <w:rsid w:val="00A87803"/>
    <w:rsid w:val="00A87851"/>
    <w:rsid w:val="00A87903"/>
    <w:rsid w:val="00A87CF2"/>
    <w:rsid w:val="00A87DE0"/>
    <w:rsid w:val="00A87DE3"/>
    <w:rsid w:val="00A87F7D"/>
    <w:rsid w:val="00A90076"/>
    <w:rsid w:val="00A90090"/>
    <w:rsid w:val="00A900DE"/>
    <w:rsid w:val="00A901D8"/>
    <w:rsid w:val="00A9074E"/>
    <w:rsid w:val="00A907DB"/>
    <w:rsid w:val="00A90826"/>
    <w:rsid w:val="00A90AF7"/>
    <w:rsid w:val="00A90E5E"/>
    <w:rsid w:val="00A90EBB"/>
    <w:rsid w:val="00A91160"/>
    <w:rsid w:val="00A9116B"/>
    <w:rsid w:val="00A911C9"/>
    <w:rsid w:val="00A916F0"/>
    <w:rsid w:val="00A91917"/>
    <w:rsid w:val="00A91B6A"/>
    <w:rsid w:val="00A91C60"/>
    <w:rsid w:val="00A91C72"/>
    <w:rsid w:val="00A91D0D"/>
    <w:rsid w:val="00A92098"/>
    <w:rsid w:val="00A92131"/>
    <w:rsid w:val="00A922F2"/>
    <w:rsid w:val="00A92A50"/>
    <w:rsid w:val="00A92C3F"/>
    <w:rsid w:val="00A936CC"/>
    <w:rsid w:val="00A94046"/>
    <w:rsid w:val="00A94128"/>
    <w:rsid w:val="00A94153"/>
    <w:rsid w:val="00A9445E"/>
    <w:rsid w:val="00A94538"/>
    <w:rsid w:val="00A94910"/>
    <w:rsid w:val="00A94A52"/>
    <w:rsid w:val="00A94AB7"/>
    <w:rsid w:val="00A94B79"/>
    <w:rsid w:val="00A94C22"/>
    <w:rsid w:val="00A94CC9"/>
    <w:rsid w:val="00A94DC7"/>
    <w:rsid w:val="00A95675"/>
    <w:rsid w:val="00A958B6"/>
    <w:rsid w:val="00A95A39"/>
    <w:rsid w:val="00A95A9E"/>
    <w:rsid w:val="00A95BEF"/>
    <w:rsid w:val="00A95C0F"/>
    <w:rsid w:val="00A95CB4"/>
    <w:rsid w:val="00A95D56"/>
    <w:rsid w:val="00A95DEF"/>
    <w:rsid w:val="00A9626C"/>
    <w:rsid w:val="00A965F3"/>
    <w:rsid w:val="00A96634"/>
    <w:rsid w:val="00A96658"/>
    <w:rsid w:val="00A96904"/>
    <w:rsid w:val="00A9690D"/>
    <w:rsid w:val="00A969BF"/>
    <w:rsid w:val="00A96A00"/>
    <w:rsid w:val="00A96A15"/>
    <w:rsid w:val="00A96C7D"/>
    <w:rsid w:val="00A96D51"/>
    <w:rsid w:val="00A96DA0"/>
    <w:rsid w:val="00A96E6B"/>
    <w:rsid w:val="00A974EB"/>
    <w:rsid w:val="00A9751A"/>
    <w:rsid w:val="00A97A09"/>
    <w:rsid w:val="00A97BDC"/>
    <w:rsid w:val="00A97C5B"/>
    <w:rsid w:val="00A97D6D"/>
    <w:rsid w:val="00A97F0F"/>
    <w:rsid w:val="00AA036F"/>
    <w:rsid w:val="00AA062D"/>
    <w:rsid w:val="00AA0E9E"/>
    <w:rsid w:val="00AA12E9"/>
    <w:rsid w:val="00AA135C"/>
    <w:rsid w:val="00AA1376"/>
    <w:rsid w:val="00AA137C"/>
    <w:rsid w:val="00AA17CF"/>
    <w:rsid w:val="00AA1BDC"/>
    <w:rsid w:val="00AA1C9D"/>
    <w:rsid w:val="00AA1DA5"/>
    <w:rsid w:val="00AA1F1F"/>
    <w:rsid w:val="00AA2011"/>
    <w:rsid w:val="00AA2162"/>
    <w:rsid w:val="00AA24A3"/>
    <w:rsid w:val="00AA29A5"/>
    <w:rsid w:val="00AA29EB"/>
    <w:rsid w:val="00AA2B4B"/>
    <w:rsid w:val="00AA2CB9"/>
    <w:rsid w:val="00AA3154"/>
    <w:rsid w:val="00AA31CC"/>
    <w:rsid w:val="00AA3218"/>
    <w:rsid w:val="00AA32FF"/>
    <w:rsid w:val="00AA37B6"/>
    <w:rsid w:val="00AA38E4"/>
    <w:rsid w:val="00AA3959"/>
    <w:rsid w:val="00AA3E4A"/>
    <w:rsid w:val="00AA3F4E"/>
    <w:rsid w:val="00AA44D1"/>
    <w:rsid w:val="00AA4591"/>
    <w:rsid w:val="00AA45DC"/>
    <w:rsid w:val="00AA4600"/>
    <w:rsid w:val="00AA461D"/>
    <w:rsid w:val="00AA4AB5"/>
    <w:rsid w:val="00AA4FA4"/>
    <w:rsid w:val="00AA4FAB"/>
    <w:rsid w:val="00AA5137"/>
    <w:rsid w:val="00AA5160"/>
    <w:rsid w:val="00AA59BF"/>
    <w:rsid w:val="00AA5C10"/>
    <w:rsid w:val="00AA5D94"/>
    <w:rsid w:val="00AA603E"/>
    <w:rsid w:val="00AA622C"/>
    <w:rsid w:val="00AA6307"/>
    <w:rsid w:val="00AA6375"/>
    <w:rsid w:val="00AA639E"/>
    <w:rsid w:val="00AA6518"/>
    <w:rsid w:val="00AA6546"/>
    <w:rsid w:val="00AA6568"/>
    <w:rsid w:val="00AA6829"/>
    <w:rsid w:val="00AA6880"/>
    <w:rsid w:val="00AA7274"/>
    <w:rsid w:val="00AA7295"/>
    <w:rsid w:val="00AA7630"/>
    <w:rsid w:val="00AA765A"/>
    <w:rsid w:val="00AA76EB"/>
    <w:rsid w:val="00AA782D"/>
    <w:rsid w:val="00AA796E"/>
    <w:rsid w:val="00AA797A"/>
    <w:rsid w:val="00AA7AD0"/>
    <w:rsid w:val="00AA7F2A"/>
    <w:rsid w:val="00AB0070"/>
    <w:rsid w:val="00AB0268"/>
    <w:rsid w:val="00AB02B0"/>
    <w:rsid w:val="00AB0486"/>
    <w:rsid w:val="00AB0580"/>
    <w:rsid w:val="00AB08C8"/>
    <w:rsid w:val="00AB0C02"/>
    <w:rsid w:val="00AB0C43"/>
    <w:rsid w:val="00AB1135"/>
    <w:rsid w:val="00AB12E9"/>
    <w:rsid w:val="00AB188F"/>
    <w:rsid w:val="00AB1CA7"/>
    <w:rsid w:val="00AB1E03"/>
    <w:rsid w:val="00AB1EDF"/>
    <w:rsid w:val="00AB1FD0"/>
    <w:rsid w:val="00AB20C8"/>
    <w:rsid w:val="00AB2985"/>
    <w:rsid w:val="00AB2A5F"/>
    <w:rsid w:val="00AB2F3D"/>
    <w:rsid w:val="00AB3307"/>
    <w:rsid w:val="00AB3323"/>
    <w:rsid w:val="00AB372B"/>
    <w:rsid w:val="00AB37B9"/>
    <w:rsid w:val="00AB3866"/>
    <w:rsid w:val="00AB3A11"/>
    <w:rsid w:val="00AB3D67"/>
    <w:rsid w:val="00AB3E2D"/>
    <w:rsid w:val="00AB3FA7"/>
    <w:rsid w:val="00AB4056"/>
    <w:rsid w:val="00AB422D"/>
    <w:rsid w:val="00AB43C7"/>
    <w:rsid w:val="00AB47F2"/>
    <w:rsid w:val="00AB4B34"/>
    <w:rsid w:val="00AB4C8F"/>
    <w:rsid w:val="00AB51DE"/>
    <w:rsid w:val="00AB5376"/>
    <w:rsid w:val="00AB5423"/>
    <w:rsid w:val="00AB54A8"/>
    <w:rsid w:val="00AB573D"/>
    <w:rsid w:val="00AB5766"/>
    <w:rsid w:val="00AB5A9E"/>
    <w:rsid w:val="00AB5BF4"/>
    <w:rsid w:val="00AB5E48"/>
    <w:rsid w:val="00AB5E7A"/>
    <w:rsid w:val="00AB601A"/>
    <w:rsid w:val="00AB68E4"/>
    <w:rsid w:val="00AB6C57"/>
    <w:rsid w:val="00AB6F7B"/>
    <w:rsid w:val="00AB702E"/>
    <w:rsid w:val="00AB70F5"/>
    <w:rsid w:val="00AB71A9"/>
    <w:rsid w:val="00AB745E"/>
    <w:rsid w:val="00AB75C3"/>
    <w:rsid w:val="00AB75D5"/>
    <w:rsid w:val="00AB7885"/>
    <w:rsid w:val="00AB7A94"/>
    <w:rsid w:val="00AB7DCD"/>
    <w:rsid w:val="00AB7E7D"/>
    <w:rsid w:val="00AB7F91"/>
    <w:rsid w:val="00AC00C1"/>
    <w:rsid w:val="00AC01E7"/>
    <w:rsid w:val="00AC0224"/>
    <w:rsid w:val="00AC0293"/>
    <w:rsid w:val="00AC045F"/>
    <w:rsid w:val="00AC0BB1"/>
    <w:rsid w:val="00AC0D5D"/>
    <w:rsid w:val="00AC11A7"/>
    <w:rsid w:val="00AC1206"/>
    <w:rsid w:val="00AC1A8B"/>
    <w:rsid w:val="00AC1CDB"/>
    <w:rsid w:val="00AC2247"/>
    <w:rsid w:val="00AC23D1"/>
    <w:rsid w:val="00AC23ED"/>
    <w:rsid w:val="00AC30CD"/>
    <w:rsid w:val="00AC32F0"/>
    <w:rsid w:val="00AC375A"/>
    <w:rsid w:val="00AC465A"/>
    <w:rsid w:val="00AC4738"/>
    <w:rsid w:val="00AC4B08"/>
    <w:rsid w:val="00AC4BD6"/>
    <w:rsid w:val="00AC4CBF"/>
    <w:rsid w:val="00AC4CC0"/>
    <w:rsid w:val="00AC4D2F"/>
    <w:rsid w:val="00AC4D8C"/>
    <w:rsid w:val="00AC56D0"/>
    <w:rsid w:val="00AC5769"/>
    <w:rsid w:val="00AC5977"/>
    <w:rsid w:val="00AC5AB5"/>
    <w:rsid w:val="00AC5C3F"/>
    <w:rsid w:val="00AC5DCC"/>
    <w:rsid w:val="00AC618F"/>
    <w:rsid w:val="00AC62C6"/>
    <w:rsid w:val="00AC6470"/>
    <w:rsid w:val="00AC691E"/>
    <w:rsid w:val="00AC697B"/>
    <w:rsid w:val="00AC6A03"/>
    <w:rsid w:val="00AC6EF2"/>
    <w:rsid w:val="00AC6F1F"/>
    <w:rsid w:val="00AC70D9"/>
    <w:rsid w:val="00AC725B"/>
    <w:rsid w:val="00AC7EAB"/>
    <w:rsid w:val="00AD0B6C"/>
    <w:rsid w:val="00AD0FDD"/>
    <w:rsid w:val="00AD1154"/>
    <w:rsid w:val="00AD147F"/>
    <w:rsid w:val="00AD1665"/>
    <w:rsid w:val="00AD1754"/>
    <w:rsid w:val="00AD1B9E"/>
    <w:rsid w:val="00AD1BA7"/>
    <w:rsid w:val="00AD1CED"/>
    <w:rsid w:val="00AD2078"/>
    <w:rsid w:val="00AD20C1"/>
    <w:rsid w:val="00AD236F"/>
    <w:rsid w:val="00AD240F"/>
    <w:rsid w:val="00AD244A"/>
    <w:rsid w:val="00AD2601"/>
    <w:rsid w:val="00AD2668"/>
    <w:rsid w:val="00AD289F"/>
    <w:rsid w:val="00AD29D7"/>
    <w:rsid w:val="00AD2D52"/>
    <w:rsid w:val="00AD2D62"/>
    <w:rsid w:val="00AD2D8A"/>
    <w:rsid w:val="00AD2E66"/>
    <w:rsid w:val="00AD2EC6"/>
    <w:rsid w:val="00AD31EB"/>
    <w:rsid w:val="00AD3DB0"/>
    <w:rsid w:val="00AD3F33"/>
    <w:rsid w:val="00AD410A"/>
    <w:rsid w:val="00AD4385"/>
    <w:rsid w:val="00AD43C3"/>
    <w:rsid w:val="00AD45EF"/>
    <w:rsid w:val="00AD466E"/>
    <w:rsid w:val="00AD4795"/>
    <w:rsid w:val="00AD4796"/>
    <w:rsid w:val="00AD48A7"/>
    <w:rsid w:val="00AD4BD2"/>
    <w:rsid w:val="00AD4EFB"/>
    <w:rsid w:val="00AD4F47"/>
    <w:rsid w:val="00AD4F77"/>
    <w:rsid w:val="00AD5661"/>
    <w:rsid w:val="00AD5723"/>
    <w:rsid w:val="00AD5953"/>
    <w:rsid w:val="00AD5ABC"/>
    <w:rsid w:val="00AD5D8E"/>
    <w:rsid w:val="00AD5DBB"/>
    <w:rsid w:val="00AD607D"/>
    <w:rsid w:val="00AD6371"/>
    <w:rsid w:val="00AD6480"/>
    <w:rsid w:val="00AD6765"/>
    <w:rsid w:val="00AD68D5"/>
    <w:rsid w:val="00AD694E"/>
    <w:rsid w:val="00AD6A48"/>
    <w:rsid w:val="00AD6BE2"/>
    <w:rsid w:val="00AD6BFC"/>
    <w:rsid w:val="00AD6D15"/>
    <w:rsid w:val="00AD768F"/>
    <w:rsid w:val="00AD795B"/>
    <w:rsid w:val="00AD7A8F"/>
    <w:rsid w:val="00AD7EA0"/>
    <w:rsid w:val="00AE0294"/>
    <w:rsid w:val="00AE04CD"/>
    <w:rsid w:val="00AE0839"/>
    <w:rsid w:val="00AE095F"/>
    <w:rsid w:val="00AE0A26"/>
    <w:rsid w:val="00AE0BC4"/>
    <w:rsid w:val="00AE0F5C"/>
    <w:rsid w:val="00AE10C4"/>
    <w:rsid w:val="00AE124F"/>
    <w:rsid w:val="00AE13FF"/>
    <w:rsid w:val="00AE142D"/>
    <w:rsid w:val="00AE18B9"/>
    <w:rsid w:val="00AE18E4"/>
    <w:rsid w:val="00AE22FC"/>
    <w:rsid w:val="00AE27F6"/>
    <w:rsid w:val="00AE2B80"/>
    <w:rsid w:val="00AE3235"/>
    <w:rsid w:val="00AE359B"/>
    <w:rsid w:val="00AE36E0"/>
    <w:rsid w:val="00AE36E8"/>
    <w:rsid w:val="00AE38BF"/>
    <w:rsid w:val="00AE3A00"/>
    <w:rsid w:val="00AE3B0F"/>
    <w:rsid w:val="00AE3BC5"/>
    <w:rsid w:val="00AE3EDB"/>
    <w:rsid w:val="00AE4013"/>
    <w:rsid w:val="00AE42D8"/>
    <w:rsid w:val="00AE43D7"/>
    <w:rsid w:val="00AE45BE"/>
    <w:rsid w:val="00AE4724"/>
    <w:rsid w:val="00AE488C"/>
    <w:rsid w:val="00AE4AD0"/>
    <w:rsid w:val="00AE4BF4"/>
    <w:rsid w:val="00AE5049"/>
    <w:rsid w:val="00AE566F"/>
    <w:rsid w:val="00AE5C04"/>
    <w:rsid w:val="00AE5C17"/>
    <w:rsid w:val="00AE5D73"/>
    <w:rsid w:val="00AE5D81"/>
    <w:rsid w:val="00AE5EED"/>
    <w:rsid w:val="00AE607D"/>
    <w:rsid w:val="00AE62FE"/>
    <w:rsid w:val="00AE6302"/>
    <w:rsid w:val="00AE6596"/>
    <w:rsid w:val="00AE6938"/>
    <w:rsid w:val="00AE6C66"/>
    <w:rsid w:val="00AE6D20"/>
    <w:rsid w:val="00AE6FEC"/>
    <w:rsid w:val="00AE700F"/>
    <w:rsid w:val="00AE7148"/>
    <w:rsid w:val="00AE7218"/>
    <w:rsid w:val="00AE72F3"/>
    <w:rsid w:val="00AE7503"/>
    <w:rsid w:val="00AE758D"/>
    <w:rsid w:val="00AE7894"/>
    <w:rsid w:val="00AE78DD"/>
    <w:rsid w:val="00AE78FA"/>
    <w:rsid w:val="00AE7A9B"/>
    <w:rsid w:val="00AE7ABF"/>
    <w:rsid w:val="00AF001C"/>
    <w:rsid w:val="00AF0231"/>
    <w:rsid w:val="00AF03D7"/>
    <w:rsid w:val="00AF055A"/>
    <w:rsid w:val="00AF05B9"/>
    <w:rsid w:val="00AF0631"/>
    <w:rsid w:val="00AF06B7"/>
    <w:rsid w:val="00AF098F"/>
    <w:rsid w:val="00AF0A00"/>
    <w:rsid w:val="00AF0D36"/>
    <w:rsid w:val="00AF0F37"/>
    <w:rsid w:val="00AF1072"/>
    <w:rsid w:val="00AF1077"/>
    <w:rsid w:val="00AF1116"/>
    <w:rsid w:val="00AF17EA"/>
    <w:rsid w:val="00AF1837"/>
    <w:rsid w:val="00AF19AC"/>
    <w:rsid w:val="00AF1A6B"/>
    <w:rsid w:val="00AF1A87"/>
    <w:rsid w:val="00AF1CA9"/>
    <w:rsid w:val="00AF1E72"/>
    <w:rsid w:val="00AF2015"/>
    <w:rsid w:val="00AF2203"/>
    <w:rsid w:val="00AF23DA"/>
    <w:rsid w:val="00AF2992"/>
    <w:rsid w:val="00AF2C9D"/>
    <w:rsid w:val="00AF2DC1"/>
    <w:rsid w:val="00AF3082"/>
    <w:rsid w:val="00AF3712"/>
    <w:rsid w:val="00AF37D9"/>
    <w:rsid w:val="00AF3887"/>
    <w:rsid w:val="00AF38AA"/>
    <w:rsid w:val="00AF39E8"/>
    <w:rsid w:val="00AF3E8D"/>
    <w:rsid w:val="00AF3F4B"/>
    <w:rsid w:val="00AF42FA"/>
    <w:rsid w:val="00AF431C"/>
    <w:rsid w:val="00AF446C"/>
    <w:rsid w:val="00AF46D4"/>
    <w:rsid w:val="00AF4BBF"/>
    <w:rsid w:val="00AF4D74"/>
    <w:rsid w:val="00AF54F6"/>
    <w:rsid w:val="00AF5500"/>
    <w:rsid w:val="00AF5601"/>
    <w:rsid w:val="00AF5CA3"/>
    <w:rsid w:val="00AF5CEF"/>
    <w:rsid w:val="00AF6055"/>
    <w:rsid w:val="00AF62AF"/>
    <w:rsid w:val="00AF6488"/>
    <w:rsid w:val="00AF64EA"/>
    <w:rsid w:val="00AF67D5"/>
    <w:rsid w:val="00AF697E"/>
    <w:rsid w:val="00AF728A"/>
    <w:rsid w:val="00AF72A9"/>
    <w:rsid w:val="00AF7323"/>
    <w:rsid w:val="00AF7655"/>
    <w:rsid w:val="00AF78BA"/>
    <w:rsid w:val="00AF7C14"/>
    <w:rsid w:val="00AF7DFE"/>
    <w:rsid w:val="00AF7E5C"/>
    <w:rsid w:val="00AF7EF8"/>
    <w:rsid w:val="00AF7F63"/>
    <w:rsid w:val="00AF7F89"/>
    <w:rsid w:val="00B00265"/>
    <w:rsid w:val="00B0075B"/>
    <w:rsid w:val="00B008DF"/>
    <w:rsid w:val="00B00CC5"/>
    <w:rsid w:val="00B018B4"/>
    <w:rsid w:val="00B02063"/>
    <w:rsid w:val="00B02804"/>
    <w:rsid w:val="00B028F9"/>
    <w:rsid w:val="00B033D5"/>
    <w:rsid w:val="00B03436"/>
    <w:rsid w:val="00B03614"/>
    <w:rsid w:val="00B039D8"/>
    <w:rsid w:val="00B03D6F"/>
    <w:rsid w:val="00B03E1C"/>
    <w:rsid w:val="00B03F4C"/>
    <w:rsid w:val="00B043B8"/>
    <w:rsid w:val="00B04445"/>
    <w:rsid w:val="00B044FC"/>
    <w:rsid w:val="00B0466B"/>
    <w:rsid w:val="00B04777"/>
    <w:rsid w:val="00B04928"/>
    <w:rsid w:val="00B04BCF"/>
    <w:rsid w:val="00B04C4A"/>
    <w:rsid w:val="00B04DB9"/>
    <w:rsid w:val="00B05123"/>
    <w:rsid w:val="00B05163"/>
    <w:rsid w:val="00B05189"/>
    <w:rsid w:val="00B052AE"/>
    <w:rsid w:val="00B053E5"/>
    <w:rsid w:val="00B054FC"/>
    <w:rsid w:val="00B05523"/>
    <w:rsid w:val="00B05594"/>
    <w:rsid w:val="00B057AA"/>
    <w:rsid w:val="00B0590B"/>
    <w:rsid w:val="00B05936"/>
    <w:rsid w:val="00B05A39"/>
    <w:rsid w:val="00B05A5D"/>
    <w:rsid w:val="00B05C69"/>
    <w:rsid w:val="00B05F2E"/>
    <w:rsid w:val="00B06130"/>
    <w:rsid w:val="00B0627B"/>
    <w:rsid w:val="00B06505"/>
    <w:rsid w:val="00B06868"/>
    <w:rsid w:val="00B0687F"/>
    <w:rsid w:val="00B06889"/>
    <w:rsid w:val="00B06D12"/>
    <w:rsid w:val="00B06D79"/>
    <w:rsid w:val="00B0705C"/>
    <w:rsid w:val="00B07194"/>
    <w:rsid w:val="00B073FB"/>
    <w:rsid w:val="00B077BB"/>
    <w:rsid w:val="00B07932"/>
    <w:rsid w:val="00B07D47"/>
    <w:rsid w:val="00B10806"/>
    <w:rsid w:val="00B10967"/>
    <w:rsid w:val="00B109BD"/>
    <w:rsid w:val="00B10BB1"/>
    <w:rsid w:val="00B10CB0"/>
    <w:rsid w:val="00B10DF0"/>
    <w:rsid w:val="00B10F6C"/>
    <w:rsid w:val="00B1153D"/>
    <w:rsid w:val="00B11544"/>
    <w:rsid w:val="00B1168E"/>
    <w:rsid w:val="00B117B7"/>
    <w:rsid w:val="00B11B89"/>
    <w:rsid w:val="00B11F02"/>
    <w:rsid w:val="00B11F29"/>
    <w:rsid w:val="00B11F60"/>
    <w:rsid w:val="00B12121"/>
    <w:rsid w:val="00B12139"/>
    <w:rsid w:val="00B1231D"/>
    <w:rsid w:val="00B126F2"/>
    <w:rsid w:val="00B12773"/>
    <w:rsid w:val="00B127E8"/>
    <w:rsid w:val="00B12921"/>
    <w:rsid w:val="00B12C9C"/>
    <w:rsid w:val="00B13095"/>
    <w:rsid w:val="00B13187"/>
    <w:rsid w:val="00B13BB8"/>
    <w:rsid w:val="00B13E8D"/>
    <w:rsid w:val="00B13EBD"/>
    <w:rsid w:val="00B1405D"/>
    <w:rsid w:val="00B14139"/>
    <w:rsid w:val="00B14509"/>
    <w:rsid w:val="00B146C5"/>
    <w:rsid w:val="00B148E5"/>
    <w:rsid w:val="00B148F1"/>
    <w:rsid w:val="00B14C31"/>
    <w:rsid w:val="00B14F0B"/>
    <w:rsid w:val="00B14FF0"/>
    <w:rsid w:val="00B152A8"/>
    <w:rsid w:val="00B15327"/>
    <w:rsid w:val="00B15886"/>
    <w:rsid w:val="00B15A5C"/>
    <w:rsid w:val="00B15B50"/>
    <w:rsid w:val="00B15F4B"/>
    <w:rsid w:val="00B15F8E"/>
    <w:rsid w:val="00B166A0"/>
    <w:rsid w:val="00B166B0"/>
    <w:rsid w:val="00B167EF"/>
    <w:rsid w:val="00B168D7"/>
    <w:rsid w:val="00B16B58"/>
    <w:rsid w:val="00B16BD2"/>
    <w:rsid w:val="00B16DCF"/>
    <w:rsid w:val="00B17174"/>
    <w:rsid w:val="00B172B8"/>
    <w:rsid w:val="00B17963"/>
    <w:rsid w:val="00B179E3"/>
    <w:rsid w:val="00B17DBA"/>
    <w:rsid w:val="00B2029A"/>
    <w:rsid w:val="00B2077B"/>
    <w:rsid w:val="00B2095A"/>
    <w:rsid w:val="00B20B89"/>
    <w:rsid w:val="00B20BA1"/>
    <w:rsid w:val="00B20DEF"/>
    <w:rsid w:val="00B210AA"/>
    <w:rsid w:val="00B211C4"/>
    <w:rsid w:val="00B211C9"/>
    <w:rsid w:val="00B212F4"/>
    <w:rsid w:val="00B21A7C"/>
    <w:rsid w:val="00B21AE2"/>
    <w:rsid w:val="00B21B6C"/>
    <w:rsid w:val="00B2248D"/>
    <w:rsid w:val="00B2283C"/>
    <w:rsid w:val="00B228E8"/>
    <w:rsid w:val="00B2297D"/>
    <w:rsid w:val="00B229A0"/>
    <w:rsid w:val="00B22AC9"/>
    <w:rsid w:val="00B22C47"/>
    <w:rsid w:val="00B22F41"/>
    <w:rsid w:val="00B22F5A"/>
    <w:rsid w:val="00B22FD6"/>
    <w:rsid w:val="00B230B5"/>
    <w:rsid w:val="00B23127"/>
    <w:rsid w:val="00B23350"/>
    <w:rsid w:val="00B23366"/>
    <w:rsid w:val="00B23378"/>
    <w:rsid w:val="00B23415"/>
    <w:rsid w:val="00B2358A"/>
    <w:rsid w:val="00B23799"/>
    <w:rsid w:val="00B23C28"/>
    <w:rsid w:val="00B23ECB"/>
    <w:rsid w:val="00B23F88"/>
    <w:rsid w:val="00B24033"/>
    <w:rsid w:val="00B2412C"/>
    <w:rsid w:val="00B24237"/>
    <w:rsid w:val="00B243C4"/>
    <w:rsid w:val="00B244B0"/>
    <w:rsid w:val="00B24551"/>
    <w:rsid w:val="00B24643"/>
    <w:rsid w:val="00B24887"/>
    <w:rsid w:val="00B249C1"/>
    <w:rsid w:val="00B24BD3"/>
    <w:rsid w:val="00B24E5E"/>
    <w:rsid w:val="00B24EDA"/>
    <w:rsid w:val="00B24F5B"/>
    <w:rsid w:val="00B25287"/>
    <w:rsid w:val="00B25560"/>
    <w:rsid w:val="00B255D2"/>
    <w:rsid w:val="00B25D14"/>
    <w:rsid w:val="00B25E50"/>
    <w:rsid w:val="00B25F7E"/>
    <w:rsid w:val="00B260E3"/>
    <w:rsid w:val="00B2628B"/>
    <w:rsid w:val="00B262DF"/>
    <w:rsid w:val="00B2632F"/>
    <w:rsid w:val="00B263EF"/>
    <w:rsid w:val="00B26411"/>
    <w:rsid w:val="00B266FF"/>
    <w:rsid w:val="00B26BC4"/>
    <w:rsid w:val="00B26C5D"/>
    <w:rsid w:val="00B26CBE"/>
    <w:rsid w:val="00B26D30"/>
    <w:rsid w:val="00B26DD2"/>
    <w:rsid w:val="00B26F9D"/>
    <w:rsid w:val="00B27226"/>
    <w:rsid w:val="00B2733B"/>
    <w:rsid w:val="00B2745A"/>
    <w:rsid w:val="00B275B1"/>
    <w:rsid w:val="00B27732"/>
    <w:rsid w:val="00B27735"/>
    <w:rsid w:val="00B27CAB"/>
    <w:rsid w:val="00B27EB2"/>
    <w:rsid w:val="00B30825"/>
    <w:rsid w:val="00B308AD"/>
    <w:rsid w:val="00B3092C"/>
    <w:rsid w:val="00B30AB1"/>
    <w:rsid w:val="00B30DEF"/>
    <w:rsid w:val="00B31003"/>
    <w:rsid w:val="00B3116B"/>
    <w:rsid w:val="00B311C0"/>
    <w:rsid w:val="00B31582"/>
    <w:rsid w:val="00B3159D"/>
    <w:rsid w:val="00B316D3"/>
    <w:rsid w:val="00B31D84"/>
    <w:rsid w:val="00B31FBC"/>
    <w:rsid w:val="00B322E1"/>
    <w:rsid w:val="00B322F7"/>
    <w:rsid w:val="00B32390"/>
    <w:rsid w:val="00B3243E"/>
    <w:rsid w:val="00B3282C"/>
    <w:rsid w:val="00B328AD"/>
    <w:rsid w:val="00B32BB5"/>
    <w:rsid w:val="00B32CDE"/>
    <w:rsid w:val="00B32D17"/>
    <w:rsid w:val="00B331E8"/>
    <w:rsid w:val="00B3327B"/>
    <w:rsid w:val="00B3359B"/>
    <w:rsid w:val="00B335C0"/>
    <w:rsid w:val="00B338AF"/>
    <w:rsid w:val="00B33EEF"/>
    <w:rsid w:val="00B33F57"/>
    <w:rsid w:val="00B34192"/>
    <w:rsid w:val="00B34284"/>
    <w:rsid w:val="00B34522"/>
    <w:rsid w:val="00B346BD"/>
    <w:rsid w:val="00B34722"/>
    <w:rsid w:val="00B349B5"/>
    <w:rsid w:val="00B34D0E"/>
    <w:rsid w:val="00B356B1"/>
    <w:rsid w:val="00B3581E"/>
    <w:rsid w:val="00B35D6B"/>
    <w:rsid w:val="00B35E1F"/>
    <w:rsid w:val="00B363A3"/>
    <w:rsid w:val="00B36A7A"/>
    <w:rsid w:val="00B36AD0"/>
    <w:rsid w:val="00B36BB5"/>
    <w:rsid w:val="00B3707C"/>
    <w:rsid w:val="00B3708B"/>
    <w:rsid w:val="00B3726B"/>
    <w:rsid w:val="00B373AF"/>
    <w:rsid w:val="00B376E5"/>
    <w:rsid w:val="00B376EF"/>
    <w:rsid w:val="00B37AD4"/>
    <w:rsid w:val="00B37ADF"/>
    <w:rsid w:val="00B37D6B"/>
    <w:rsid w:val="00B40122"/>
    <w:rsid w:val="00B403A3"/>
    <w:rsid w:val="00B4040D"/>
    <w:rsid w:val="00B4054B"/>
    <w:rsid w:val="00B40634"/>
    <w:rsid w:val="00B4074B"/>
    <w:rsid w:val="00B407A4"/>
    <w:rsid w:val="00B408DF"/>
    <w:rsid w:val="00B40B65"/>
    <w:rsid w:val="00B40BA6"/>
    <w:rsid w:val="00B40CC9"/>
    <w:rsid w:val="00B40D07"/>
    <w:rsid w:val="00B40EA3"/>
    <w:rsid w:val="00B41256"/>
    <w:rsid w:val="00B414E1"/>
    <w:rsid w:val="00B414FA"/>
    <w:rsid w:val="00B4174B"/>
    <w:rsid w:val="00B4181F"/>
    <w:rsid w:val="00B4234F"/>
    <w:rsid w:val="00B42671"/>
    <w:rsid w:val="00B42825"/>
    <w:rsid w:val="00B42CBE"/>
    <w:rsid w:val="00B430D7"/>
    <w:rsid w:val="00B431E0"/>
    <w:rsid w:val="00B437E3"/>
    <w:rsid w:val="00B43995"/>
    <w:rsid w:val="00B43C23"/>
    <w:rsid w:val="00B43D57"/>
    <w:rsid w:val="00B443E0"/>
    <w:rsid w:val="00B4461E"/>
    <w:rsid w:val="00B4467D"/>
    <w:rsid w:val="00B44B0B"/>
    <w:rsid w:val="00B44BC2"/>
    <w:rsid w:val="00B44ED9"/>
    <w:rsid w:val="00B44FD6"/>
    <w:rsid w:val="00B45002"/>
    <w:rsid w:val="00B45182"/>
    <w:rsid w:val="00B4588E"/>
    <w:rsid w:val="00B459FA"/>
    <w:rsid w:val="00B45B03"/>
    <w:rsid w:val="00B45CC7"/>
    <w:rsid w:val="00B46462"/>
    <w:rsid w:val="00B46851"/>
    <w:rsid w:val="00B469B0"/>
    <w:rsid w:val="00B46B51"/>
    <w:rsid w:val="00B46C31"/>
    <w:rsid w:val="00B46C78"/>
    <w:rsid w:val="00B471E9"/>
    <w:rsid w:val="00B47368"/>
    <w:rsid w:val="00B4766C"/>
    <w:rsid w:val="00B50229"/>
    <w:rsid w:val="00B50A32"/>
    <w:rsid w:val="00B5105F"/>
    <w:rsid w:val="00B51596"/>
    <w:rsid w:val="00B5173B"/>
    <w:rsid w:val="00B519C4"/>
    <w:rsid w:val="00B51B48"/>
    <w:rsid w:val="00B51E12"/>
    <w:rsid w:val="00B51EB6"/>
    <w:rsid w:val="00B52193"/>
    <w:rsid w:val="00B521BA"/>
    <w:rsid w:val="00B52615"/>
    <w:rsid w:val="00B526E5"/>
    <w:rsid w:val="00B52755"/>
    <w:rsid w:val="00B52793"/>
    <w:rsid w:val="00B52A0B"/>
    <w:rsid w:val="00B52B03"/>
    <w:rsid w:val="00B52DC7"/>
    <w:rsid w:val="00B52E49"/>
    <w:rsid w:val="00B52F3C"/>
    <w:rsid w:val="00B52FFE"/>
    <w:rsid w:val="00B53300"/>
    <w:rsid w:val="00B533F6"/>
    <w:rsid w:val="00B53725"/>
    <w:rsid w:val="00B53753"/>
    <w:rsid w:val="00B53776"/>
    <w:rsid w:val="00B53870"/>
    <w:rsid w:val="00B53CF6"/>
    <w:rsid w:val="00B53F77"/>
    <w:rsid w:val="00B53FF6"/>
    <w:rsid w:val="00B5424C"/>
    <w:rsid w:val="00B5426B"/>
    <w:rsid w:val="00B543E7"/>
    <w:rsid w:val="00B546B8"/>
    <w:rsid w:val="00B546FA"/>
    <w:rsid w:val="00B5478B"/>
    <w:rsid w:val="00B549AF"/>
    <w:rsid w:val="00B54AE1"/>
    <w:rsid w:val="00B54CB2"/>
    <w:rsid w:val="00B551E9"/>
    <w:rsid w:val="00B551F5"/>
    <w:rsid w:val="00B552B4"/>
    <w:rsid w:val="00B5537B"/>
    <w:rsid w:val="00B55445"/>
    <w:rsid w:val="00B5546A"/>
    <w:rsid w:val="00B556B5"/>
    <w:rsid w:val="00B55961"/>
    <w:rsid w:val="00B55A72"/>
    <w:rsid w:val="00B55B35"/>
    <w:rsid w:val="00B55E09"/>
    <w:rsid w:val="00B55F4D"/>
    <w:rsid w:val="00B5683E"/>
    <w:rsid w:val="00B56864"/>
    <w:rsid w:val="00B568FF"/>
    <w:rsid w:val="00B569A5"/>
    <w:rsid w:val="00B5714B"/>
    <w:rsid w:val="00B5717A"/>
    <w:rsid w:val="00B5719F"/>
    <w:rsid w:val="00B571BA"/>
    <w:rsid w:val="00B573E2"/>
    <w:rsid w:val="00B57469"/>
    <w:rsid w:val="00B57666"/>
    <w:rsid w:val="00B577BE"/>
    <w:rsid w:val="00B57845"/>
    <w:rsid w:val="00B5790C"/>
    <w:rsid w:val="00B579FF"/>
    <w:rsid w:val="00B57A01"/>
    <w:rsid w:val="00B57A6C"/>
    <w:rsid w:val="00B57AF7"/>
    <w:rsid w:val="00B57B07"/>
    <w:rsid w:val="00B57BA2"/>
    <w:rsid w:val="00B57CD8"/>
    <w:rsid w:val="00B57D0C"/>
    <w:rsid w:val="00B602B8"/>
    <w:rsid w:val="00B606A7"/>
    <w:rsid w:val="00B607E7"/>
    <w:rsid w:val="00B6087D"/>
    <w:rsid w:val="00B60C35"/>
    <w:rsid w:val="00B60DA2"/>
    <w:rsid w:val="00B60E09"/>
    <w:rsid w:val="00B60E6A"/>
    <w:rsid w:val="00B61585"/>
    <w:rsid w:val="00B616A3"/>
    <w:rsid w:val="00B61B22"/>
    <w:rsid w:val="00B61D78"/>
    <w:rsid w:val="00B61DAF"/>
    <w:rsid w:val="00B62071"/>
    <w:rsid w:val="00B626D2"/>
    <w:rsid w:val="00B6286A"/>
    <w:rsid w:val="00B62931"/>
    <w:rsid w:val="00B62999"/>
    <w:rsid w:val="00B62D90"/>
    <w:rsid w:val="00B62F68"/>
    <w:rsid w:val="00B62FFC"/>
    <w:rsid w:val="00B6310C"/>
    <w:rsid w:val="00B63110"/>
    <w:rsid w:val="00B6323B"/>
    <w:rsid w:val="00B63422"/>
    <w:rsid w:val="00B634CA"/>
    <w:rsid w:val="00B634EE"/>
    <w:rsid w:val="00B637D0"/>
    <w:rsid w:val="00B63FBA"/>
    <w:rsid w:val="00B64075"/>
    <w:rsid w:val="00B6427D"/>
    <w:rsid w:val="00B64568"/>
    <w:rsid w:val="00B648A7"/>
    <w:rsid w:val="00B648C6"/>
    <w:rsid w:val="00B649A1"/>
    <w:rsid w:val="00B64C5A"/>
    <w:rsid w:val="00B64CDC"/>
    <w:rsid w:val="00B64E41"/>
    <w:rsid w:val="00B65185"/>
    <w:rsid w:val="00B654D1"/>
    <w:rsid w:val="00B65662"/>
    <w:rsid w:val="00B65A4F"/>
    <w:rsid w:val="00B65B71"/>
    <w:rsid w:val="00B65C59"/>
    <w:rsid w:val="00B65FF2"/>
    <w:rsid w:val="00B66097"/>
    <w:rsid w:val="00B660A9"/>
    <w:rsid w:val="00B6615D"/>
    <w:rsid w:val="00B662C5"/>
    <w:rsid w:val="00B662D9"/>
    <w:rsid w:val="00B664D8"/>
    <w:rsid w:val="00B66689"/>
    <w:rsid w:val="00B66AEF"/>
    <w:rsid w:val="00B66DA0"/>
    <w:rsid w:val="00B67020"/>
    <w:rsid w:val="00B670AC"/>
    <w:rsid w:val="00B6734C"/>
    <w:rsid w:val="00B673D3"/>
    <w:rsid w:val="00B67EFA"/>
    <w:rsid w:val="00B67F59"/>
    <w:rsid w:val="00B67FC9"/>
    <w:rsid w:val="00B70079"/>
    <w:rsid w:val="00B7025F"/>
    <w:rsid w:val="00B70268"/>
    <w:rsid w:val="00B70785"/>
    <w:rsid w:val="00B709C9"/>
    <w:rsid w:val="00B709D4"/>
    <w:rsid w:val="00B70A11"/>
    <w:rsid w:val="00B70BA6"/>
    <w:rsid w:val="00B70DE3"/>
    <w:rsid w:val="00B70F25"/>
    <w:rsid w:val="00B71436"/>
    <w:rsid w:val="00B715A9"/>
    <w:rsid w:val="00B716E0"/>
    <w:rsid w:val="00B71732"/>
    <w:rsid w:val="00B71953"/>
    <w:rsid w:val="00B71A21"/>
    <w:rsid w:val="00B72031"/>
    <w:rsid w:val="00B722BB"/>
    <w:rsid w:val="00B72333"/>
    <w:rsid w:val="00B724D1"/>
    <w:rsid w:val="00B72758"/>
    <w:rsid w:val="00B7285E"/>
    <w:rsid w:val="00B72A9D"/>
    <w:rsid w:val="00B72AAD"/>
    <w:rsid w:val="00B72F15"/>
    <w:rsid w:val="00B73401"/>
    <w:rsid w:val="00B73523"/>
    <w:rsid w:val="00B7384E"/>
    <w:rsid w:val="00B73A7A"/>
    <w:rsid w:val="00B73BE7"/>
    <w:rsid w:val="00B73D7C"/>
    <w:rsid w:val="00B73E24"/>
    <w:rsid w:val="00B73F64"/>
    <w:rsid w:val="00B7432D"/>
    <w:rsid w:val="00B7452D"/>
    <w:rsid w:val="00B74634"/>
    <w:rsid w:val="00B74672"/>
    <w:rsid w:val="00B748B2"/>
    <w:rsid w:val="00B749FC"/>
    <w:rsid w:val="00B74BB0"/>
    <w:rsid w:val="00B74F17"/>
    <w:rsid w:val="00B752FD"/>
    <w:rsid w:val="00B75956"/>
    <w:rsid w:val="00B75B90"/>
    <w:rsid w:val="00B75C4A"/>
    <w:rsid w:val="00B75CBC"/>
    <w:rsid w:val="00B764FB"/>
    <w:rsid w:val="00B76524"/>
    <w:rsid w:val="00B76583"/>
    <w:rsid w:val="00B7675E"/>
    <w:rsid w:val="00B76812"/>
    <w:rsid w:val="00B76A36"/>
    <w:rsid w:val="00B76AC7"/>
    <w:rsid w:val="00B76B8F"/>
    <w:rsid w:val="00B76E86"/>
    <w:rsid w:val="00B76F57"/>
    <w:rsid w:val="00B77033"/>
    <w:rsid w:val="00B772B5"/>
    <w:rsid w:val="00B772F8"/>
    <w:rsid w:val="00B774CA"/>
    <w:rsid w:val="00B7776F"/>
    <w:rsid w:val="00B779C0"/>
    <w:rsid w:val="00B77B6C"/>
    <w:rsid w:val="00B77C47"/>
    <w:rsid w:val="00B77DFB"/>
    <w:rsid w:val="00B80856"/>
    <w:rsid w:val="00B8092B"/>
    <w:rsid w:val="00B80BFA"/>
    <w:rsid w:val="00B80E0C"/>
    <w:rsid w:val="00B810BF"/>
    <w:rsid w:val="00B811C5"/>
    <w:rsid w:val="00B812B9"/>
    <w:rsid w:val="00B8138B"/>
    <w:rsid w:val="00B81513"/>
    <w:rsid w:val="00B816D8"/>
    <w:rsid w:val="00B81C05"/>
    <w:rsid w:val="00B81D4A"/>
    <w:rsid w:val="00B81E82"/>
    <w:rsid w:val="00B81EF6"/>
    <w:rsid w:val="00B8228E"/>
    <w:rsid w:val="00B822FA"/>
    <w:rsid w:val="00B82301"/>
    <w:rsid w:val="00B82696"/>
    <w:rsid w:val="00B8279F"/>
    <w:rsid w:val="00B827E7"/>
    <w:rsid w:val="00B827FE"/>
    <w:rsid w:val="00B82812"/>
    <w:rsid w:val="00B82CC9"/>
    <w:rsid w:val="00B82D07"/>
    <w:rsid w:val="00B8347D"/>
    <w:rsid w:val="00B83616"/>
    <w:rsid w:val="00B83629"/>
    <w:rsid w:val="00B83995"/>
    <w:rsid w:val="00B83A63"/>
    <w:rsid w:val="00B83AA7"/>
    <w:rsid w:val="00B83C95"/>
    <w:rsid w:val="00B83D6C"/>
    <w:rsid w:val="00B83DFB"/>
    <w:rsid w:val="00B845AA"/>
    <w:rsid w:val="00B8463E"/>
    <w:rsid w:val="00B84871"/>
    <w:rsid w:val="00B8496C"/>
    <w:rsid w:val="00B84A84"/>
    <w:rsid w:val="00B84C1D"/>
    <w:rsid w:val="00B84C8F"/>
    <w:rsid w:val="00B84EC5"/>
    <w:rsid w:val="00B84EE2"/>
    <w:rsid w:val="00B8528D"/>
    <w:rsid w:val="00B8534C"/>
    <w:rsid w:val="00B85725"/>
    <w:rsid w:val="00B8596C"/>
    <w:rsid w:val="00B85A3D"/>
    <w:rsid w:val="00B86016"/>
    <w:rsid w:val="00B860D9"/>
    <w:rsid w:val="00B864B8"/>
    <w:rsid w:val="00B864BE"/>
    <w:rsid w:val="00B865B8"/>
    <w:rsid w:val="00B86972"/>
    <w:rsid w:val="00B86C2F"/>
    <w:rsid w:val="00B86D07"/>
    <w:rsid w:val="00B86D15"/>
    <w:rsid w:val="00B86E87"/>
    <w:rsid w:val="00B8700A"/>
    <w:rsid w:val="00B870FC"/>
    <w:rsid w:val="00B873EB"/>
    <w:rsid w:val="00B874BB"/>
    <w:rsid w:val="00B87BF8"/>
    <w:rsid w:val="00B87C49"/>
    <w:rsid w:val="00B87EA0"/>
    <w:rsid w:val="00B87EB6"/>
    <w:rsid w:val="00B87F2D"/>
    <w:rsid w:val="00B87F31"/>
    <w:rsid w:val="00B903B7"/>
    <w:rsid w:val="00B904EA"/>
    <w:rsid w:val="00B9068F"/>
    <w:rsid w:val="00B906A2"/>
    <w:rsid w:val="00B906F3"/>
    <w:rsid w:val="00B90791"/>
    <w:rsid w:val="00B90821"/>
    <w:rsid w:val="00B9082A"/>
    <w:rsid w:val="00B90A5A"/>
    <w:rsid w:val="00B90AD1"/>
    <w:rsid w:val="00B90B97"/>
    <w:rsid w:val="00B90D30"/>
    <w:rsid w:val="00B90E0D"/>
    <w:rsid w:val="00B912CD"/>
    <w:rsid w:val="00B91847"/>
    <w:rsid w:val="00B919B4"/>
    <w:rsid w:val="00B91A57"/>
    <w:rsid w:val="00B91FD3"/>
    <w:rsid w:val="00B9233C"/>
    <w:rsid w:val="00B925F5"/>
    <w:rsid w:val="00B9276B"/>
    <w:rsid w:val="00B928C0"/>
    <w:rsid w:val="00B92F52"/>
    <w:rsid w:val="00B931F2"/>
    <w:rsid w:val="00B9340D"/>
    <w:rsid w:val="00B9347B"/>
    <w:rsid w:val="00B934F8"/>
    <w:rsid w:val="00B9351A"/>
    <w:rsid w:val="00B935A0"/>
    <w:rsid w:val="00B9383F"/>
    <w:rsid w:val="00B93883"/>
    <w:rsid w:val="00B939F0"/>
    <w:rsid w:val="00B93A28"/>
    <w:rsid w:val="00B93D07"/>
    <w:rsid w:val="00B93D44"/>
    <w:rsid w:val="00B93D4B"/>
    <w:rsid w:val="00B93D7B"/>
    <w:rsid w:val="00B93D99"/>
    <w:rsid w:val="00B93DFC"/>
    <w:rsid w:val="00B93EF1"/>
    <w:rsid w:val="00B940D4"/>
    <w:rsid w:val="00B94544"/>
    <w:rsid w:val="00B9462E"/>
    <w:rsid w:val="00B950DA"/>
    <w:rsid w:val="00B95358"/>
    <w:rsid w:val="00B953BA"/>
    <w:rsid w:val="00B955FA"/>
    <w:rsid w:val="00B95681"/>
    <w:rsid w:val="00B95944"/>
    <w:rsid w:val="00B95ABE"/>
    <w:rsid w:val="00B95B53"/>
    <w:rsid w:val="00B95B74"/>
    <w:rsid w:val="00B95D1F"/>
    <w:rsid w:val="00B96047"/>
    <w:rsid w:val="00B9622E"/>
    <w:rsid w:val="00B967C7"/>
    <w:rsid w:val="00B968B8"/>
    <w:rsid w:val="00B96AB7"/>
    <w:rsid w:val="00B96B02"/>
    <w:rsid w:val="00B96DF6"/>
    <w:rsid w:val="00B96E80"/>
    <w:rsid w:val="00B96F3D"/>
    <w:rsid w:val="00B96F8C"/>
    <w:rsid w:val="00B96FA6"/>
    <w:rsid w:val="00B96FC7"/>
    <w:rsid w:val="00B970E3"/>
    <w:rsid w:val="00B970E9"/>
    <w:rsid w:val="00B9721A"/>
    <w:rsid w:val="00B9728A"/>
    <w:rsid w:val="00B97315"/>
    <w:rsid w:val="00B97808"/>
    <w:rsid w:val="00B97852"/>
    <w:rsid w:val="00B9789D"/>
    <w:rsid w:val="00B979AB"/>
    <w:rsid w:val="00B97B2F"/>
    <w:rsid w:val="00B97C7F"/>
    <w:rsid w:val="00B97CBE"/>
    <w:rsid w:val="00B97E0F"/>
    <w:rsid w:val="00BA00AA"/>
    <w:rsid w:val="00BA044D"/>
    <w:rsid w:val="00BA069B"/>
    <w:rsid w:val="00BA09D8"/>
    <w:rsid w:val="00BA0D84"/>
    <w:rsid w:val="00BA1241"/>
    <w:rsid w:val="00BA139E"/>
    <w:rsid w:val="00BA1529"/>
    <w:rsid w:val="00BA1582"/>
    <w:rsid w:val="00BA1601"/>
    <w:rsid w:val="00BA1811"/>
    <w:rsid w:val="00BA1B83"/>
    <w:rsid w:val="00BA1E91"/>
    <w:rsid w:val="00BA21B7"/>
    <w:rsid w:val="00BA2320"/>
    <w:rsid w:val="00BA2577"/>
    <w:rsid w:val="00BA2A21"/>
    <w:rsid w:val="00BA2B66"/>
    <w:rsid w:val="00BA2C2B"/>
    <w:rsid w:val="00BA35A1"/>
    <w:rsid w:val="00BA3940"/>
    <w:rsid w:val="00BA3A7F"/>
    <w:rsid w:val="00BA3B51"/>
    <w:rsid w:val="00BA3BF1"/>
    <w:rsid w:val="00BA3CE2"/>
    <w:rsid w:val="00BA3E3D"/>
    <w:rsid w:val="00BA3FF8"/>
    <w:rsid w:val="00BA41C9"/>
    <w:rsid w:val="00BA437F"/>
    <w:rsid w:val="00BA4530"/>
    <w:rsid w:val="00BA4B19"/>
    <w:rsid w:val="00BA4E39"/>
    <w:rsid w:val="00BA4F83"/>
    <w:rsid w:val="00BA510C"/>
    <w:rsid w:val="00BA5285"/>
    <w:rsid w:val="00BA54EB"/>
    <w:rsid w:val="00BA5614"/>
    <w:rsid w:val="00BA5902"/>
    <w:rsid w:val="00BA593D"/>
    <w:rsid w:val="00BA5A27"/>
    <w:rsid w:val="00BA5F39"/>
    <w:rsid w:val="00BA5F8A"/>
    <w:rsid w:val="00BA607F"/>
    <w:rsid w:val="00BA6408"/>
    <w:rsid w:val="00BA6787"/>
    <w:rsid w:val="00BA682D"/>
    <w:rsid w:val="00BA6B31"/>
    <w:rsid w:val="00BA6C31"/>
    <w:rsid w:val="00BA70A8"/>
    <w:rsid w:val="00BA75DC"/>
    <w:rsid w:val="00BA7967"/>
    <w:rsid w:val="00BA79BB"/>
    <w:rsid w:val="00BA7C31"/>
    <w:rsid w:val="00BA7DE1"/>
    <w:rsid w:val="00BA7DE6"/>
    <w:rsid w:val="00BA7EC3"/>
    <w:rsid w:val="00BB039C"/>
    <w:rsid w:val="00BB0530"/>
    <w:rsid w:val="00BB0D9D"/>
    <w:rsid w:val="00BB0EBD"/>
    <w:rsid w:val="00BB0EDF"/>
    <w:rsid w:val="00BB1003"/>
    <w:rsid w:val="00BB1169"/>
    <w:rsid w:val="00BB1290"/>
    <w:rsid w:val="00BB143B"/>
    <w:rsid w:val="00BB158D"/>
    <w:rsid w:val="00BB1595"/>
    <w:rsid w:val="00BB1794"/>
    <w:rsid w:val="00BB18FC"/>
    <w:rsid w:val="00BB1C26"/>
    <w:rsid w:val="00BB1DB8"/>
    <w:rsid w:val="00BB281E"/>
    <w:rsid w:val="00BB2A4D"/>
    <w:rsid w:val="00BB2B99"/>
    <w:rsid w:val="00BB2BC2"/>
    <w:rsid w:val="00BB2E00"/>
    <w:rsid w:val="00BB3263"/>
    <w:rsid w:val="00BB36E4"/>
    <w:rsid w:val="00BB371D"/>
    <w:rsid w:val="00BB3C44"/>
    <w:rsid w:val="00BB3C52"/>
    <w:rsid w:val="00BB4487"/>
    <w:rsid w:val="00BB459E"/>
    <w:rsid w:val="00BB4695"/>
    <w:rsid w:val="00BB489C"/>
    <w:rsid w:val="00BB48AB"/>
    <w:rsid w:val="00BB48EA"/>
    <w:rsid w:val="00BB4C0F"/>
    <w:rsid w:val="00BB4D60"/>
    <w:rsid w:val="00BB4DB8"/>
    <w:rsid w:val="00BB4FD2"/>
    <w:rsid w:val="00BB510D"/>
    <w:rsid w:val="00BB5174"/>
    <w:rsid w:val="00BB5437"/>
    <w:rsid w:val="00BB553E"/>
    <w:rsid w:val="00BB57B7"/>
    <w:rsid w:val="00BB585D"/>
    <w:rsid w:val="00BB5897"/>
    <w:rsid w:val="00BB58B3"/>
    <w:rsid w:val="00BB5ECB"/>
    <w:rsid w:val="00BB6043"/>
    <w:rsid w:val="00BB6369"/>
    <w:rsid w:val="00BB64C9"/>
    <w:rsid w:val="00BB64CB"/>
    <w:rsid w:val="00BB6527"/>
    <w:rsid w:val="00BB65FB"/>
    <w:rsid w:val="00BB69EC"/>
    <w:rsid w:val="00BB6ACA"/>
    <w:rsid w:val="00BB7055"/>
    <w:rsid w:val="00BB70E6"/>
    <w:rsid w:val="00BB713B"/>
    <w:rsid w:val="00BB729B"/>
    <w:rsid w:val="00BB7456"/>
    <w:rsid w:val="00BB771E"/>
    <w:rsid w:val="00BB7791"/>
    <w:rsid w:val="00BB77C5"/>
    <w:rsid w:val="00BB7E71"/>
    <w:rsid w:val="00BB7E90"/>
    <w:rsid w:val="00BB7F0E"/>
    <w:rsid w:val="00BB7FF8"/>
    <w:rsid w:val="00BC08DF"/>
    <w:rsid w:val="00BC0B22"/>
    <w:rsid w:val="00BC0B3F"/>
    <w:rsid w:val="00BC0FCD"/>
    <w:rsid w:val="00BC123C"/>
    <w:rsid w:val="00BC1259"/>
    <w:rsid w:val="00BC126B"/>
    <w:rsid w:val="00BC12C9"/>
    <w:rsid w:val="00BC12D1"/>
    <w:rsid w:val="00BC169A"/>
    <w:rsid w:val="00BC1E2D"/>
    <w:rsid w:val="00BC1E8F"/>
    <w:rsid w:val="00BC1EBE"/>
    <w:rsid w:val="00BC2028"/>
    <w:rsid w:val="00BC2030"/>
    <w:rsid w:val="00BC2359"/>
    <w:rsid w:val="00BC29F1"/>
    <w:rsid w:val="00BC2A17"/>
    <w:rsid w:val="00BC2A25"/>
    <w:rsid w:val="00BC2D0E"/>
    <w:rsid w:val="00BC300B"/>
    <w:rsid w:val="00BC3624"/>
    <w:rsid w:val="00BC36AF"/>
    <w:rsid w:val="00BC36CA"/>
    <w:rsid w:val="00BC37EA"/>
    <w:rsid w:val="00BC3965"/>
    <w:rsid w:val="00BC3A8B"/>
    <w:rsid w:val="00BC3E8C"/>
    <w:rsid w:val="00BC3EEB"/>
    <w:rsid w:val="00BC401A"/>
    <w:rsid w:val="00BC4222"/>
    <w:rsid w:val="00BC434C"/>
    <w:rsid w:val="00BC45AE"/>
    <w:rsid w:val="00BC46C0"/>
    <w:rsid w:val="00BC47A4"/>
    <w:rsid w:val="00BC47A5"/>
    <w:rsid w:val="00BC49F6"/>
    <w:rsid w:val="00BC4ED0"/>
    <w:rsid w:val="00BC4F28"/>
    <w:rsid w:val="00BC518F"/>
    <w:rsid w:val="00BC5294"/>
    <w:rsid w:val="00BC53AD"/>
    <w:rsid w:val="00BC542A"/>
    <w:rsid w:val="00BC55B3"/>
    <w:rsid w:val="00BC5793"/>
    <w:rsid w:val="00BC59B6"/>
    <w:rsid w:val="00BC5E04"/>
    <w:rsid w:val="00BC6190"/>
    <w:rsid w:val="00BC64E2"/>
    <w:rsid w:val="00BC6507"/>
    <w:rsid w:val="00BC67A3"/>
    <w:rsid w:val="00BC69AB"/>
    <w:rsid w:val="00BC6C8E"/>
    <w:rsid w:val="00BC7268"/>
    <w:rsid w:val="00BC737F"/>
    <w:rsid w:val="00BC751C"/>
    <w:rsid w:val="00BC7550"/>
    <w:rsid w:val="00BC79D9"/>
    <w:rsid w:val="00BC7E01"/>
    <w:rsid w:val="00BC7F1B"/>
    <w:rsid w:val="00BC7F87"/>
    <w:rsid w:val="00BD03C6"/>
    <w:rsid w:val="00BD0895"/>
    <w:rsid w:val="00BD0A23"/>
    <w:rsid w:val="00BD0C8A"/>
    <w:rsid w:val="00BD0D5B"/>
    <w:rsid w:val="00BD0F63"/>
    <w:rsid w:val="00BD10BC"/>
    <w:rsid w:val="00BD1107"/>
    <w:rsid w:val="00BD122E"/>
    <w:rsid w:val="00BD13DF"/>
    <w:rsid w:val="00BD18CB"/>
    <w:rsid w:val="00BD1A8B"/>
    <w:rsid w:val="00BD1BD3"/>
    <w:rsid w:val="00BD2210"/>
    <w:rsid w:val="00BD23A8"/>
    <w:rsid w:val="00BD24D0"/>
    <w:rsid w:val="00BD2BC0"/>
    <w:rsid w:val="00BD33F8"/>
    <w:rsid w:val="00BD3479"/>
    <w:rsid w:val="00BD34BD"/>
    <w:rsid w:val="00BD390C"/>
    <w:rsid w:val="00BD3A1B"/>
    <w:rsid w:val="00BD3B2E"/>
    <w:rsid w:val="00BD3CF0"/>
    <w:rsid w:val="00BD3DCF"/>
    <w:rsid w:val="00BD3DD7"/>
    <w:rsid w:val="00BD3F72"/>
    <w:rsid w:val="00BD3FE6"/>
    <w:rsid w:val="00BD3FE8"/>
    <w:rsid w:val="00BD43AD"/>
    <w:rsid w:val="00BD454A"/>
    <w:rsid w:val="00BD476D"/>
    <w:rsid w:val="00BD47E9"/>
    <w:rsid w:val="00BD4C1D"/>
    <w:rsid w:val="00BD52FD"/>
    <w:rsid w:val="00BD5488"/>
    <w:rsid w:val="00BD5666"/>
    <w:rsid w:val="00BD56BB"/>
    <w:rsid w:val="00BD56C5"/>
    <w:rsid w:val="00BD5B2C"/>
    <w:rsid w:val="00BD5BDE"/>
    <w:rsid w:val="00BD5BE9"/>
    <w:rsid w:val="00BD5D79"/>
    <w:rsid w:val="00BD5DEF"/>
    <w:rsid w:val="00BD5E0A"/>
    <w:rsid w:val="00BD5E47"/>
    <w:rsid w:val="00BD5FB7"/>
    <w:rsid w:val="00BD623A"/>
    <w:rsid w:val="00BD638F"/>
    <w:rsid w:val="00BD67DA"/>
    <w:rsid w:val="00BD697D"/>
    <w:rsid w:val="00BD6EF7"/>
    <w:rsid w:val="00BD773E"/>
    <w:rsid w:val="00BD7928"/>
    <w:rsid w:val="00BD7977"/>
    <w:rsid w:val="00BD79DF"/>
    <w:rsid w:val="00BD7E1D"/>
    <w:rsid w:val="00BD7E76"/>
    <w:rsid w:val="00BD7F51"/>
    <w:rsid w:val="00BE026C"/>
    <w:rsid w:val="00BE034A"/>
    <w:rsid w:val="00BE0495"/>
    <w:rsid w:val="00BE07FA"/>
    <w:rsid w:val="00BE08A3"/>
    <w:rsid w:val="00BE097D"/>
    <w:rsid w:val="00BE0E5E"/>
    <w:rsid w:val="00BE0E95"/>
    <w:rsid w:val="00BE0F2D"/>
    <w:rsid w:val="00BE0F88"/>
    <w:rsid w:val="00BE0FA0"/>
    <w:rsid w:val="00BE1370"/>
    <w:rsid w:val="00BE19B2"/>
    <w:rsid w:val="00BE1BA7"/>
    <w:rsid w:val="00BE1C3E"/>
    <w:rsid w:val="00BE1E8C"/>
    <w:rsid w:val="00BE2087"/>
    <w:rsid w:val="00BE2156"/>
    <w:rsid w:val="00BE25EE"/>
    <w:rsid w:val="00BE2AD9"/>
    <w:rsid w:val="00BE2C4A"/>
    <w:rsid w:val="00BE2E6F"/>
    <w:rsid w:val="00BE30A7"/>
    <w:rsid w:val="00BE3528"/>
    <w:rsid w:val="00BE35A6"/>
    <w:rsid w:val="00BE39C9"/>
    <w:rsid w:val="00BE3B07"/>
    <w:rsid w:val="00BE3BC4"/>
    <w:rsid w:val="00BE40BC"/>
    <w:rsid w:val="00BE432A"/>
    <w:rsid w:val="00BE452A"/>
    <w:rsid w:val="00BE4570"/>
    <w:rsid w:val="00BE469A"/>
    <w:rsid w:val="00BE4B29"/>
    <w:rsid w:val="00BE4B39"/>
    <w:rsid w:val="00BE4E12"/>
    <w:rsid w:val="00BE542E"/>
    <w:rsid w:val="00BE585A"/>
    <w:rsid w:val="00BE5892"/>
    <w:rsid w:val="00BE59C1"/>
    <w:rsid w:val="00BE5BBF"/>
    <w:rsid w:val="00BE5D33"/>
    <w:rsid w:val="00BE5F9A"/>
    <w:rsid w:val="00BE6318"/>
    <w:rsid w:val="00BE6379"/>
    <w:rsid w:val="00BE645E"/>
    <w:rsid w:val="00BE651C"/>
    <w:rsid w:val="00BE65A1"/>
    <w:rsid w:val="00BE68BC"/>
    <w:rsid w:val="00BE6C1C"/>
    <w:rsid w:val="00BE6E8D"/>
    <w:rsid w:val="00BE6E8E"/>
    <w:rsid w:val="00BE6F0A"/>
    <w:rsid w:val="00BE6F15"/>
    <w:rsid w:val="00BE6FF0"/>
    <w:rsid w:val="00BE7269"/>
    <w:rsid w:val="00BE7412"/>
    <w:rsid w:val="00BE77CE"/>
    <w:rsid w:val="00BE7812"/>
    <w:rsid w:val="00BE7C06"/>
    <w:rsid w:val="00BE7C4F"/>
    <w:rsid w:val="00BE7F82"/>
    <w:rsid w:val="00BE7FD2"/>
    <w:rsid w:val="00BE7FE8"/>
    <w:rsid w:val="00BF021A"/>
    <w:rsid w:val="00BF0368"/>
    <w:rsid w:val="00BF0844"/>
    <w:rsid w:val="00BF104D"/>
    <w:rsid w:val="00BF1304"/>
    <w:rsid w:val="00BF14DF"/>
    <w:rsid w:val="00BF14E6"/>
    <w:rsid w:val="00BF1670"/>
    <w:rsid w:val="00BF1680"/>
    <w:rsid w:val="00BF18CE"/>
    <w:rsid w:val="00BF1919"/>
    <w:rsid w:val="00BF1C19"/>
    <w:rsid w:val="00BF1DFB"/>
    <w:rsid w:val="00BF1FFC"/>
    <w:rsid w:val="00BF21C8"/>
    <w:rsid w:val="00BF21ED"/>
    <w:rsid w:val="00BF21F2"/>
    <w:rsid w:val="00BF2216"/>
    <w:rsid w:val="00BF22AA"/>
    <w:rsid w:val="00BF2330"/>
    <w:rsid w:val="00BF2359"/>
    <w:rsid w:val="00BF237D"/>
    <w:rsid w:val="00BF2800"/>
    <w:rsid w:val="00BF2839"/>
    <w:rsid w:val="00BF2841"/>
    <w:rsid w:val="00BF2A4D"/>
    <w:rsid w:val="00BF3414"/>
    <w:rsid w:val="00BF3585"/>
    <w:rsid w:val="00BF36DC"/>
    <w:rsid w:val="00BF3744"/>
    <w:rsid w:val="00BF3777"/>
    <w:rsid w:val="00BF382A"/>
    <w:rsid w:val="00BF3839"/>
    <w:rsid w:val="00BF38CB"/>
    <w:rsid w:val="00BF395F"/>
    <w:rsid w:val="00BF3A54"/>
    <w:rsid w:val="00BF3F5C"/>
    <w:rsid w:val="00BF40E8"/>
    <w:rsid w:val="00BF4131"/>
    <w:rsid w:val="00BF4320"/>
    <w:rsid w:val="00BF4885"/>
    <w:rsid w:val="00BF488D"/>
    <w:rsid w:val="00BF4BCB"/>
    <w:rsid w:val="00BF5097"/>
    <w:rsid w:val="00BF583C"/>
    <w:rsid w:val="00BF5D1A"/>
    <w:rsid w:val="00BF6335"/>
    <w:rsid w:val="00BF656D"/>
    <w:rsid w:val="00BF6E59"/>
    <w:rsid w:val="00BF7192"/>
    <w:rsid w:val="00BF7197"/>
    <w:rsid w:val="00BF7297"/>
    <w:rsid w:val="00BF72AF"/>
    <w:rsid w:val="00BF7359"/>
    <w:rsid w:val="00BF75CD"/>
    <w:rsid w:val="00BF76FC"/>
    <w:rsid w:val="00BF7981"/>
    <w:rsid w:val="00BF7C88"/>
    <w:rsid w:val="00C000EF"/>
    <w:rsid w:val="00C00303"/>
    <w:rsid w:val="00C00315"/>
    <w:rsid w:val="00C006EF"/>
    <w:rsid w:val="00C00A39"/>
    <w:rsid w:val="00C00CFE"/>
    <w:rsid w:val="00C0109C"/>
    <w:rsid w:val="00C012FB"/>
    <w:rsid w:val="00C014A4"/>
    <w:rsid w:val="00C01565"/>
    <w:rsid w:val="00C01A47"/>
    <w:rsid w:val="00C01D36"/>
    <w:rsid w:val="00C021C5"/>
    <w:rsid w:val="00C025F8"/>
    <w:rsid w:val="00C02621"/>
    <w:rsid w:val="00C02759"/>
    <w:rsid w:val="00C027D0"/>
    <w:rsid w:val="00C028B1"/>
    <w:rsid w:val="00C02B4D"/>
    <w:rsid w:val="00C02ECF"/>
    <w:rsid w:val="00C02FF7"/>
    <w:rsid w:val="00C030F9"/>
    <w:rsid w:val="00C03148"/>
    <w:rsid w:val="00C031F5"/>
    <w:rsid w:val="00C035FF"/>
    <w:rsid w:val="00C0388D"/>
    <w:rsid w:val="00C03AE3"/>
    <w:rsid w:val="00C03E70"/>
    <w:rsid w:val="00C03F4C"/>
    <w:rsid w:val="00C03F81"/>
    <w:rsid w:val="00C04376"/>
    <w:rsid w:val="00C045AA"/>
    <w:rsid w:val="00C04C4A"/>
    <w:rsid w:val="00C04CBC"/>
    <w:rsid w:val="00C05116"/>
    <w:rsid w:val="00C054A1"/>
    <w:rsid w:val="00C05639"/>
    <w:rsid w:val="00C05D10"/>
    <w:rsid w:val="00C05EBD"/>
    <w:rsid w:val="00C060C8"/>
    <w:rsid w:val="00C06178"/>
    <w:rsid w:val="00C064EE"/>
    <w:rsid w:val="00C06CC6"/>
    <w:rsid w:val="00C076A9"/>
    <w:rsid w:val="00C0774B"/>
    <w:rsid w:val="00C077E4"/>
    <w:rsid w:val="00C077F4"/>
    <w:rsid w:val="00C07807"/>
    <w:rsid w:val="00C079A5"/>
    <w:rsid w:val="00C07CF6"/>
    <w:rsid w:val="00C07F3E"/>
    <w:rsid w:val="00C07F56"/>
    <w:rsid w:val="00C102D2"/>
    <w:rsid w:val="00C10422"/>
    <w:rsid w:val="00C10593"/>
    <w:rsid w:val="00C10900"/>
    <w:rsid w:val="00C10CA4"/>
    <w:rsid w:val="00C10CDC"/>
    <w:rsid w:val="00C10FD9"/>
    <w:rsid w:val="00C10FF5"/>
    <w:rsid w:val="00C115F9"/>
    <w:rsid w:val="00C116D5"/>
    <w:rsid w:val="00C11759"/>
    <w:rsid w:val="00C117FC"/>
    <w:rsid w:val="00C1193A"/>
    <w:rsid w:val="00C1221A"/>
    <w:rsid w:val="00C123F6"/>
    <w:rsid w:val="00C12442"/>
    <w:rsid w:val="00C128C9"/>
    <w:rsid w:val="00C12B8E"/>
    <w:rsid w:val="00C12EBF"/>
    <w:rsid w:val="00C13779"/>
    <w:rsid w:val="00C138A7"/>
    <w:rsid w:val="00C139DA"/>
    <w:rsid w:val="00C13CD8"/>
    <w:rsid w:val="00C14268"/>
    <w:rsid w:val="00C1446E"/>
    <w:rsid w:val="00C144A7"/>
    <w:rsid w:val="00C145B6"/>
    <w:rsid w:val="00C1467E"/>
    <w:rsid w:val="00C146C0"/>
    <w:rsid w:val="00C14AB2"/>
    <w:rsid w:val="00C14B5B"/>
    <w:rsid w:val="00C14D8B"/>
    <w:rsid w:val="00C1534E"/>
    <w:rsid w:val="00C153B6"/>
    <w:rsid w:val="00C15701"/>
    <w:rsid w:val="00C1575A"/>
    <w:rsid w:val="00C157EF"/>
    <w:rsid w:val="00C15941"/>
    <w:rsid w:val="00C1601B"/>
    <w:rsid w:val="00C16067"/>
    <w:rsid w:val="00C1610E"/>
    <w:rsid w:val="00C16376"/>
    <w:rsid w:val="00C165DB"/>
    <w:rsid w:val="00C1667D"/>
    <w:rsid w:val="00C16805"/>
    <w:rsid w:val="00C16CA3"/>
    <w:rsid w:val="00C16D46"/>
    <w:rsid w:val="00C16D63"/>
    <w:rsid w:val="00C16DE5"/>
    <w:rsid w:val="00C16FF8"/>
    <w:rsid w:val="00C171E8"/>
    <w:rsid w:val="00C17242"/>
    <w:rsid w:val="00C173AC"/>
    <w:rsid w:val="00C175C6"/>
    <w:rsid w:val="00C17AED"/>
    <w:rsid w:val="00C17BA9"/>
    <w:rsid w:val="00C17EC1"/>
    <w:rsid w:val="00C2002D"/>
    <w:rsid w:val="00C204B2"/>
    <w:rsid w:val="00C204C3"/>
    <w:rsid w:val="00C206A7"/>
    <w:rsid w:val="00C2076E"/>
    <w:rsid w:val="00C207EB"/>
    <w:rsid w:val="00C207F9"/>
    <w:rsid w:val="00C20E9A"/>
    <w:rsid w:val="00C20F24"/>
    <w:rsid w:val="00C20F89"/>
    <w:rsid w:val="00C2132E"/>
    <w:rsid w:val="00C213A3"/>
    <w:rsid w:val="00C21532"/>
    <w:rsid w:val="00C216DC"/>
    <w:rsid w:val="00C21A13"/>
    <w:rsid w:val="00C2228F"/>
    <w:rsid w:val="00C22319"/>
    <w:rsid w:val="00C228B0"/>
    <w:rsid w:val="00C229D6"/>
    <w:rsid w:val="00C22C9E"/>
    <w:rsid w:val="00C22CDA"/>
    <w:rsid w:val="00C22F7E"/>
    <w:rsid w:val="00C23058"/>
    <w:rsid w:val="00C23234"/>
    <w:rsid w:val="00C234EB"/>
    <w:rsid w:val="00C237DA"/>
    <w:rsid w:val="00C23CEF"/>
    <w:rsid w:val="00C24145"/>
    <w:rsid w:val="00C242CC"/>
    <w:rsid w:val="00C243D9"/>
    <w:rsid w:val="00C24864"/>
    <w:rsid w:val="00C24998"/>
    <w:rsid w:val="00C24D92"/>
    <w:rsid w:val="00C24ED4"/>
    <w:rsid w:val="00C24F3F"/>
    <w:rsid w:val="00C24FBE"/>
    <w:rsid w:val="00C250C7"/>
    <w:rsid w:val="00C2519C"/>
    <w:rsid w:val="00C252E8"/>
    <w:rsid w:val="00C25570"/>
    <w:rsid w:val="00C2577C"/>
    <w:rsid w:val="00C25A6C"/>
    <w:rsid w:val="00C26005"/>
    <w:rsid w:val="00C26060"/>
    <w:rsid w:val="00C260D8"/>
    <w:rsid w:val="00C2634D"/>
    <w:rsid w:val="00C26553"/>
    <w:rsid w:val="00C26590"/>
    <w:rsid w:val="00C268C9"/>
    <w:rsid w:val="00C27057"/>
    <w:rsid w:val="00C2732E"/>
    <w:rsid w:val="00C2741E"/>
    <w:rsid w:val="00C27788"/>
    <w:rsid w:val="00C277B0"/>
    <w:rsid w:val="00C278AB"/>
    <w:rsid w:val="00C27BB6"/>
    <w:rsid w:val="00C27EF7"/>
    <w:rsid w:val="00C30439"/>
    <w:rsid w:val="00C30D84"/>
    <w:rsid w:val="00C30DC9"/>
    <w:rsid w:val="00C30E04"/>
    <w:rsid w:val="00C30E09"/>
    <w:rsid w:val="00C30E16"/>
    <w:rsid w:val="00C30E9E"/>
    <w:rsid w:val="00C314FB"/>
    <w:rsid w:val="00C3154D"/>
    <w:rsid w:val="00C3155D"/>
    <w:rsid w:val="00C316C7"/>
    <w:rsid w:val="00C31C4B"/>
    <w:rsid w:val="00C31C78"/>
    <w:rsid w:val="00C31E5F"/>
    <w:rsid w:val="00C32277"/>
    <w:rsid w:val="00C3266A"/>
    <w:rsid w:val="00C3285D"/>
    <w:rsid w:val="00C32A73"/>
    <w:rsid w:val="00C32B85"/>
    <w:rsid w:val="00C32CE2"/>
    <w:rsid w:val="00C32D81"/>
    <w:rsid w:val="00C32DA2"/>
    <w:rsid w:val="00C332E0"/>
    <w:rsid w:val="00C3339A"/>
    <w:rsid w:val="00C33536"/>
    <w:rsid w:val="00C337E9"/>
    <w:rsid w:val="00C3389B"/>
    <w:rsid w:val="00C33987"/>
    <w:rsid w:val="00C339BC"/>
    <w:rsid w:val="00C33CA7"/>
    <w:rsid w:val="00C33CCB"/>
    <w:rsid w:val="00C34403"/>
    <w:rsid w:val="00C346BA"/>
    <w:rsid w:val="00C34708"/>
    <w:rsid w:val="00C34815"/>
    <w:rsid w:val="00C348C3"/>
    <w:rsid w:val="00C34AB3"/>
    <w:rsid w:val="00C34BF7"/>
    <w:rsid w:val="00C3513D"/>
    <w:rsid w:val="00C3515F"/>
    <w:rsid w:val="00C351AE"/>
    <w:rsid w:val="00C352CA"/>
    <w:rsid w:val="00C354BC"/>
    <w:rsid w:val="00C355F6"/>
    <w:rsid w:val="00C3560E"/>
    <w:rsid w:val="00C356C8"/>
    <w:rsid w:val="00C3586B"/>
    <w:rsid w:val="00C35875"/>
    <w:rsid w:val="00C35948"/>
    <w:rsid w:val="00C359D4"/>
    <w:rsid w:val="00C359E5"/>
    <w:rsid w:val="00C359EE"/>
    <w:rsid w:val="00C35B9C"/>
    <w:rsid w:val="00C35BA2"/>
    <w:rsid w:val="00C35F55"/>
    <w:rsid w:val="00C36358"/>
    <w:rsid w:val="00C36AA3"/>
    <w:rsid w:val="00C36CF8"/>
    <w:rsid w:val="00C36E5B"/>
    <w:rsid w:val="00C36FAD"/>
    <w:rsid w:val="00C36FEE"/>
    <w:rsid w:val="00C375C2"/>
    <w:rsid w:val="00C378B0"/>
    <w:rsid w:val="00C37C11"/>
    <w:rsid w:val="00C37CD8"/>
    <w:rsid w:val="00C40156"/>
    <w:rsid w:val="00C4035A"/>
    <w:rsid w:val="00C40485"/>
    <w:rsid w:val="00C40607"/>
    <w:rsid w:val="00C4076D"/>
    <w:rsid w:val="00C407C8"/>
    <w:rsid w:val="00C408C2"/>
    <w:rsid w:val="00C4093E"/>
    <w:rsid w:val="00C40AC4"/>
    <w:rsid w:val="00C40C7A"/>
    <w:rsid w:val="00C41173"/>
    <w:rsid w:val="00C4146E"/>
    <w:rsid w:val="00C4166C"/>
    <w:rsid w:val="00C4173D"/>
    <w:rsid w:val="00C417E8"/>
    <w:rsid w:val="00C41CA6"/>
    <w:rsid w:val="00C41D30"/>
    <w:rsid w:val="00C41DEE"/>
    <w:rsid w:val="00C41F59"/>
    <w:rsid w:val="00C420DA"/>
    <w:rsid w:val="00C42282"/>
    <w:rsid w:val="00C423C8"/>
    <w:rsid w:val="00C427EC"/>
    <w:rsid w:val="00C429BE"/>
    <w:rsid w:val="00C42B09"/>
    <w:rsid w:val="00C42C34"/>
    <w:rsid w:val="00C42D31"/>
    <w:rsid w:val="00C43143"/>
    <w:rsid w:val="00C431FC"/>
    <w:rsid w:val="00C4334D"/>
    <w:rsid w:val="00C43700"/>
    <w:rsid w:val="00C43716"/>
    <w:rsid w:val="00C4371C"/>
    <w:rsid w:val="00C4387D"/>
    <w:rsid w:val="00C43BDB"/>
    <w:rsid w:val="00C43F78"/>
    <w:rsid w:val="00C43FCD"/>
    <w:rsid w:val="00C4455B"/>
    <w:rsid w:val="00C4455E"/>
    <w:rsid w:val="00C44C23"/>
    <w:rsid w:val="00C44C28"/>
    <w:rsid w:val="00C44F1C"/>
    <w:rsid w:val="00C4556A"/>
    <w:rsid w:val="00C45679"/>
    <w:rsid w:val="00C45B13"/>
    <w:rsid w:val="00C45C80"/>
    <w:rsid w:val="00C45E98"/>
    <w:rsid w:val="00C461C1"/>
    <w:rsid w:val="00C4639B"/>
    <w:rsid w:val="00C46492"/>
    <w:rsid w:val="00C46559"/>
    <w:rsid w:val="00C46B46"/>
    <w:rsid w:val="00C46C42"/>
    <w:rsid w:val="00C47258"/>
    <w:rsid w:val="00C4730E"/>
    <w:rsid w:val="00C4754B"/>
    <w:rsid w:val="00C47A4E"/>
    <w:rsid w:val="00C47E0D"/>
    <w:rsid w:val="00C47F1A"/>
    <w:rsid w:val="00C47FE0"/>
    <w:rsid w:val="00C50738"/>
    <w:rsid w:val="00C5083B"/>
    <w:rsid w:val="00C50CC3"/>
    <w:rsid w:val="00C50D1B"/>
    <w:rsid w:val="00C50E94"/>
    <w:rsid w:val="00C50EBE"/>
    <w:rsid w:val="00C51125"/>
    <w:rsid w:val="00C51170"/>
    <w:rsid w:val="00C5152A"/>
    <w:rsid w:val="00C515E8"/>
    <w:rsid w:val="00C517DD"/>
    <w:rsid w:val="00C51951"/>
    <w:rsid w:val="00C51A02"/>
    <w:rsid w:val="00C51A31"/>
    <w:rsid w:val="00C51B75"/>
    <w:rsid w:val="00C51BE2"/>
    <w:rsid w:val="00C51C25"/>
    <w:rsid w:val="00C51C2C"/>
    <w:rsid w:val="00C51CFC"/>
    <w:rsid w:val="00C51E39"/>
    <w:rsid w:val="00C5220F"/>
    <w:rsid w:val="00C52555"/>
    <w:rsid w:val="00C52659"/>
    <w:rsid w:val="00C52FFE"/>
    <w:rsid w:val="00C5308C"/>
    <w:rsid w:val="00C530D7"/>
    <w:rsid w:val="00C531EF"/>
    <w:rsid w:val="00C5320D"/>
    <w:rsid w:val="00C533A9"/>
    <w:rsid w:val="00C53588"/>
    <w:rsid w:val="00C53620"/>
    <w:rsid w:val="00C5369D"/>
    <w:rsid w:val="00C53711"/>
    <w:rsid w:val="00C53A30"/>
    <w:rsid w:val="00C53A4B"/>
    <w:rsid w:val="00C53C15"/>
    <w:rsid w:val="00C53DB6"/>
    <w:rsid w:val="00C53E39"/>
    <w:rsid w:val="00C53EB6"/>
    <w:rsid w:val="00C53F23"/>
    <w:rsid w:val="00C54146"/>
    <w:rsid w:val="00C54432"/>
    <w:rsid w:val="00C54530"/>
    <w:rsid w:val="00C545B5"/>
    <w:rsid w:val="00C54CFB"/>
    <w:rsid w:val="00C54E84"/>
    <w:rsid w:val="00C55027"/>
    <w:rsid w:val="00C55255"/>
    <w:rsid w:val="00C55311"/>
    <w:rsid w:val="00C556D1"/>
    <w:rsid w:val="00C55810"/>
    <w:rsid w:val="00C55921"/>
    <w:rsid w:val="00C55C35"/>
    <w:rsid w:val="00C55CB9"/>
    <w:rsid w:val="00C565D6"/>
    <w:rsid w:val="00C5671A"/>
    <w:rsid w:val="00C56AFF"/>
    <w:rsid w:val="00C56CE5"/>
    <w:rsid w:val="00C56E1A"/>
    <w:rsid w:val="00C56F3B"/>
    <w:rsid w:val="00C56F90"/>
    <w:rsid w:val="00C571B7"/>
    <w:rsid w:val="00C57269"/>
    <w:rsid w:val="00C5756F"/>
    <w:rsid w:val="00C5793E"/>
    <w:rsid w:val="00C57B90"/>
    <w:rsid w:val="00C57D45"/>
    <w:rsid w:val="00C60006"/>
    <w:rsid w:val="00C6011A"/>
    <w:rsid w:val="00C601F4"/>
    <w:rsid w:val="00C60584"/>
    <w:rsid w:val="00C60661"/>
    <w:rsid w:val="00C606FE"/>
    <w:rsid w:val="00C60E9A"/>
    <w:rsid w:val="00C61131"/>
    <w:rsid w:val="00C61234"/>
    <w:rsid w:val="00C61574"/>
    <w:rsid w:val="00C6158D"/>
    <w:rsid w:val="00C61928"/>
    <w:rsid w:val="00C61BDA"/>
    <w:rsid w:val="00C61CFF"/>
    <w:rsid w:val="00C61D1D"/>
    <w:rsid w:val="00C620D7"/>
    <w:rsid w:val="00C620DD"/>
    <w:rsid w:val="00C621C1"/>
    <w:rsid w:val="00C624A9"/>
    <w:rsid w:val="00C62551"/>
    <w:rsid w:val="00C625E4"/>
    <w:rsid w:val="00C626BF"/>
    <w:rsid w:val="00C62922"/>
    <w:rsid w:val="00C63016"/>
    <w:rsid w:val="00C6348B"/>
    <w:rsid w:val="00C634A8"/>
    <w:rsid w:val="00C63515"/>
    <w:rsid w:val="00C6363E"/>
    <w:rsid w:val="00C6364B"/>
    <w:rsid w:val="00C63964"/>
    <w:rsid w:val="00C63BCD"/>
    <w:rsid w:val="00C63C83"/>
    <w:rsid w:val="00C64441"/>
    <w:rsid w:val="00C64D30"/>
    <w:rsid w:val="00C64DF7"/>
    <w:rsid w:val="00C64E76"/>
    <w:rsid w:val="00C64EE6"/>
    <w:rsid w:val="00C65121"/>
    <w:rsid w:val="00C651CC"/>
    <w:rsid w:val="00C656BF"/>
    <w:rsid w:val="00C65A37"/>
    <w:rsid w:val="00C65C24"/>
    <w:rsid w:val="00C65C3D"/>
    <w:rsid w:val="00C65E03"/>
    <w:rsid w:val="00C6617D"/>
    <w:rsid w:val="00C661E8"/>
    <w:rsid w:val="00C66569"/>
    <w:rsid w:val="00C666E3"/>
    <w:rsid w:val="00C66B05"/>
    <w:rsid w:val="00C66DE2"/>
    <w:rsid w:val="00C66F4D"/>
    <w:rsid w:val="00C6722A"/>
    <w:rsid w:val="00C677D0"/>
    <w:rsid w:val="00C67991"/>
    <w:rsid w:val="00C67BAA"/>
    <w:rsid w:val="00C67D30"/>
    <w:rsid w:val="00C7018A"/>
    <w:rsid w:val="00C703CF"/>
    <w:rsid w:val="00C7057D"/>
    <w:rsid w:val="00C70716"/>
    <w:rsid w:val="00C70952"/>
    <w:rsid w:val="00C70B0C"/>
    <w:rsid w:val="00C70D1E"/>
    <w:rsid w:val="00C70DEA"/>
    <w:rsid w:val="00C710CE"/>
    <w:rsid w:val="00C71177"/>
    <w:rsid w:val="00C71213"/>
    <w:rsid w:val="00C712C6"/>
    <w:rsid w:val="00C71977"/>
    <w:rsid w:val="00C71B78"/>
    <w:rsid w:val="00C71BBB"/>
    <w:rsid w:val="00C72662"/>
    <w:rsid w:val="00C72885"/>
    <w:rsid w:val="00C72C82"/>
    <w:rsid w:val="00C72DC0"/>
    <w:rsid w:val="00C739E5"/>
    <w:rsid w:val="00C73B79"/>
    <w:rsid w:val="00C73D87"/>
    <w:rsid w:val="00C73DF3"/>
    <w:rsid w:val="00C74104"/>
    <w:rsid w:val="00C74207"/>
    <w:rsid w:val="00C74565"/>
    <w:rsid w:val="00C7459A"/>
    <w:rsid w:val="00C74614"/>
    <w:rsid w:val="00C74767"/>
    <w:rsid w:val="00C749AC"/>
    <w:rsid w:val="00C74A64"/>
    <w:rsid w:val="00C74A91"/>
    <w:rsid w:val="00C74F23"/>
    <w:rsid w:val="00C74F3D"/>
    <w:rsid w:val="00C75322"/>
    <w:rsid w:val="00C753A0"/>
    <w:rsid w:val="00C757A2"/>
    <w:rsid w:val="00C75963"/>
    <w:rsid w:val="00C75AA1"/>
    <w:rsid w:val="00C75CD2"/>
    <w:rsid w:val="00C760D5"/>
    <w:rsid w:val="00C76153"/>
    <w:rsid w:val="00C761E5"/>
    <w:rsid w:val="00C761EA"/>
    <w:rsid w:val="00C76348"/>
    <w:rsid w:val="00C7673B"/>
    <w:rsid w:val="00C7709C"/>
    <w:rsid w:val="00C771B7"/>
    <w:rsid w:val="00C77264"/>
    <w:rsid w:val="00C772E9"/>
    <w:rsid w:val="00C774D2"/>
    <w:rsid w:val="00C7755D"/>
    <w:rsid w:val="00C77898"/>
    <w:rsid w:val="00C77EA3"/>
    <w:rsid w:val="00C77F48"/>
    <w:rsid w:val="00C80519"/>
    <w:rsid w:val="00C80568"/>
    <w:rsid w:val="00C805C6"/>
    <w:rsid w:val="00C8069B"/>
    <w:rsid w:val="00C807DF"/>
    <w:rsid w:val="00C808A6"/>
    <w:rsid w:val="00C808CF"/>
    <w:rsid w:val="00C80B86"/>
    <w:rsid w:val="00C80CB2"/>
    <w:rsid w:val="00C8133F"/>
    <w:rsid w:val="00C81547"/>
    <w:rsid w:val="00C81597"/>
    <w:rsid w:val="00C817B5"/>
    <w:rsid w:val="00C818D7"/>
    <w:rsid w:val="00C8193C"/>
    <w:rsid w:val="00C81DFE"/>
    <w:rsid w:val="00C81F34"/>
    <w:rsid w:val="00C81F73"/>
    <w:rsid w:val="00C82101"/>
    <w:rsid w:val="00C821AD"/>
    <w:rsid w:val="00C823DA"/>
    <w:rsid w:val="00C82837"/>
    <w:rsid w:val="00C82EE7"/>
    <w:rsid w:val="00C82F61"/>
    <w:rsid w:val="00C82FB8"/>
    <w:rsid w:val="00C8364B"/>
    <w:rsid w:val="00C83C77"/>
    <w:rsid w:val="00C84106"/>
    <w:rsid w:val="00C8447A"/>
    <w:rsid w:val="00C84652"/>
    <w:rsid w:val="00C848D9"/>
    <w:rsid w:val="00C849DE"/>
    <w:rsid w:val="00C84D05"/>
    <w:rsid w:val="00C84EF7"/>
    <w:rsid w:val="00C855B7"/>
    <w:rsid w:val="00C85A3C"/>
    <w:rsid w:val="00C85A84"/>
    <w:rsid w:val="00C85ACD"/>
    <w:rsid w:val="00C85ADB"/>
    <w:rsid w:val="00C85BF5"/>
    <w:rsid w:val="00C86027"/>
    <w:rsid w:val="00C8624C"/>
    <w:rsid w:val="00C86496"/>
    <w:rsid w:val="00C866F6"/>
    <w:rsid w:val="00C86789"/>
    <w:rsid w:val="00C870EC"/>
    <w:rsid w:val="00C8725D"/>
    <w:rsid w:val="00C87319"/>
    <w:rsid w:val="00C87558"/>
    <w:rsid w:val="00C876AB"/>
    <w:rsid w:val="00C87795"/>
    <w:rsid w:val="00C8784F"/>
    <w:rsid w:val="00C878E8"/>
    <w:rsid w:val="00C879C0"/>
    <w:rsid w:val="00C87AA2"/>
    <w:rsid w:val="00C87E0A"/>
    <w:rsid w:val="00C87FB8"/>
    <w:rsid w:val="00C9011E"/>
    <w:rsid w:val="00C9039C"/>
    <w:rsid w:val="00C90455"/>
    <w:rsid w:val="00C9045D"/>
    <w:rsid w:val="00C9059E"/>
    <w:rsid w:val="00C905EB"/>
    <w:rsid w:val="00C909E1"/>
    <w:rsid w:val="00C90AE4"/>
    <w:rsid w:val="00C90DD0"/>
    <w:rsid w:val="00C9125F"/>
    <w:rsid w:val="00C91360"/>
    <w:rsid w:val="00C91858"/>
    <w:rsid w:val="00C91869"/>
    <w:rsid w:val="00C91A27"/>
    <w:rsid w:val="00C91A44"/>
    <w:rsid w:val="00C91BCA"/>
    <w:rsid w:val="00C91BD1"/>
    <w:rsid w:val="00C91E87"/>
    <w:rsid w:val="00C91F89"/>
    <w:rsid w:val="00C920B5"/>
    <w:rsid w:val="00C92287"/>
    <w:rsid w:val="00C9247F"/>
    <w:rsid w:val="00C926EF"/>
    <w:rsid w:val="00C92CD6"/>
    <w:rsid w:val="00C92D0D"/>
    <w:rsid w:val="00C92DE4"/>
    <w:rsid w:val="00C92F7A"/>
    <w:rsid w:val="00C92F9C"/>
    <w:rsid w:val="00C9369B"/>
    <w:rsid w:val="00C93A60"/>
    <w:rsid w:val="00C93C1C"/>
    <w:rsid w:val="00C93D5F"/>
    <w:rsid w:val="00C9409B"/>
    <w:rsid w:val="00C94229"/>
    <w:rsid w:val="00C943BE"/>
    <w:rsid w:val="00C946DF"/>
    <w:rsid w:val="00C947EB"/>
    <w:rsid w:val="00C94C11"/>
    <w:rsid w:val="00C94C46"/>
    <w:rsid w:val="00C94CAB"/>
    <w:rsid w:val="00C94D53"/>
    <w:rsid w:val="00C9585C"/>
    <w:rsid w:val="00C95956"/>
    <w:rsid w:val="00C95A52"/>
    <w:rsid w:val="00C95A8B"/>
    <w:rsid w:val="00C95C24"/>
    <w:rsid w:val="00C95C46"/>
    <w:rsid w:val="00C95F58"/>
    <w:rsid w:val="00C96095"/>
    <w:rsid w:val="00C96271"/>
    <w:rsid w:val="00C963E0"/>
    <w:rsid w:val="00C96549"/>
    <w:rsid w:val="00C966B7"/>
    <w:rsid w:val="00C966D3"/>
    <w:rsid w:val="00C971FC"/>
    <w:rsid w:val="00C9724B"/>
    <w:rsid w:val="00C97427"/>
    <w:rsid w:val="00C9747B"/>
    <w:rsid w:val="00C9793B"/>
    <w:rsid w:val="00CA0097"/>
    <w:rsid w:val="00CA00CC"/>
    <w:rsid w:val="00CA047C"/>
    <w:rsid w:val="00CA06A2"/>
    <w:rsid w:val="00CA076B"/>
    <w:rsid w:val="00CA0BE3"/>
    <w:rsid w:val="00CA0C10"/>
    <w:rsid w:val="00CA0CF5"/>
    <w:rsid w:val="00CA1171"/>
    <w:rsid w:val="00CA142E"/>
    <w:rsid w:val="00CA14C2"/>
    <w:rsid w:val="00CA15DE"/>
    <w:rsid w:val="00CA1694"/>
    <w:rsid w:val="00CA1C59"/>
    <w:rsid w:val="00CA1C69"/>
    <w:rsid w:val="00CA1E51"/>
    <w:rsid w:val="00CA2211"/>
    <w:rsid w:val="00CA27F5"/>
    <w:rsid w:val="00CA282F"/>
    <w:rsid w:val="00CA2A06"/>
    <w:rsid w:val="00CA2A40"/>
    <w:rsid w:val="00CA2D79"/>
    <w:rsid w:val="00CA3250"/>
    <w:rsid w:val="00CA3477"/>
    <w:rsid w:val="00CA363F"/>
    <w:rsid w:val="00CA3CD7"/>
    <w:rsid w:val="00CA4490"/>
    <w:rsid w:val="00CA44DB"/>
    <w:rsid w:val="00CA462E"/>
    <w:rsid w:val="00CA4872"/>
    <w:rsid w:val="00CA48E6"/>
    <w:rsid w:val="00CA4B20"/>
    <w:rsid w:val="00CA4BAC"/>
    <w:rsid w:val="00CA4E56"/>
    <w:rsid w:val="00CA4FF2"/>
    <w:rsid w:val="00CA55FE"/>
    <w:rsid w:val="00CA58AB"/>
    <w:rsid w:val="00CA5F6F"/>
    <w:rsid w:val="00CA61DB"/>
    <w:rsid w:val="00CA6447"/>
    <w:rsid w:val="00CA6A19"/>
    <w:rsid w:val="00CA6A26"/>
    <w:rsid w:val="00CA6A73"/>
    <w:rsid w:val="00CA6AD4"/>
    <w:rsid w:val="00CA6C77"/>
    <w:rsid w:val="00CA6C9A"/>
    <w:rsid w:val="00CA6D4F"/>
    <w:rsid w:val="00CA6F03"/>
    <w:rsid w:val="00CA7128"/>
    <w:rsid w:val="00CA721A"/>
    <w:rsid w:val="00CA75A3"/>
    <w:rsid w:val="00CA7866"/>
    <w:rsid w:val="00CA7894"/>
    <w:rsid w:val="00CA78EC"/>
    <w:rsid w:val="00CA7A2C"/>
    <w:rsid w:val="00CA7D95"/>
    <w:rsid w:val="00CA7DA0"/>
    <w:rsid w:val="00CA7FC1"/>
    <w:rsid w:val="00CB033E"/>
    <w:rsid w:val="00CB05BC"/>
    <w:rsid w:val="00CB0D21"/>
    <w:rsid w:val="00CB1018"/>
    <w:rsid w:val="00CB14C5"/>
    <w:rsid w:val="00CB1598"/>
    <w:rsid w:val="00CB1611"/>
    <w:rsid w:val="00CB161A"/>
    <w:rsid w:val="00CB1620"/>
    <w:rsid w:val="00CB177B"/>
    <w:rsid w:val="00CB1CC1"/>
    <w:rsid w:val="00CB1E5D"/>
    <w:rsid w:val="00CB1F2C"/>
    <w:rsid w:val="00CB1F48"/>
    <w:rsid w:val="00CB2148"/>
    <w:rsid w:val="00CB27DF"/>
    <w:rsid w:val="00CB2914"/>
    <w:rsid w:val="00CB2BE5"/>
    <w:rsid w:val="00CB2DA6"/>
    <w:rsid w:val="00CB2F7F"/>
    <w:rsid w:val="00CB2F8A"/>
    <w:rsid w:val="00CB3029"/>
    <w:rsid w:val="00CB38CB"/>
    <w:rsid w:val="00CB3D95"/>
    <w:rsid w:val="00CB43AD"/>
    <w:rsid w:val="00CB43EE"/>
    <w:rsid w:val="00CB4631"/>
    <w:rsid w:val="00CB4AB3"/>
    <w:rsid w:val="00CB4DA0"/>
    <w:rsid w:val="00CB4E31"/>
    <w:rsid w:val="00CB4EC9"/>
    <w:rsid w:val="00CB5952"/>
    <w:rsid w:val="00CB5C63"/>
    <w:rsid w:val="00CB5F87"/>
    <w:rsid w:val="00CB60B8"/>
    <w:rsid w:val="00CB62EA"/>
    <w:rsid w:val="00CB631B"/>
    <w:rsid w:val="00CB6387"/>
    <w:rsid w:val="00CB63AE"/>
    <w:rsid w:val="00CB63D3"/>
    <w:rsid w:val="00CB6985"/>
    <w:rsid w:val="00CB6BB9"/>
    <w:rsid w:val="00CB6DB1"/>
    <w:rsid w:val="00CB6FBE"/>
    <w:rsid w:val="00CB7045"/>
    <w:rsid w:val="00CB794F"/>
    <w:rsid w:val="00CB7973"/>
    <w:rsid w:val="00CB798A"/>
    <w:rsid w:val="00CB7AB1"/>
    <w:rsid w:val="00CB7B05"/>
    <w:rsid w:val="00CB7B38"/>
    <w:rsid w:val="00CB7CEC"/>
    <w:rsid w:val="00CC0110"/>
    <w:rsid w:val="00CC01DC"/>
    <w:rsid w:val="00CC01F7"/>
    <w:rsid w:val="00CC02A3"/>
    <w:rsid w:val="00CC034F"/>
    <w:rsid w:val="00CC0435"/>
    <w:rsid w:val="00CC0603"/>
    <w:rsid w:val="00CC068E"/>
    <w:rsid w:val="00CC07D1"/>
    <w:rsid w:val="00CC0BCD"/>
    <w:rsid w:val="00CC0D8B"/>
    <w:rsid w:val="00CC11EF"/>
    <w:rsid w:val="00CC1850"/>
    <w:rsid w:val="00CC1BFF"/>
    <w:rsid w:val="00CC20C3"/>
    <w:rsid w:val="00CC2496"/>
    <w:rsid w:val="00CC2CAD"/>
    <w:rsid w:val="00CC2FE4"/>
    <w:rsid w:val="00CC3076"/>
    <w:rsid w:val="00CC3265"/>
    <w:rsid w:val="00CC329F"/>
    <w:rsid w:val="00CC39D1"/>
    <w:rsid w:val="00CC3A43"/>
    <w:rsid w:val="00CC3AA1"/>
    <w:rsid w:val="00CC3B3C"/>
    <w:rsid w:val="00CC3B47"/>
    <w:rsid w:val="00CC3D40"/>
    <w:rsid w:val="00CC3F2A"/>
    <w:rsid w:val="00CC403E"/>
    <w:rsid w:val="00CC415D"/>
    <w:rsid w:val="00CC4269"/>
    <w:rsid w:val="00CC43D4"/>
    <w:rsid w:val="00CC445A"/>
    <w:rsid w:val="00CC4613"/>
    <w:rsid w:val="00CC4738"/>
    <w:rsid w:val="00CC4826"/>
    <w:rsid w:val="00CC4864"/>
    <w:rsid w:val="00CC49CB"/>
    <w:rsid w:val="00CC4B70"/>
    <w:rsid w:val="00CC4E07"/>
    <w:rsid w:val="00CC4ECE"/>
    <w:rsid w:val="00CC4EEB"/>
    <w:rsid w:val="00CC5126"/>
    <w:rsid w:val="00CC5300"/>
    <w:rsid w:val="00CC5326"/>
    <w:rsid w:val="00CC532D"/>
    <w:rsid w:val="00CC54D0"/>
    <w:rsid w:val="00CC55EB"/>
    <w:rsid w:val="00CC5A75"/>
    <w:rsid w:val="00CC5BFE"/>
    <w:rsid w:val="00CC5C7E"/>
    <w:rsid w:val="00CC60FC"/>
    <w:rsid w:val="00CC613B"/>
    <w:rsid w:val="00CC63C6"/>
    <w:rsid w:val="00CC66F6"/>
    <w:rsid w:val="00CC69CE"/>
    <w:rsid w:val="00CC6BB8"/>
    <w:rsid w:val="00CC6BCA"/>
    <w:rsid w:val="00CC6E0A"/>
    <w:rsid w:val="00CC745E"/>
    <w:rsid w:val="00CC785B"/>
    <w:rsid w:val="00CC7CF1"/>
    <w:rsid w:val="00CD003B"/>
    <w:rsid w:val="00CD01C9"/>
    <w:rsid w:val="00CD055C"/>
    <w:rsid w:val="00CD078E"/>
    <w:rsid w:val="00CD0984"/>
    <w:rsid w:val="00CD0CE5"/>
    <w:rsid w:val="00CD0D34"/>
    <w:rsid w:val="00CD0E8D"/>
    <w:rsid w:val="00CD0F59"/>
    <w:rsid w:val="00CD103B"/>
    <w:rsid w:val="00CD12B7"/>
    <w:rsid w:val="00CD162B"/>
    <w:rsid w:val="00CD19C9"/>
    <w:rsid w:val="00CD1A74"/>
    <w:rsid w:val="00CD1B54"/>
    <w:rsid w:val="00CD1E9A"/>
    <w:rsid w:val="00CD1F3E"/>
    <w:rsid w:val="00CD1F56"/>
    <w:rsid w:val="00CD2483"/>
    <w:rsid w:val="00CD269B"/>
    <w:rsid w:val="00CD2768"/>
    <w:rsid w:val="00CD2858"/>
    <w:rsid w:val="00CD2983"/>
    <w:rsid w:val="00CD2AF0"/>
    <w:rsid w:val="00CD2D01"/>
    <w:rsid w:val="00CD2F87"/>
    <w:rsid w:val="00CD32EF"/>
    <w:rsid w:val="00CD3545"/>
    <w:rsid w:val="00CD3590"/>
    <w:rsid w:val="00CD38D8"/>
    <w:rsid w:val="00CD3906"/>
    <w:rsid w:val="00CD39E3"/>
    <w:rsid w:val="00CD3B45"/>
    <w:rsid w:val="00CD3C3A"/>
    <w:rsid w:val="00CD3E08"/>
    <w:rsid w:val="00CD3EED"/>
    <w:rsid w:val="00CD3F28"/>
    <w:rsid w:val="00CD484B"/>
    <w:rsid w:val="00CD4A6F"/>
    <w:rsid w:val="00CD4A99"/>
    <w:rsid w:val="00CD4ADA"/>
    <w:rsid w:val="00CD4B6D"/>
    <w:rsid w:val="00CD4C61"/>
    <w:rsid w:val="00CD531A"/>
    <w:rsid w:val="00CD5426"/>
    <w:rsid w:val="00CD54E9"/>
    <w:rsid w:val="00CD54F4"/>
    <w:rsid w:val="00CD5640"/>
    <w:rsid w:val="00CD5B69"/>
    <w:rsid w:val="00CD5C8A"/>
    <w:rsid w:val="00CD6401"/>
    <w:rsid w:val="00CD65EE"/>
    <w:rsid w:val="00CD774B"/>
    <w:rsid w:val="00CD77EC"/>
    <w:rsid w:val="00CD7BFA"/>
    <w:rsid w:val="00CD7FFC"/>
    <w:rsid w:val="00CE021B"/>
    <w:rsid w:val="00CE0616"/>
    <w:rsid w:val="00CE0793"/>
    <w:rsid w:val="00CE0F58"/>
    <w:rsid w:val="00CE11ED"/>
    <w:rsid w:val="00CE141D"/>
    <w:rsid w:val="00CE1854"/>
    <w:rsid w:val="00CE18B9"/>
    <w:rsid w:val="00CE1D99"/>
    <w:rsid w:val="00CE212C"/>
    <w:rsid w:val="00CE2317"/>
    <w:rsid w:val="00CE245D"/>
    <w:rsid w:val="00CE29C4"/>
    <w:rsid w:val="00CE2CF8"/>
    <w:rsid w:val="00CE2DB0"/>
    <w:rsid w:val="00CE3108"/>
    <w:rsid w:val="00CE36A6"/>
    <w:rsid w:val="00CE374F"/>
    <w:rsid w:val="00CE3782"/>
    <w:rsid w:val="00CE395F"/>
    <w:rsid w:val="00CE3A30"/>
    <w:rsid w:val="00CE3C92"/>
    <w:rsid w:val="00CE3E30"/>
    <w:rsid w:val="00CE3EAA"/>
    <w:rsid w:val="00CE3FA8"/>
    <w:rsid w:val="00CE3FCE"/>
    <w:rsid w:val="00CE40EC"/>
    <w:rsid w:val="00CE4181"/>
    <w:rsid w:val="00CE4473"/>
    <w:rsid w:val="00CE4673"/>
    <w:rsid w:val="00CE46F2"/>
    <w:rsid w:val="00CE476F"/>
    <w:rsid w:val="00CE48D8"/>
    <w:rsid w:val="00CE4B8F"/>
    <w:rsid w:val="00CE4DA5"/>
    <w:rsid w:val="00CE51A9"/>
    <w:rsid w:val="00CE52B9"/>
    <w:rsid w:val="00CE5618"/>
    <w:rsid w:val="00CE565B"/>
    <w:rsid w:val="00CE5A59"/>
    <w:rsid w:val="00CE5FDA"/>
    <w:rsid w:val="00CE61B6"/>
    <w:rsid w:val="00CE640D"/>
    <w:rsid w:val="00CE64B5"/>
    <w:rsid w:val="00CE65B9"/>
    <w:rsid w:val="00CE65F7"/>
    <w:rsid w:val="00CE697F"/>
    <w:rsid w:val="00CE69F0"/>
    <w:rsid w:val="00CE6A78"/>
    <w:rsid w:val="00CE6DF6"/>
    <w:rsid w:val="00CE6F79"/>
    <w:rsid w:val="00CE713E"/>
    <w:rsid w:val="00CE73E5"/>
    <w:rsid w:val="00CE73EA"/>
    <w:rsid w:val="00CE7462"/>
    <w:rsid w:val="00CE7633"/>
    <w:rsid w:val="00CE7708"/>
    <w:rsid w:val="00CE7A70"/>
    <w:rsid w:val="00CE7AAC"/>
    <w:rsid w:val="00CE7B01"/>
    <w:rsid w:val="00CE7B94"/>
    <w:rsid w:val="00CE7BCA"/>
    <w:rsid w:val="00CE7C23"/>
    <w:rsid w:val="00CE7D3E"/>
    <w:rsid w:val="00CE7EE5"/>
    <w:rsid w:val="00CF028E"/>
    <w:rsid w:val="00CF02EB"/>
    <w:rsid w:val="00CF04F0"/>
    <w:rsid w:val="00CF0651"/>
    <w:rsid w:val="00CF065B"/>
    <w:rsid w:val="00CF079A"/>
    <w:rsid w:val="00CF083C"/>
    <w:rsid w:val="00CF0842"/>
    <w:rsid w:val="00CF091F"/>
    <w:rsid w:val="00CF0D2B"/>
    <w:rsid w:val="00CF0E19"/>
    <w:rsid w:val="00CF16D4"/>
    <w:rsid w:val="00CF1872"/>
    <w:rsid w:val="00CF1890"/>
    <w:rsid w:val="00CF1ADC"/>
    <w:rsid w:val="00CF1DC5"/>
    <w:rsid w:val="00CF21AB"/>
    <w:rsid w:val="00CF23AD"/>
    <w:rsid w:val="00CF26E3"/>
    <w:rsid w:val="00CF2801"/>
    <w:rsid w:val="00CF281C"/>
    <w:rsid w:val="00CF28BA"/>
    <w:rsid w:val="00CF28D3"/>
    <w:rsid w:val="00CF2CF8"/>
    <w:rsid w:val="00CF2D6A"/>
    <w:rsid w:val="00CF2DDF"/>
    <w:rsid w:val="00CF3126"/>
    <w:rsid w:val="00CF3507"/>
    <w:rsid w:val="00CF36E1"/>
    <w:rsid w:val="00CF371A"/>
    <w:rsid w:val="00CF3936"/>
    <w:rsid w:val="00CF3A29"/>
    <w:rsid w:val="00CF3A9C"/>
    <w:rsid w:val="00CF3B8D"/>
    <w:rsid w:val="00CF3C4B"/>
    <w:rsid w:val="00CF3CA7"/>
    <w:rsid w:val="00CF3E71"/>
    <w:rsid w:val="00CF3FAB"/>
    <w:rsid w:val="00CF40BC"/>
    <w:rsid w:val="00CF4482"/>
    <w:rsid w:val="00CF451A"/>
    <w:rsid w:val="00CF460B"/>
    <w:rsid w:val="00CF49AB"/>
    <w:rsid w:val="00CF4A61"/>
    <w:rsid w:val="00CF4F89"/>
    <w:rsid w:val="00CF596F"/>
    <w:rsid w:val="00CF5C65"/>
    <w:rsid w:val="00CF610F"/>
    <w:rsid w:val="00CF6151"/>
    <w:rsid w:val="00CF645D"/>
    <w:rsid w:val="00CF6856"/>
    <w:rsid w:val="00CF6930"/>
    <w:rsid w:val="00CF6B05"/>
    <w:rsid w:val="00CF6C78"/>
    <w:rsid w:val="00CF6EA3"/>
    <w:rsid w:val="00CF7086"/>
    <w:rsid w:val="00CF7106"/>
    <w:rsid w:val="00CF7240"/>
    <w:rsid w:val="00CF73E4"/>
    <w:rsid w:val="00CF75B3"/>
    <w:rsid w:val="00CF77EC"/>
    <w:rsid w:val="00CF786E"/>
    <w:rsid w:val="00CF78E2"/>
    <w:rsid w:val="00CF79F4"/>
    <w:rsid w:val="00CF7A45"/>
    <w:rsid w:val="00CF7AA6"/>
    <w:rsid w:val="00CF7C99"/>
    <w:rsid w:val="00CF7F6D"/>
    <w:rsid w:val="00D00185"/>
    <w:rsid w:val="00D001DA"/>
    <w:rsid w:val="00D002BC"/>
    <w:rsid w:val="00D0036D"/>
    <w:rsid w:val="00D00371"/>
    <w:rsid w:val="00D0079F"/>
    <w:rsid w:val="00D009B1"/>
    <w:rsid w:val="00D009C8"/>
    <w:rsid w:val="00D00A67"/>
    <w:rsid w:val="00D00AA6"/>
    <w:rsid w:val="00D00ACA"/>
    <w:rsid w:val="00D00D66"/>
    <w:rsid w:val="00D00EEC"/>
    <w:rsid w:val="00D00EFA"/>
    <w:rsid w:val="00D01083"/>
    <w:rsid w:val="00D0120C"/>
    <w:rsid w:val="00D0145E"/>
    <w:rsid w:val="00D01CA5"/>
    <w:rsid w:val="00D0206A"/>
    <w:rsid w:val="00D020AA"/>
    <w:rsid w:val="00D0218C"/>
    <w:rsid w:val="00D0243C"/>
    <w:rsid w:val="00D02599"/>
    <w:rsid w:val="00D02965"/>
    <w:rsid w:val="00D02FB1"/>
    <w:rsid w:val="00D03095"/>
    <w:rsid w:val="00D032D2"/>
    <w:rsid w:val="00D03DEB"/>
    <w:rsid w:val="00D04119"/>
    <w:rsid w:val="00D04368"/>
    <w:rsid w:val="00D04563"/>
    <w:rsid w:val="00D047A0"/>
    <w:rsid w:val="00D04B23"/>
    <w:rsid w:val="00D04D15"/>
    <w:rsid w:val="00D04D46"/>
    <w:rsid w:val="00D04FEE"/>
    <w:rsid w:val="00D0505C"/>
    <w:rsid w:val="00D05287"/>
    <w:rsid w:val="00D05308"/>
    <w:rsid w:val="00D0539E"/>
    <w:rsid w:val="00D053C9"/>
    <w:rsid w:val="00D057EB"/>
    <w:rsid w:val="00D0581A"/>
    <w:rsid w:val="00D05A18"/>
    <w:rsid w:val="00D05A9B"/>
    <w:rsid w:val="00D05C52"/>
    <w:rsid w:val="00D05E71"/>
    <w:rsid w:val="00D05F4A"/>
    <w:rsid w:val="00D06005"/>
    <w:rsid w:val="00D060D1"/>
    <w:rsid w:val="00D06154"/>
    <w:rsid w:val="00D0654B"/>
    <w:rsid w:val="00D06599"/>
    <w:rsid w:val="00D0699E"/>
    <w:rsid w:val="00D069C4"/>
    <w:rsid w:val="00D0740B"/>
    <w:rsid w:val="00D07E5D"/>
    <w:rsid w:val="00D07F91"/>
    <w:rsid w:val="00D100C4"/>
    <w:rsid w:val="00D10547"/>
    <w:rsid w:val="00D1080A"/>
    <w:rsid w:val="00D1092D"/>
    <w:rsid w:val="00D10CB2"/>
    <w:rsid w:val="00D10FF9"/>
    <w:rsid w:val="00D11086"/>
    <w:rsid w:val="00D1116F"/>
    <w:rsid w:val="00D111FD"/>
    <w:rsid w:val="00D112FA"/>
    <w:rsid w:val="00D1131B"/>
    <w:rsid w:val="00D11323"/>
    <w:rsid w:val="00D113DE"/>
    <w:rsid w:val="00D11717"/>
    <w:rsid w:val="00D118D5"/>
    <w:rsid w:val="00D1193C"/>
    <w:rsid w:val="00D120F2"/>
    <w:rsid w:val="00D123ED"/>
    <w:rsid w:val="00D1258E"/>
    <w:rsid w:val="00D12783"/>
    <w:rsid w:val="00D127BA"/>
    <w:rsid w:val="00D12972"/>
    <w:rsid w:val="00D12C53"/>
    <w:rsid w:val="00D12D62"/>
    <w:rsid w:val="00D13051"/>
    <w:rsid w:val="00D1320A"/>
    <w:rsid w:val="00D134A7"/>
    <w:rsid w:val="00D134E7"/>
    <w:rsid w:val="00D13B03"/>
    <w:rsid w:val="00D13B3B"/>
    <w:rsid w:val="00D13C1E"/>
    <w:rsid w:val="00D13D1A"/>
    <w:rsid w:val="00D14362"/>
    <w:rsid w:val="00D146AD"/>
    <w:rsid w:val="00D146D2"/>
    <w:rsid w:val="00D149C3"/>
    <w:rsid w:val="00D14A8C"/>
    <w:rsid w:val="00D14AB7"/>
    <w:rsid w:val="00D14E23"/>
    <w:rsid w:val="00D14EDB"/>
    <w:rsid w:val="00D150BD"/>
    <w:rsid w:val="00D156B3"/>
    <w:rsid w:val="00D157FA"/>
    <w:rsid w:val="00D159A5"/>
    <w:rsid w:val="00D15CAE"/>
    <w:rsid w:val="00D15ECE"/>
    <w:rsid w:val="00D15FBB"/>
    <w:rsid w:val="00D1600E"/>
    <w:rsid w:val="00D1634B"/>
    <w:rsid w:val="00D1687D"/>
    <w:rsid w:val="00D16998"/>
    <w:rsid w:val="00D16C96"/>
    <w:rsid w:val="00D16D6C"/>
    <w:rsid w:val="00D16E85"/>
    <w:rsid w:val="00D17058"/>
    <w:rsid w:val="00D17284"/>
    <w:rsid w:val="00D173EA"/>
    <w:rsid w:val="00D174BA"/>
    <w:rsid w:val="00D17C5B"/>
    <w:rsid w:val="00D201EF"/>
    <w:rsid w:val="00D20442"/>
    <w:rsid w:val="00D2048E"/>
    <w:rsid w:val="00D20DBA"/>
    <w:rsid w:val="00D20EEC"/>
    <w:rsid w:val="00D20F87"/>
    <w:rsid w:val="00D2136E"/>
    <w:rsid w:val="00D219D1"/>
    <w:rsid w:val="00D21E75"/>
    <w:rsid w:val="00D21F2F"/>
    <w:rsid w:val="00D2229D"/>
    <w:rsid w:val="00D226AB"/>
    <w:rsid w:val="00D22A2E"/>
    <w:rsid w:val="00D22AA4"/>
    <w:rsid w:val="00D22BE2"/>
    <w:rsid w:val="00D22C54"/>
    <w:rsid w:val="00D22D02"/>
    <w:rsid w:val="00D22E3B"/>
    <w:rsid w:val="00D22EE9"/>
    <w:rsid w:val="00D23059"/>
    <w:rsid w:val="00D230E5"/>
    <w:rsid w:val="00D23124"/>
    <w:rsid w:val="00D23127"/>
    <w:rsid w:val="00D2331D"/>
    <w:rsid w:val="00D2332D"/>
    <w:rsid w:val="00D233D2"/>
    <w:rsid w:val="00D233D5"/>
    <w:rsid w:val="00D23C15"/>
    <w:rsid w:val="00D23C5A"/>
    <w:rsid w:val="00D23E17"/>
    <w:rsid w:val="00D23EE9"/>
    <w:rsid w:val="00D2410E"/>
    <w:rsid w:val="00D243E5"/>
    <w:rsid w:val="00D24676"/>
    <w:rsid w:val="00D2473F"/>
    <w:rsid w:val="00D2497B"/>
    <w:rsid w:val="00D24B71"/>
    <w:rsid w:val="00D257B2"/>
    <w:rsid w:val="00D259D7"/>
    <w:rsid w:val="00D25BC3"/>
    <w:rsid w:val="00D26041"/>
    <w:rsid w:val="00D26281"/>
    <w:rsid w:val="00D262EB"/>
    <w:rsid w:val="00D262FD"/>
    <w:rsid w:val="00D2636F"/>
    <w:rsid w:val="00D26510"/>
    <w:rsid w:val="00D2675E"/>
    <w:rsid w:val="00D26D18"/>
    <w:rsid w:val="00D26D26"/>
    <w:rsid w:val="00D270BF"/>
    <w:rsid w:val="00D271BB"/>
    <w:rsid w:val="00D27927"/>
    <w:rsid w:val="00D27962"/>
    <w:rsid w:val="00D27A91"/>
    <w:rsid w:val="00D3024B"/>
    <w:rsid w:val="00D306E7"/>
    <w:rsid w:val="00D30A5F"/>
    <w:rsid w:val="00D30B20"/>
    <w:rsid w:val="00D30D4C"/>
    <w:rsid w:val="00D30FD4"/>
    <w:rsid w:val="00D31045"/>
    <w:rsid w:val="00D31220"/>
    <w:rsid w:val="00D31903"/>
    <w:rsid w:val="00D31B1F"/>
    <w:rsid w:val="00D31B38"/>
    <w:rsid w:val="00D3201F"/>
    <w:rsid w:val="00D32195"/>
    <w:rsid w:val="00D323AD"/>
    <w:rsid w:val="00D3277E"/>
    <w:rsid w:val="00D32886"/>
    <w:rsid w:val="00D32894"/>
    <w:rsid w:val="00D32895"/>
    <w:rsid w:val="00D32B65"/>
    <w:rsid w:val="00D32CA7"/>
    <w:rsid w:val="00D32F79"/>
    <w:rsid w:val="00D3303A"/>
    <w:rsid w:val="00D33227"/>
    <w:rsid w:val="00D334FC"/>
    <w:rsid w:val="00D3360D"/>
    <w:rsid w:val="00D33771"/>
    <w:rsid w:val="00D337BE"/>
    <w:rsid w:val="00D33A35"/>
    <w:rsid w:val="00D33B63"/>
    <w:rsid w:val="00D33D5E"/>
    <w:rsid w:val="00D33F3D"/>
    <w:rsid w:val="00D34123"/>
    <w:rsid w:val="00D346A2"/>
    <w:rsid w:val="00D346BA"/>
    <w:rsid w:val="00D349A7"/>
    <w:rsid w:val="00D34A97"/>
    <w:rsid w:val="00D34C1D"/>
    <w:rsid w:val="00D350E8"/>
    <w:rsid w:val="00D35127"/>
    <w:rsid w:val="00D357CB"/>
    <w:rsid w:val="00D35A2E"/>
    <w:rsid w:val="00D35A8B"/>
    <w:rsid w:val="00D35F79"/>
    <w:rsid w:val="00D361BE"/>
    <w:rsid w:val="00D3626C"/>
    <w:rsid w:val="00D365D3"/>
    <w:rsid w:val="00D366C3"/>
    <w:rsid w:val="00D36958"/>
    <w:rsid w:val="00D36AE9"/>
    <w:rsid w:val="00D36C90"/>
    <w:rsid w:val="00D37007"/>
    <w:rsid w:val="00D37011"/>
    <w:rsid w:val="00D370C7"/>
    <w:rsid w:val="00D37103"/>
    <w:rsid w:val="00D37461"/>
    <w:rsid w:val="00D375AF"/>
    <w:rsid w:val="00D375D1"/>
    <w:rsid w:val="00D37791"/>
    <w:rsid w:val="00D3786A"/>
    <w:rsid w:val="00D37996"/>
    <w:rsid w:val="00D37A26"/>
    <w:rsid w:val="00D37C90"/>
    <w:rsid w:val="00D37DD0"/>
    <w:rsid w:val="00D402CC"/>
    <w:rsid w:val="00D40381"/>
    <w:rsid w:val="00D404E6"/>
    <w:rsid w:val="00D40629"/>
    <w:rsid w:val="00D4070F"/>
    <w:rsid w:val="00D40994"/>
    <w:rsid w:val="00D40A24"/>
    <w:rsid w:val="00D40CE0"/>
    <w:rsid w:val="00D4113D"/>
    <w:rsid w:val="00D41772"/>
    <w:rsid w:val="00D417A1"/>
    <w:rsid w:val="00D41996"/>
    <w:rsid w:val="00D41D29"/>
    <w:rsid w:val="00D4235C"/>
    <w:rsid w:val="00D4264D"/>
    <w:rsid w:val="00D4289C"/>
    <w:rsid w:val="00D42B40"/>
    <w:rsid w:val="00D42B5F"/>
    <w:rsid w:val="00D4310B"/>
    <w:rsid w:val="00D43308"/>
    <w:rsid w:val="00D4346B"/>
    <w:rsid w:val="00D43551"/>
    <w:rsid w:val="00D43761"/>
    <w:rsid w:val="00D43925"/>
    <w:rsid w:val="00D43A58"/>
    <w:rsid w:val="00D43D63"/>
    <w:rsid w:val="00D43F83"/>
    <w:rsid w:val="00D43F94"/>
    <w:rsid w:val="00D44466"/>
    <w:rsid w:val="00D449D9"/>
    <w:rsid w:val="00D44CA3"/>
    <w:rsid w:val="00D44E2F"/>
    <w:rsid w:val="00D44F67"/>
    <w:rsid w:val="00D44FE3"/>
    <w:rsid w:val="00D45037"/>
    <w:rsid w:val="00D452E9"/>
    <w:rsid w:val="00D457A8"/>
    <w:rsid w:val="00D459D3"/>
    <w:rsid w:val="00D459FA"/>
    <w:rsid w:val="00D45C0F"/>
    <w:rsid w:val="00D45F03"/>
    <w:rsid w:val="00D463A0"/>
    <w:rsid w:val="00D4642D"/>
    <w:rsid w:val="00D4655C"/>
    <w:rsid w:val="00D46B63"/>
    <w:rsid w:val="00D46C4C"/>
    <w:rsid w:val="00D46D63"/>
    <w:rsid w:val="00D46EA1"/>
    <w:rsid w:val="00D46F42"/>
    <w:rsid w:val="00D473D1"/>
    <w:rsid w:val="00D474A0"/>
    <w:rsid w:val="00D47540"/>
    <w:rsid w:val="00D47587"/>
    <w:rsid w:val="00D47D66"/>
    <w:rsid w:val="00D47E57"/>
    <w:rsid w:val="00D5002B"/>
    <w:rsid w:val="00D50147"/>
    <w:rsid w:val="00D503F6"/>
    <w:rsid w:val="00D50572"/>
    <w:rsid w:val="00D506F1"/>
    <w:rsid w:val="00D50989"/>
    <w:rsid w:val="00D50F23"/>
    <w:rsid w:val="00D512A7"/>
    <w:rsid w:val="00D51C03"/>
    <w:rsid w:val="00D520DC"/>
    <w:rsid w:val="00D5236D"/>
    <w:rsid w:val="00D5268C"/>
    <w:rsid w:val="00D52B23"/>
    <w:rsid w:val="00D52D03"/>
    <w:rsid w:val="00D52D5E"/>
    <w:rsid w:val="00D52D79"/>
    <w:rsid w:val="00D53065"/>
    <w:rsid w:val="00D531B8"/>
    <w:rsid w:val="00D532B4"/>
    <w:rsid w:val="00D5379E"/>
    <w:rsid w:val="00D539CF"/>
    <w:rsid w:val="00D53A5F"/>
    <w:rsid w:val="00D53C45"/>
    <w:rsid w:val="00D53D58"/>
    <w:rsid w:val="00D53DC2"/>
    <w:rsid w:val="00D53F5F"/>
    <w:rsid w:val="00D541B2"/>
    <w:rsid w:val="00D54A03"/>
    <w:rsid w:val="00D54C6A"/>
    <w:rsid w:val="00D54D59"/>
    <w:rsid w:val="00D54EB5"/>
    <w:rsid w:val="00D54EB7"/>
    <w:rsid w:val="00D54FDA"/>
    <w:rsid w:val="00D550EE"/>
    <w:rsid w:val="00D551D0"/>
    <w:rsid w:val="00D554AC"/>
    <w:rsid w:val="00D5570A"/>
    <w:rsid w:val="00D5586C"/>
    <w:rsid w:val="00D5598E"/>
    <w:rsid w:val="00D559C1"/>
    <w:rsid w:val="00D55A94"/>
    <w:rsid w:val="00D55BE8"/>
    <w:rsid w:val="00D55D44"/>
    <w:rsid w:val="00D55F67"/>
    <w:rsid w:val="00D55FF6"/>
    <w:rsid w:val="00D56820"/>
    <w:rsid w:val="00D56823"/>
    <w:rsid w:val="00D56BFC"/>
    <w:rsid w:val="00D56FA1"/>
    <w:rsid w:val="00D5707A"/>
    <w:rsid w:val="00D57424"/>
    <w:rsid w:val="00D57674"/>
    <w:rsid w:val="00D5790F"/>
    <w:rsid w:val="00D57BD5"/>
    <w:rsid w:val="00D57BE7"/>
    <w:rsid w:val="00D57C95"/>
    <w:rsid w:val="00D57DC3"/>
    <w:rsid w:val="00D6037C"/>
    <w:rsid w:val="00D606CA"/>
    <w:rsid w:val="00D60A92"/>
    <w:rsid w:val="00D60C1A"/>
    <w:rsid w:val="00D6146A"/>
    <w:rsid w:val="00D61612"/>
    <w:rsid w:val="00D616C4"/>
    <w:rsid w:val="00D6193F"/>
    <w:rsid w:val="00D61AC8"/>
    <w:rsid w:val="00D61DE6"/>
    <w:rsid w:val="00D61EF7"/>
    <w:rsid w:val="00D6203E"/>
    <w:rsid w:val="00D622E1"/>
    <w:rsid w:val="00D624E5"/>
    <w:rsid w:val="00D6273E"/>
    <w:rsid w:val="00D62B0D"/>
    <w:rsid w:val="00D62B3C"/>
    <w:rsid w:val="00D62D79"/>
    <w:rsid w:val="00D63093"/>
    <w:rsid w:val="00D6324F"/>
    <w:rsid w:val="00D632AB"/>
    <w:rsid w:val="00D63566"/>
    <w:rsid w:val="00D638A6"/>
    <w:rsid w:val="00D63D4A"/>
    <w:rsid w:val="00D63D5F"/>
    <w:rsid w:val="00D63E3F"/>
    <w:rsid w:val="00D63E7C"/>
    <w:rsid w:val="00D64006"/>
    <w:rsid w:val="00D6444D"/>
    <w:rsid w:val="00D64488"/>
    <w:rsid w:val="00D64732"/>
    <w:rsid w:val="00D6492D"/>
    <w:rsid w:val="00D649C6"/>
    <w:rsid w:val="00D64A2F"/>
    <w:rsid w:val="00D64A7D"/>
    <w:rsid w:val="00D64C1E"/>
    <w:rsid w:val="00D6528C"/>
    <w:rsid w:val="00D6581A"/>
    <w:rsid w:val="00D65AA0"/>
    <w:rsid w:val="00D66163"/>
    <w:rsid w:val="00D66185"/>
    <w:rsid w:val="00D661EC"/>
    <w:rsid w:val="00D66254"/>
    <w:rsid w:val="00D66520"/>
    <w:rsid w:val="00D666EF"/>
    <w:rsid w:val="00D66916"/>
    <w:rsid w:val="00D67140"/>
    <w:rsid w:val="00D675AC"/>
    <w:rsid w:val="00D6771A"/>
    <w:rsid w:val="00D677E0"/>
    <w:rsid w:val="00D67969"/>
    <w:rsid w:val="00D679DA"/>
    <w:rsid w:val="00D7005C"/>
    <w:rsid w:val="00D70720"/>
    <w:rsid w:val="00D707F6"/>
    <w:rsid w:val="00D7095A"/>
    <w:rsid w:val="00D70C2F"/>
    <w:rsid w:val="00D70C62"/>
    <w:rsid w:val="00D70E64"/>
    <w:rsid w:val="00D70FA0"/>
    <w:rsid w:val="00D71201"/>
    <w:rsid w:val="00D713B7"/>
    <w:rsid w:val="00D713C6"/>
    <w:rsid w:val="00D71637"/>
    <w:rsid w:val="00D716D3"/>
    <w:rsid w:val="00D71BDE"/>
    <w:rsid w:val="00D71C21"/>
    <w:rsid w:val="00D71C85"/>
    <w:rsid w:val="00D71F61"/>
    <w:rsid w:val="00D722B9"/>
    <w:rsid w:val="00D722FE"/>
    <w:rsid w:val="00D7281E"/>
    <w:rsid w:val="00D72994"/>
    <w:rsid w:val="00D72A0C"/>
    <w:rsid w:val="00D72D12"/>
    <w:rsid w:val="00D72D79"/>
    <w:rsid w:val="00D72FF7"/>
    <w:rsid w:val="00D732B3"/>
    <w:rsid w:val="00D7337E"/>
    <w:rsid w:val="00D73388"/>
    <w:rsid w:val="00D734F7"/>
    <w:rsid w:val="00D735B4"/>
    <w:rsid w:val="00D7364D"/>
    <w:rsid w:val="00D73CF9"/>
    <w:rsid w:val="00D74106"/>
    <w:rsid w:val="00D74330"/>
    <w:rsid w:val="00D745FB"/>
    <w:rsid w:val="00D74812"/>
    <w:rsid w:val="00D74980"/>
    <w:rsid w:val="00D749F4"/>
    <w:rsid w:val="00D74B8C"/>
    <w:rsid w:val="00D74ED4"/>
    <w:rsid w:val="00D74FEF"/>
    <w:rsid w:val="00D75141"/>
    <w:rsid w:val="00D751BF"/>
    <w:rsid w:val="00D751EC"/>
    <w:rsid w:val="00D75210"/>
    <w:rsid w:val="00D752A1"/>
    <w:rsid w:val="00D75353"/>
    <w:rsid w:val="00D75BDF"/>
    <w:rsid w:val="00D75E3F"/>
    <w:rsid w:val="00D76213"/>
    <w:rsid w:val="00D762FD"/>
    <w:rsid w:val="00D763A8"/>
    <w:rsid w:val="00D763BA"/>
    <w:rsid w:val="00D76654"/>
    <w:rsid w:val="00D76661"/>
    <w:rsid w:val="00D76819"/>
    <w:rsid w:val="00D7684A"/>
    <w:rsid w:val="00D76C02"/>
    <w:rsid w:val="00D76C20"/>
    <w:rsid w:val="00D76CC3"/>
    <w:rsid w:val="00D76CC5"/>
    <w:rsid w:val="00D76ED7"/>
    <w:rsid w:val="00D7731B"/>
    <w:rsid w:val="00D77350"/>
    <w:rsid w:val="00D776A2"/>
    <w:rsid w:val="00D77F43"/>
    <w:rsid w:val="00D8005A"/>
    <w:rsid w:val="00D801AB"/>
    <w:rsid w:val="00D80995"/>
    <w:rsid w:val="00D80DBE"/>
    <w:rsid w:val="00D80EB5"/>
    <w:rsid w:val="00D80F48"/>
    <w:rsid w:val="00D8108E"/>
    <w:rsid w:val="00D81099"/>
    <w:rsid w:val="00D81223"/>
    <w:rsid w:val="00D81292"/>
    <w:rsid w:val="00D812A6"/>
    <w:rsid w:val="00D814D8"/>
    <w:rsid w:val="00D8150C"/>
    <w:rsid w:val="00D81604"/>
    <w:rsid w:val="00D8165E"/>
    <w:rsid w:val="00D816CB"/>
    <w:rsid w:val="00D81879"/>
    <w:rsid w:val="00D81992"/>
    <w:rsid w:val="00D81E71"/>
    <w:rsid w:val="00D8204C"/>
    <w:rsid w:val="00D8209E"/>
    <w:rsid w:val="00D822D3"/>
    <w:rsid w:val="00D82678"/>
    <w:rsid w:val="00D828FC"/>
    <w:rsid w:val="00D82908"/>
    <w:rsid w:val="00D8298F"/>
    <w:rsid w:val="00D82AD9"/>
    <w:rsid w:val="00D82C10"/>
    <w:rsid w:val="00D82D45"/>
    <w:rsid w:val="00D83106"/>
    <w:rsid w:val="00D83243"/>
    <w:rsid w:val="00D832DC"/>
    <w:rsid w:val="00D833A1"/>
    <w:rsid w:val="00D833CB"/>
    <w:rsid w:val="00D83413"/>
    <w:rsid w:val="00D83628"/>
    <w:rsid w:val="00D837BD"/>
    <w:rsid w:val="00D83870"/>
    <w:rsid w:val="00D8413F"/>
    <w:rsid w:val="00D84268"/>
    <w:rsid w:val="00D84409"/>
    <w:rsid w:val="00D84641"/>
    <w:rsid w:val="00D8491A"/>
    <w:rsid w:val="00D84C89"/>
    <w:rsid w:val="00D84D01"/>
    <w:rsid w:val="00D84D44"/>
    <w:rsid w:val="00D84F70"/>
    <w:rsid w:val="00D851BA"/>
    <w:rsid w:val="00D852DD"/>
    <w:rsid w:val="00D8568B"/>
    <w:rsid w:val="00D859C3"/>
    <w:rsid w:val="00D859D4"/>
    <w:rsid w:val="00D85B6A"/>
    <w:rsid w:val="00D85EBB"/>
    <w:rsid w:val="00D85FA3"/>
    <w:rsid w:val="00D864BB"/>
    <w:rsid w:val="00D868D6"/>
    <w:rsid w:val="00D86902"/>
    <w:rsid w:val="00D869FA"/>
    <w:rsid w:val="00D86A69"/>
    <w:rsid w:val="00D86B39"/>
    <w:rsid w:val="00D86E77"/>
    <w:rsid w:val="00D87047"/>
    <w:rsid w:val="00D87167"/>
    <w:rsid w:val="00D871BC"/>
    <w:rsid w:val="00D873BF"/>
    <w:rsid w:val="00D875E5"/>
    <w:rsid w:val="00D87725"/>
    <w:rsid w:val="00D87840"/>
    <w:rsid w:val="00D87A8A"/>
    <w:rsid w:val="00D87C30"/>
    <w:rsid w:val="00D87C35"/>
    <w:rsid w:val="00D87E18"/>
    <w:rsid w:val="00D90115"/>
    <w:rsid w:val="00D9059C"/>
    <w:rsid w:val="00D90780"/>
    <w:rsid w:val="00D91291"/>
    <w:rsid w:val="00D915AC"/>
    <w:rsid w:val="00D91639"/>
    <w:rsid w:val="00D9189D"/>
    <w:rsid w:val="00D91B82"/>
    <w:rsid w:val="00D91BD5"/>
    <w:rsid w:val="00D91CBD"/>
    <w:rsid w:val="00D91D0D"/>
    <w:rsid w:val="00D920E2"/>
    <w:rsid w:val="00D9221B"/>
    <w:rsid w:val="00D922C3"/>
    <w:rsid w:val="00D9253F"/>
    <w:rsid w:val="00D929A8"/>
    <w:rsid w:val="00D92A7E"/>
    <w:rsid w:val="00D92C38"/>
    <w:rsid w:val="00D92E14"/>
    <w:rsid w:val="00D92E9C"/>
    <w:rsid w:val="00D93095"/>
    <w:rsid w:val="00D931F7"/>
    <w:rsid w:val="00D932B1"/>
    <w:rsid w:val="00D9338E"/>
    <w:rsid w:val="00D93959"/>
    <w:rsid w:val="00D939C6"/>
    <w:rsid w:val="00D93BE6"/>
    <w:rsid w:val="00D942F3"/>
    <w:rsid w:val="00D944DD"/>
    <w:rsid w:val="00D9452F"/>
    <w:rsid w:val="00D9483E"/>
    <w:rsid w:val="00D9491B"/>
    <w:rsid w:val="00D94ED9"/>
    <w:rsid w:val="00D95061"/>
    <w:rsid w:val="00D952EC"/>
    <w:rsid w:val="00D955BB"/>
    <w:rsid w:val="00D95D8A"/>
    <w:rsid w:val="00D9626F"/>
    <w:rsid w:val="00D96532"/>
    <w:rsid w:val="00D96591"/>
    <w:rsid w:val="00D965C7"/>
    <w:rsid w:val="00D965EE"/>
    <w:rsid w:val="00D96678"/>
    <w:rsid w:val="00D96862"/>
    <w:rsid w:val="00D9693B"/>
    <w:rsid w:val="00D96A1F"/>
    <w:rsid w:val="00D96A98"/>
    <w:rsid w:val="00D96B2F"/>
    <w:rsid w:val="00D96D35"/>
    <w:rsid w:val="00D96F52"/>
    <w:rsid w:val="00D97029"/>
    <w:rsid w:val="00D9707D"/>
    <w:rsid w:val="00D970BB"/>
    <w:rsid w:val="00D9714D"/>
    <w:rsid w:val="00D974A6"/>
    <w:rsid w:val="00D97501"/>
    <w:rsid w:val="00D975E9"/>
    <w:rsid w:val="00D97830"/>
    <w:rsid w:val="00D9799D"/>
    <w:rsid w:val="00D97B38"/>
    <w:rsid w:val="00D97C35"/>
    <w:rsid w:val="00D97D62"/>
    <w:rsid w:val="00D97F7E"/>
    <w:rsid w:val="00DA000D"/>
    <w:rsid w:val="00DA01F4"/>
    <w:rsid w:val="00DA0757"/>
    <w:rsid w:val="00DA08EF"/>
    <w:rsid w:val="00DA098C"/>
    <w:rsid w:val="00DA0B52"/>
    <w:rsid w:val="00DA0BD7"/>
    <w:rsid w:val="00DA0D36"/>
    <w:rsid w:val="00DA0F9E"/>
    <w:rsid w:val="00DA10D6"/>
    <w:rsid w:val="00DA14D5"/>
    <w:rsid w:val="00DA1674"/>
    <w:rsid w:val="00DA169B"/>
    <w:rsid w:val="00DA1C50"/>
    <w:rsid w:val="00DA1C8F"/>
    <w:rsid w:val="00DA2001"/>
    <w:rsid w:val="00DA2194"/>
    <w:rsid w:val="00DA242E"/>
    <w:rsid w:val="00DA2431"/>
    <w:rsid w:val="00DA25DB"/>
    <w:rsid w:val="00DA2646"/>
    <w:rsid w:val="00DA2674"/>
    <w:rsid w:val="00DA2871"/>
    <w:rsid w:val="00DA2ECE"/>
    <w:rsid w:val="00DA2F2E"/>
    <w:rsid w:val="00DA30CF"/>
    <w:rsid w:val="00DA3158"/>
    <w:rsid w:val="00DA328C"/>
    <w:rsid w:val="00DA34CA"/>
    <w:rsid w:val="00DA36A9"/>
    <w:rsid w:val="00DA38E4"/>
    <w:rsid w:val="00DA3DC7"/>
    <w:rsid w:val="00DA40C9"/>
    <w:rsid w:val="00DA420D"/>
    <w:rsid w:val="00DA4339"/>
    <w:rsid w:val="00DA4421"/>
    <w:rsid w:val="00DA45BD"/>
    <w:rsid w:val="00DA465D"/>
    <w:rsid w:val="00DA46D3"/>
    <w:rsid w:val="00DA46E1"/>
    <w:rsid w:val="00DA4E3A"/>
    <w:rsid w:val="00DA4EBE"/>
    <w:rsid w:val="00DA4F2C"/>
    <w:rsid w:val="00DA5003"/>
    <w:rsid w:val="00DA503F"/>
    <w:rsid w:val="00DA54B0"/>
    <w:rsid w:val="00DA557E"/>
    <w:rsid w:val="00DA5929"/>
    <w:rsid w:val="00DA594F"/>
    <w:rsid w:val="00DA596A"/>
    <w:rsid w:val="00DA5E44"/>
    <w:rsid w:val="00DA6136"/>
    <w:rsid w:val="00DA61D1"/>
    <w:rsid w:val="00DA640E"/>
    <w:rsid w:val="00DA659F"/>
    <w:rsid w:val="00DA65C7"/>
    <w:rsid w:val="00DA67D7"/>
    <w:rsid w:val="00DA6C92"/>
    <w:rsid w:val="00DA6C9D"/>
    <w:rsid w:val="00DA6CE4"/>
    <w:rsid w:val="00DA7015"/>
    <w:rsid w:val="00DA7259"/>
    <w:rsid w:val="00DA7739"/>
    <w:rsid w:val="00DA785D"/>
    <w:rsid w:val="00DA7958"/>
    <w:rsid w:val="00DA7E96"/>
    <w:rsid w:val="00DA7FB9"/>
    <w:rsid w:val="00DB0512"/>
    <w:rsid w:val="00DB069D"/>
    <w:rsid w:val="00DB089D"/>
    <w:rsid w:val="00DB08B6"/>
    <w:rsid w:val="00DB0915"/>
    <w:rsid w:val="00DB0A01"/>
    <w:rsid w:val="00DB0F05"/>
    <w:rsid w:val="00DB10A4"/>
    <w:rsid w:val="00DB13D3"/>
    <w:rsid w:val="00DB14D7"/>
    <w:rsid w:val="00DB16A1"/>
    <w:rsid w:val="00DB172A"/>
    <w:rsid w:val="00DB17D9"/>
    <w:rsid w:val="00DB1877"/>
    <w:rsid w:val="00DB1CCE"/>
    <w:rsid w:val="00DB1DE9"/>
    <w:rsid w:val="00DB1EA3"/>
    <w:rsid w:val="00DB1ED5"/>
    <w:rsid w:val="00DB22AC"/>
    <w:rsid w:val="00DB2383"/>
    <w:rsid w:val="00DB2412"/>
    <w:rsid w:val="00DB24A9"/>
    <w:rsid w:val="00DB2588"/>
    <w:rsid w:val="00DB2610"/>
    <w:rsid w:val="00DB263A"/>
    <w:rsid w:val="00DB27D8"/>
    <w:rsid w:val="00DB2A8A"/>
    <w:rsid w:val="00DB2D82"/>
    <w:rsid w:val="00DB31C9"/>
    <w:rsid w:val="00DB32DE"/>
    <w:rsid w:val="00DB3447"/>
    <w:rsid w:val="00DB35FE"/>
    <w:rsid w:val="00DB3C30"/>
    <w:rsid w:val="00DB4357"/>
    <w:rsid w:val="00DB466E"/>
    <w:rsid w:val="00DB4A93"/>
    <w:rsid w:val="00DB4ED7"/>
    <w:rsid w:val="00DB4F5A"/>
    <w:rsid w:val="00DB5050"/>
    <w:rsid w:val="00DB5060"/>
    <w:rsid w:val="00DB50A1"/>
    <w:rsid w:val="00DB5450"/>
    <w:rsid w:val="00DB56ED"/>
    <w:rsid w:val="00DB59ED"/>
    <w:rsid w:val="00DB6504"/>
    <w:rsid w:val="00DB661B"/>
    <w:rsid w:val="00DB6956"/>
    <w:rsid w:val="00DB69A0"/>
    <w:rsid w:val="00DB6A79"/>
    <w:rsid w:val="00DB6B64"/>
    <w:rsid w:val="00DB6B8A"/>
    <w:rsid w:val="00DB6C8F"/>
    <w:rsid w:val="00DB6D92"/>
    <w:rsid w:val="00DB7222"/>
    <w:rsid w:val="00DB734F"/>
    <w:rsid w:val="00DB736C"/>
    <w:rsid w:val="00DB76F1"/>
    <w:rsid w:val="00DB7851"/>
    <w:rsid w:val="00DB79DB"/>
    <w:rsid w:val="00DB7C8D"/>
    <w:rsid w:val="00DB7DEF"/>
    <w:rsid w:val="00DB7F6B"/>
    <w:rsid w:val="00DC05DB"/>
    <w:rsid w:val="00DC062F"/>
    <w:rsid w:val="00DC07D1"/>
    <w:rsid w:val="00DC0818"/>
    <w:rsid w:val="00DC0A25"/>
    <w:rsid w:val="00DC0C3D"/>
    <w:rsid w:val="00DC0CBE"/>
    <w:rsid w:val="00DC136C"/>
    <w:rsid w:val="00DC1434"/>
    <w:rsid w:val="00DC1482"/>
    <w:rsid w:val="00DC1502"/>
    <w:rsid w:val="00DC1521"/>
    <w:rsid w:val="00DC1616"/>
    <w:rsid w:val="00DC16CE"/>
    <w:rsid w:val="00DC19BD"/>
    <w:rsid w:val="00DC1E24"/>
    <w:rsid w:val="00DC1E5A"/>
    <w:rsid w:val="00DC1E7B"/>
    <w:rsid w:val="00DC2144"/>
    <w:rsid w:val="00DC2765"/>
    <w:rsid w:val="00DC285C"/>
    <w:rsid w:val="00DC2C4C"/>
    <w:rsid w:val="00DC2D07"/>
    <w:rsid w:val="00DC2D79"/>
    <w:rsid w:val="00DC2EEB"/>
    <w:rsid w:val="00DC2EF7"/>
    <w:rsid w:val="00DC369A"/>
    <w:rsid w:val="00DC3968"/>
    <w:rsid w:val="00DC3AD2"/>
    <w:rsid w:val="00DC3DF6"/>
    <w:rsid w:val="00DC3EEB"/>
    <w:rsid w:val="00DC4133"/>
    <w:rsid w:val="00DC427C"/>
    <w:rsid w:val="00DC440B"/>
    <w:rsid w:val="00DC4736"/>
    <w:rsid w:val="00DC486B"/>
    <w:rsid w:val="00DC4970"/>
    <w:rsid w:val="00DC4C7F"/>
    <w:rsid w:val="00DC5118"/>
    <w:rsid w:val="00DC5173"/>
    <w:rsid w:val="00DC51D1"/>
    <w:rsid w:val="00DC5346"/>
    <w:rsid w:val="00DC56F4"/>
    <w:rsid w:val="00DC5750"/>
    <w:rsid w:val="00DC58BD"/>
    <w:rsid w:val="00DC5D13"/>
    <w:rsid w:val="00DC5E47"/>
    <w:rsid w:val="00DC63E7"/>
    <w:rsid w:val="00DC65DA"/>
    <w:rsid w:val="00DC66E7"/>
    <w:rsid w:val="00DC6774"/>
    <w:rsid w:val="00DC67BD"/>
    <w:rsid w:val="00DC6A34"/>
    <w:rsid w:val="00DC741C"/>
    <w:rsid w:val="00DC74A1"/>
    <w:rsid w:val="00DC74E9"/>
    <w:rsid w:val="00DC7A48"/>
    <w:rsid w:val="00DC7CEF"/>
    <w:rsid w:val="00DC7D4F"/>
    <w:rsid w:val="00DC7DC9"/>
    <w:rsid w:val="00DC7EDD"/>
    <w:rsid w:val="00DC7F5C"/>
    <w:rsid w:val="00DD01C3"/>
    <w:rsid w:val="00DD03D5"/>
    <w:rsid w:val="00DD03FA"/>
    <w:rsid w:val="00DD0457"/>
    <w:rsid w:val="00DD0728"/>
    <w:rsid w:val="00DD0A1E"/>
    <w:rsid w:val="00DD0AEA"/>
    <w:rsid w:val="00DD0F75"/>
    <w:rsid w:val="00DD1075"/>
    <w:rsid w:val="00DD1082"/>
    <w:rsid w:val="00DD116A"/>
    <w:rsid w:val="00DD1AC0"/>
    <w:rsid w:val="00DD1F33"/>
    <w:rsid w:val="00DD1FCB"/>
    <w:rsid w:val="00DD2041"/>
    <w:rsid w:val="00DD2305"/>
    <w:rsid w:val="00DD26BC"/>
    <w:rsid w:val="00DD2744"/>
    <w:rsid w:val="00DD2850"/>
    <w:rsid w:val="00DD2903"/>
    <w:rsid w:val="00DD2A17"/>
    <w:rsid w:val="00DD2D7F"/>
    <w:rsid w:val="00DD2DD0"/>
    <w:rsid w:val="00DD30DC"/>
    <w:rsid w:val="00DD31D0"/>
    <w:rsid w:val="00DD3275"/>
    <w:rsid w:val="00DD32BF"/>
    <w:rsid w:val="00DD33D3"/>
    <w:rsid w:val="00DD36A0"/>
    <w:rsid w:val="00DD3907"/>
    <w:rsid w:val="00DD393A"/>
    <w:rsid w:val="00DD39E5"/>
    <w:rsid w:val="00DD3C4A"/>
    <w:rsid w:val="00DD3C70"/>
    <w:rsid w:val="00DD3E47"/>
    <w:rsid w:val="00DD42F5"/>
    <w:rsid w:val="00DD453F"/>
    <w:rsid w:val="00DD4B69"/>
    <w:rsid w:val="00DD4ECA"/>
    <w:rsid w:val="00DD510E"/>
    <w:rsid w:val="00DD5383"/>
    <w:rsid w:val="00DD5573"/>
    <w:rsid w:val="00DD5EBE"/>
    <w:rsid w:val="00DD63B5"/>
    <w:rsid w:val="00DD685F"/>
    <w:rsid w:val="00DD6993"/>
    <w:rsid w:val="00DD6ABA"/>
    <w:rsid w:val="00DD6BDD"/>
    <w:rsid w:val="00DD6C65"/>
    <w:rsid w:val="00DD6D88"/>
    <w:rsid w:val="00DD6DBE"/>
    <w:rsid w:val="00DD6FC2"/>
    <w:rsid w:val="00DD739D"/>
    <w:rsid w:val="00DD7CEF"/>
    <w:rsid w:val="00DD7D04"/>
    <w:rsid w:val="00DD7F4D"/>
    <w:rsid w:val="00DE00C7"/>
    <w:rsid w:val="00DE0531"/>
    <w:rsid w:val="00DE0C8A"/>
    <w:rsid w:val="00DE0FB8"/>
    <w:rsid w:val="00DE10AF"/>
    <w:rsid w:val="00DE1291"/>
    <w:rsid w:val="00DE12A0"/>
    <w:rsid w:val="00DE13E2"/>
    <w:rsid w:val="00DE146A"/>
    <w:rsid w:val="00DE1521"/>
    <w:rsid w:val="00DE15A2"/>
    <w:rsid w:val="00DE16A9"/>
    <w:rsid w:val="00DE1D33"/>
    <w:rsid w:val="00DE20A8"/>
    <w:rsid w:val="00DE2568"/>
    <w:rsid w:val="00DE2673"/>
    <w:rsid w:val="00DE2B70"/>
    <w:rsid w:val="00DE2D1E"/>
    <w:rsid w:val="00DE304A"/>
    <w:rsid w:val="00DE32A0"/>
    <w:rsid w:val="00DE3598"/>
    <w:rsid w:val="00DE36BF"/>
    <w:rsid w:val="00DE377E"/>
    <w:rsid w:val="00DE38F3"/>
    <w:rsid w:val="00DE3964"/>
    <w:rsid w:val="00DE3981"/>
    <w:rsid w:val="00DE39DB"/>
    <w:rsid w:val="00DE3A1B"/>
    <w:rsid w:val="00DE3FBA"/>
    <w:rsid w:val="00DE419D"/>
    <w:rsid w:val="00DE44D3"/>
    <w:rsid w:val="00DE45A4"/>
    <w:rsid w:val="00DE45CD"/>
    <w:rsid w:val="00DE4650"/>
    <w:rsid w:val="00DE487D"/>
    <w:rsid w:val="00DE490C"/>
    <w:rsid w:val="00DE4AA1"/>
    <w:rsid w:val="00DE4B58"/>
    <w:rsid w:val="00DE4C95"/>
    <w:rsid w:val="00DE4E52"/>
    <w:rsid w:val="00DE4E83"/>
    <w:rsid w:val="00DE4F10"/>
    <w:rsid w:val="00DE4FD7"/>
    <w:rsid w:val="00DE4FE9"/>
    <w:rsid w:val="00DE53B8"/>
    <w:rsid w:val="00DE54BD"/>
    <w:rsid w:val="00DE55FE"/>
    <w:rsid w:val="00DE5832"/>
    <w:rsid w:val="00DE5EB6"/>
    <w:rsid w:val="00DE60DC"/>
    <w:rsid w:val="00DE613C"/>
    <w:rsid w:val="00DE6250"/>
    <w:rsid w:val="00DE62BC"/>
    <w:rsid w:val="00DE62C4"/>
    <w:rsid w:val="00DE64DA"/>
    <w:rsid w:val="00DE66FC"/>
    <w:rsid w:val="00DE67E8"/>
    <w:rsid w:val="00DE6818"/>
    <w:rsid w:val="00DE6FAA"/>
    <w:rsid w:val="00DE70F3"/>
    <w:rsid w:val="00DE71BD"/>
    <w:rsid w:val="00DE72FC"/>
    <w:rsid w:val="00DE76CC"/>
    <w:rsid w:val="00DE7737"/>
    <w:rsid w:val="00DE7A3E"/>
    <w:rsid w:val="00DE7B4D"/>
    <w:rsid w:val="00DE7C33"/>
    <w:rsid w:val="00DE7C4E"/>
    <w:rsid w:val="00DE7F06"/>
    <w:rsid w:val="00DE7FDD"/>
    <w:rsid w:val="00DF0290"/>
    <w:rsid w:val="00DF0301"/>
    <w:rsid w:val="00DF0512"/>
    <w:rsid w:val="00DF052C"/>
    <w:rsid w:val="00DF0848"/>
    <w:rsid w:val="00DF1209"/>
    <w:rsid w:val="00DF13BD"/>
    <w:rsid w:val="00DF13EF"/>
    <w:rsid w:val="00DF141A"/>
    <w:rsid w:val="00DF148C"/>
    <w:rsid w:val="00DF1BB0"/>
    <w:rsid w:val="00DF1DB5"/>
    <w:rsid w:val="00DF1E97"/>
    <w:rsid w:val="00DF2067"/>
    <w:rsid w:val="00DF214B"/>
    <w:rsid w:val="00DF26CE"/>
    <w:rsid w:val="00DF27EE"/>
    <w:rsid w:val="00DF280B"/>
    <w:rsid w:val="00DF2820"/>
    <w:rsid w:val="00DF2847"/>
    <w:rsid w:val="00DF29AA"/>
    <w:rsid w:val="00DF2DFB"/>
    <w:rsid w:val="00DF31A1"/>
    <w:rsid w:val="00DF3215"/>
    <w:rsid w:val="00DF3271"/>
    <w:rsid w:val="00DF3280"/>
    <w:rsid w:val="00DF32B2"/>
    <w:rsid w:val="00DF3576"/>
    <w:rsid w:val="00DF399D"/>
    <w:rsid w:val="00DF3EB6"/>
    <w:rsid w:val="00DF3EC5"/>
    <w:rsid w:val="00DF4180"/>
    <w:rsid w:val="00DF41E2"/>
    <w:rsid w:val="00DF422F"/>
    <w:rsid w:val="00DF4289"/>
    <w:rsid w:val="00DF4435"/>
    <w:rsid w:val="00DF44D0"/>
    <w:rsid w:val="00DF451B"/>
    <w:rsid w:val="00DF4521"/>
    <w:rsid w:val="00DF453E"/>
    <w:rsid w:val="00DF464D"/>
    <w:rsid w:val="00DF47A8"/>
    <w:rsid w:val="00DF4B00"/>
    <w:rsid w:val="00DF4B51"/>
    <w:rsid w:val="00DF4C8A"/>
    <w:rsid w:val="00DF4D94"/>
    <w:rsid w:val="00DF545B"/>
    <w:rsid w:val="00DF5532"/>
    <w:rsid w:val="00DF5583"/>
    <w:rsid w:val="00DF57BD"/>
    <w:rsid w:val="00DF59B9"/>
    <w:rsid w:val="00DF5B16"/>
    <w:rsid w:val="00DF655E"/>
    <w:rsid w:val="00DF66EA"/>
    <w:rsid w:val="00DF66F6"/>
    <w:rsid w:val="00DF6759"/>
    <w:rsid w:val="00DF6D25"/>
    <w:rsid w:val="00DF6DF3"/>
    <w:rsid w:val="00DF6EED"/>
    <w:rsid w:val="00DF6F4D"/>
    <w:rsid w:val="00DF725F"/>
    <w:rsid w:val="00DF7638"/>
    <w:rsid w:val="00DF7797"/>
    <w:rsid w:val="00DF788C"/>
    <w:rsid w:val="00DF7AEC"/>
    <w:rsid w:val="00DF7F58"/>
    <w:rsid w:val="00E00265"/>
    <w:rsid w:val="00E00518"/>
    <w:rsid w:val="00E0054F"/>
    <w:rsid w:val="00E00631"/>
    <w:rsid w:val="00E00658"/>
    <w:rsid w:val="00E0090A"/>
    <w:rsid w:val="00E01159"/>
    <w:rsid w:val="00E013E7"/>
    <w:rsid w:val="00E014E2"/>
    <w:rsid w:val="00E0187B"/>
    <w:rsid w:val="00E019DF"/>
    <w:rsid w:val="00E01D42"/>
    <w:rsid w:val="00E01F7F"/>
    <w:rsid w:val="00E01FA2"/>
    <w:rsid w:val="00E021AD"/>
    <w:rsid w:val="00E0243B"/>
    <w:rsid w:val="00E024D3"/>
    <w:rsid w:val="00E02537"/>
    <w:rsid w:val="00E02757"/>
    <w:rsid w:val="00E02A1C"/>
    <w:rsid w:val="00E02B5D"/>
    <w:rsid w:val="00E02C99"/>
    <w:rsid w:val="00E02CF5"/>
    <w:rsid w:val="00E02E47"/>
    <w:rsid w:val="00E02E55"/>
    <w:rsid w:val="00E02F8E"/>
    <w:rsid w:val="00E0328C"/>
    <w:rsid w:val="00E037B7"/>
    <w:rsid w:val="00E037BC"/>
    <w:rsid w:val="00E03855"/>
    <w:rsid w:val="00E0400C"/>
    <w:rsid w:val="00E04086"/>
    <w:rsid w:val="00E042B9"/>
    <w:rsid w:val="00E043E6"/>
    <w:rsid w:val="00E04517"/>
    <w:rsid w:val="00E04605"/>
    <w:rsid w:val="00E0479A"/>
    <w:rsid w:val="00E04836"/>
    <w:rsid w:val="00E04BF9"/>
    <w:rsid w:val="00E04D8A"/>
    <w:rsid w:val="00E04F2F"/>
    <w:rsid w:val="00E050B1"/>
    <w:rsid w:val="00E0545C"/>
    <w:rsid w:val="00E05760"/>
    <w:rsid w:val="00E05985"/>
    <w:rsid w:val="00E05CFB"/>
    <w:rsid w:val="00E05D07"/>
    <w:rsid w:val="00E05D60"/>
    <w:rsid w:val="00E05F7F"/>
    <w:rsid w:val="00E06085"/>
    <w:rsid w:val="00E06654"/>
    <w:rsid w:val="00E066B4"/>
    <w:rsid w:val="00E066BA"/>
    <w:rsid w:val="00E06AF9"/>
    <w:rsid w:val="00E06C19"/>
    <w:rsid w:val="00E06C41"/>
    <w:rsid w:val="00E06FA0"/>
    <w:rsid w:val="00E07462"/>
    <w:rsid w:val="00E07FAC"/>
    <w:rsid w:val="00E103D5"/>
    <w:rsid w:val="00E1062B"/>
    <w:rsid w:val="00E108A6"/>
    <w:rsid w:val="00E10A11"/>
    <w:rsid w:val="00E10A79"/>
    <w:rsid w:val="00E10E90"/>
    <w:rsid w:val="00E11233"/>
    <w:rsid w:val="00E113AB"/>
    <w:rsid w:val="00E115D4"/>
    <w:rsid w:val="00E11960"/>
    <w:rsid w:val="00E11E3B"/>
    <w:rsid w:val="00E11EB0"/>
    <w:rsid w:val="00E12087"/>
    <w:rsid w:val="00E12237"/>
    <w:rsid w:val="00E1228D"/>
    <w:rsid w:val="00E123CB"/>
    <w:rsid w:val="00E131BC"/>
    <w:rsid w:val="00E13322"/>
    <w:rsid w:val="00E1362A"/>
    <w:rsid w:val="00E13A92"/>
    <w:rsid w:val="00E13C92"/>
    <w:rsid w:val="00E13F04"/>
    <w:rsid w:val="00E1433B"/>
    <w:rsid w:val="00E1437C"/>
    <w:rsid w:val="00E1483A"/>
    <w:rsid w:val="00E14A04"/>
    <w:rsid w:val="00E14EB8"/>
    <w:rsid w:val="00E14F52"/>
    <w:rsid w:val="00E1518C"/>
    <w:rsid w:val="00E152C6"/>
    <w:rsid w:val="00E1546C"/>
    <w:rsid w:val="00E1564F"/>
    <w:rsid w:val="00E158EC"/>
    <w:rsid w:val="00E15964"/>
    <w:rsid w:val="00E15991"/>
    <w:rsid w:val="00E15B65"/>
    <w:rsid w:val="00E15BAD"/>
    <w:rsid w:val="00E15C57"/>
    <w:rsid w:val="00E15CBA"/>
    <w:rsid w:val="00E15E26"/>
    <w:rsid w:val="00E15EBC"/>
    <w:rsid w:val="00E161E1"/>
    <w:rsid w:val="00E16599"/>
    <w:rsid w:val="00E166F6"/>
    <w:rsid w:val="00E169A1"/>
    <w:rsid w:val="00E16A89"/>
    <w:rsid w:val="00E16C53"/>
    <w:rsid w:val="00E16E1A"/>
    <w:rsid w:val="00E16FD1"/>
    <w:rsid w:val="00E1779E"/>
    <w:rsid w:val="00E177AD"/>
    <w:rsid w:val="00E177F1"/>
    <w:rsid w:val="00E17BF1"/>
    <w:rsid w:val="00E20022"/>
    <w:rsid w:val="00E201FF"/>
    <w:rsid w:val="00E2049D"/>
    <w:rsid w:val="00E208F8"/>
    <w:rsid w:val="00E20C1E"/>
    <w:rsid w:val="00E213C4"/>
    <w:rsid w:val="00E2162E"/>
    <w:rsid w:val="00E2178E"/>
    <w:rsid w:val="00E2193A"/>
    <w:rsid w:val="00E21969"/>
    <w:rsid w:val="00E21995"/>
    <w:rsid w:val="00E21D02"/>
    <w:rsid w:val="00E21FAB"/>
    <w:rsid w:val="00E22010"/>
    <w:rsid w:val="00E2212F"/>
    <w:rsid w:val="00E22A70"/>
    <w:rsid w:val="00E22C8C"/>
    <w:rsid w:val="00E22D5C"/>
    <w:rsid w:val="00E2362F"/>
    <w:rsid w:val="00E23738"/>
    <w:rsid w:val="00E2376C"/>
    <w:rsid w:val="00E2392A"/>
    <w:rsid w:val="00E23BE1"/>
    <w:rsid w:val="00E23C85"/>
    <w:rsid w:val="00E23FAA"/>
    <w:rsid w:val="00E23FCE"/>
    <w:rsid w:val="00E240E0"/>
    <w:rsid w:val="00E24139"/>
    <w:rsid w:val="00E242E2"/>
    <w:rsid w:val="00E244BA"/>
    <w:rsid w:val="00E249D5"/>
    <w:rsid w:val="00E24D18"/>
    <w:rsid w:val="00E251A7"/>
    <w:rsid w:val="00E253CA"/>
    <w:rsid w:val="00E25486"/>
    <w:rsid w:val="00E254D7"/>
    <w:rsid w:val="00E2579A"/>
    <w:rsid w:val="00E25B29"/>
    <w:rsid w:val="00E25BF0"/>
    <w:rsid w:val="00E25EF7"/>
    <w:rsid w:val="00E25FBA"/>
    <w:rsid w:val="00E26036"/>
    <w:rsid w:val="00E26189"/>
    <w:rsid w:val="00E261A9"/>
    <w:rsid w:val="00E26438"/>
    <w:rsid w:val="00E26486"/>
    <w:rsid w:val="00E264DA"/>
    <w:rsid w:val="00E26739"/>
    <w:rsid w:val="00E268D9"/>
    <w:rsid w:val="00E269F8"/>
    <w:rsid w:val="00E26C9B"/>
    <w:rsid w:val="00E26F85"/>
    <w:rsid w:val="00E270A4"/>
    <w:rsid w:val="00E27159"/>
    <w:rsid w:val="00E27815"/>
    <w:rsid w:val="00E27960"/>
    <w:rsid w:val="00E27AF0"/>
    <w:rsid w:val="00E27BD6"/>
    <w:rsid w:val="00E27FFD"/>
    <w:rsid w:val="00E30017"/>
    <w:rsid w:val="00E304E8"/>
    <w:rsid w:val="00E304FC"/>
    <w:rsid w:val="00E30668"/>
    <w:rsid w:val="00E306A3"/>
    <w:rsid w:val="00E3077E"/>
    <w:rsid w:val="00E30956"/>
    <w:rsid w:val="00E30C22"/>
    <w:rsid w:val="00E30D65"/>
    <w:rsid w:val="00E311F3"/>
    <w:rsid w:val="00E31207"/>
    <w:rsid w:val="00E3144A"/>
    <w:rsid w:val="00E3146C"/>
    <w:rsid w:val="00E31A19"/>
    <w:rsid w:val="00E31CCD"/>
    <w:rsid w:val="00E31D0E"/>
    <w:rsid w:val="00E31FB4"/>
    <w:rsid w:val="00E320C3"/>
    <w:rsid w:val="00E32110"/>
    <w:rsid w:val="00E322CE"/>
    <w:rsid w:val="00E3243B"/>
    <w:rsid w:val="00E32574"/>
    <w:rsid w:val="00E3298F"/>
    <w:rsid w:val="00E32B3E"/>
    <w:rsid w:val="00E32FB4"/>
    <w:rsid w:val="00E33192"/>
    <w:rsid w:val="00E33292"/>
    <w:rsid w:val="00E3372C"/>
    <w:rsid w:val="00E337E9"/>
    <w:rsid w:val="00E33CDF"/>
    <w:rsid w:val="00E33CEB"/>
    <w:rsid w:val="00E3406E"/>
    <w:rsid w:val="00E34191"/>
    <w:rsid w:val="00E34212"/>
    <w:rsid w:val="00E3442D"/>
    <w:rsid w:val="00E34910"/>
    <w:rsid w:val="00E349E4"/>
    <w:rsid w:val="00E34C53"/>
    <w:rsid w:val="00E34CBB"/>
    <w:rsid w:val="00E34F54"/>
    <w:rsid w:val="00E34FBA"/>
    <w:rsid w:val="00E34FC9"/>
    <w:rsid w:val="00E350B2"/>
    <w:rsid w:val="00E355F9"/>
    <w:rsid w:val="00E35677"/>
    <w:rsid w:val="00E35862"/>
    <w:rsid w:val="00E35B6E"/>
    <w:rsid w:val="00E35BEB"/>
    <w:rsid w:val="00E35C6D"/>
    <w:rsid w:val="00E35D81"/>
    <w:rsid w:val="00E35D9B"/>
    <w:rsid w:val="00E35FAB"/>
    <w:rsid w:val="00E360F8"/>
    <w:rsid w:val="00E36197"/>
    <w:rsid w:val="00E36965"/>
    <w:rsid w:val="00E36A0A"/>
    <w:rsid w:val="00E36B71"/>
    <w:rsid w:val="00E36C7C"/>
    <w:rsid w:val="00E36DC2"/>
    <w:rsid w:val="00E36F06"/>
    <w:rsid w:val="00E3759F"/>
    <w:rsid w:val="00E37A02"/>
    <w:rsid w:val="00E37DB2"/>
    <w:rsid w:val="00E37DD9"/>
    <w:rsid w:val="00E37DEE"/>
    <w:rsid w:val="00E37F31"/>
    <w:rsid w:val="00E402E5"/>
    <w:rsid w:val="00E40556"/>
    <w:rsid w:val="00E40574"/>
    <w:rsid w:val="00E407D2"/>
    <w:rsid w:val="00E40A08"/>
    <w:rsid w:val="00E40CEF"/>
    <w:rsid w:val="00E40D98"/>
    <w:rsid w:val="00E40E5D"/>
    <w:rsid w:val="00E413DB"/>
    <w:rsid w:val="00E416F1"/>
    <w:rsid w:val="00E417C5"/>
    <w:rsid w:val="00E4184E"/>
    <w:rsid w:val="00E419C7"/>
    <w:rsid w:val="00E41AA9"/>
    <w:rsid w:val="00E42547"/>
    <w:rsid w:val="00E42583"/>
    <w:rsid w:val="00E426E2"/>
    <w:rsid w:val="00E429DA"/>
    <w:rsid w:val="00E42A47"/>
    <w:rsid w:val="00E42CC3"/>
    <w:rsid w:val="00E42DEE"/>
    <w:rsid w:val="00E43021"/>
    <w:rsid w:val="00E4309F"/>
    <w:rsid w:val="00E43166"/>
    <w:rsid w:val="00E433B1"/>
    <w:rsid w:val="00E43465"/>
    <w:rsid w:val="00E434CD"/>
    <w:rsid w:val="00E434FA"/>
    <w:rsid w:val="00E43838"/>
    <w:rsid w:val="00E4383C"/>
    <w:rsid w:val="00E43A42"/>
    <w:rsid w:val="00E444FF"/>
    <w:rsid w:val="00E44730"/>
    <w:rsid w:val="00E44976"/>
    <w:rsid w:val="00E44A46"/>
    <w:rsid w:val="00E44B03"/>
    <w:rsid w:val="00E44C2B"/>
    <w:rsid w:val="00E44C8E"/>
    <w:rsid w:val="00E44E74"/>
    <w:rsid w:val="00E44F24"/>
    <w:rsid w:val="00E45085"/>
    <w:rsid w:val="00E454F7"/>
    <w:rsid w:val="00E455DF"/>
    <w:rsid w:val="00E456F9"/>
    <w:rsid w:val="00E4593C"/>
    <w:rsid w:val="00E45980"/>
    <w:rsid w:val="00E459B1"/>
    <w:rsid w:val="00E45C28"/>
    <w:rsid w:val="00E45D16"/>
    <w:rsid w:val="00E45D1F"/>
    <w:rsid w:val="00E45D64"/>
    <w:rsid w:val="00E45D76"/>
    <w:rsid w:val="00E45D78"/>
    <w:rsid w:val="00E46009"/>
    <w:rsid w:val="00E4619C"/>
    <w:rsid w:val="00E462EF"/>
    <w:rsid w:val="00E468DE"/>
    <w:rsid w:val="00E46B03"/>
    <w:rsid w:val="00E46D2B"/>
    <w:rsid w:val="00E46DED"/>
    <w:rsid w:val="00E46EAA"/>
    <w:rsid w:val="00E4729B"/>
    <w:rsid w:val="00E47347"/>
    <w:rsid w:val="00E47C8A"/>
    <w:rsid w:val="00E47E46"/>
    <w:rsid w:val="00E501A6"/>
    <w:rsid w:val="00E5037F"/>
    <w:rsid w:val="00E5066B"/>
    <w:rsid w:val="00E508A4"/>
    <w:rsid w:val="00E508F5"/>
    <w:rsid w:val="00E509BB"/>
    <w:rsid w:val="00E50A44"/>
    <w:rsid w:val="00E50B14"/>
    <w:rsid w:val="00E50BD4"/>
    <w:rsid w:val="00E50C3B"/>
    <w:rsid w:val="00E50C42"/>
    <w:rsid w:val="00E50D0C"/>
    <w:rsid w:val="00E50E27"/>
    <w:rsid w:val="00E512C0"/>
    <w:rsid w:val="00E51761"/>
    <w:rsid w:val="00E51950"/>
    <w:rsid w:val="00E51DC4"/>
    <w:rsid w:val="00E51F44"/>
    <w:rsid w:val="00E52170"/>
    <w:rsid w:val="00E52520"/>
    <w:rsid w:val="00E527BB"/>
    <w:rsid w:val="00E52889"/>
    <w:rsid w:val="00E52A8C"/>
    <w:rsid w:val="00E52B6D"/>
    <w:rsid w:val="00E5305D"/>
    <w:rsid w:val="00E53127"/>
    <w:rsid w:val="00E53311"/>
    <w:rsid w:val="00E533AC"/>
    <w:rsid w:val="00E53AA7"/>
    <w:rsid w:val="00E53B43"/>
    <w:rsid w:val="00E53BCA"/>
    <w:rsid w:val="00E53C7D"/>
    <w:rsid w:val="00E5477C"/>
    <w:rsid w:val="00E549AC"/>
    <w:rsid w:val="00E54B13"/>
    <w:rsid w:val="00E54C0E"/>
    <w:rsid w:val="00E54F71"/>
    <w:rsid w:val="00E550D3"/>
    <w:rsid w:val="00E55110"/>
    <w:rsid w:val="00E5535B"/>
    <w:rsid w:val="00E5540D"/>
    <w:rsid w:val="00E5567F"/>
    <w:rsid w:val="00E557F6"/>
    <w:rsid w:val="00E55885"/>
    <w:rsid w:val="00E558BB"/>
    <w:rsid w:val="00E55C31"/>
    <w:rsid w:val="00E55CB5"/>
    <w:rsid w:val="00E56196"/>
    <w:rsid w:val="00E56789"/>
    <w:rsid w:val="00E567FB"/>
    <w:rsid w:val="00E568C4"/>
    <w:rsid w:val="00E56945"/>
    <w:rsid w:val="00E56A5C"/>
    <w:rsid w:val="00E56ADA"/>
    <w:rsid w:val="00E56B9B"/>
    <w:rsid w:val="00E56BCB"/>
    <w:rsid w:val="00E56C54"/>
    <w:rsid w:val="00E571E2"/>
    <w:rsid w:val="00E57323"/>
    <w:rsid w:val="00E57550"/>
    <w:rsid w:val="00E57C71"/>
    <w:rsid w:val="00E57D32"/>
    <w:rsid w:val="00E600AD"/>
    <w:rsid w:val="00E601DC"/>
    <w:rsid w:val="00E60329"/>
    <w:rsid w:val="00E605F2"/>
    <w:rsid w:val="00E60670"/>
    <w:rsid w:val="00E606D7"/>
    <w:rsid w:val="00E607AE"/>
    <w:rsid w:val="00E6081C"/>
    <w:rsid w:val="00E60B1F"/>
    <w:rsid w:val="00E60E5C"/>
    <w:rsid w:val="00E60E5E"/>
    <w:rsid w:val="00E60E6B"/>
    <w:rsid w:val="00E61013"/>
    <w:rsid w:val="00E61284"/>
    <w:rsid w:val="00E6129F"/>
    <w:rsid w:val="00E613FB"/>
    <w:rsid w:val="00E61663"/>
    <w:rsid w:val="00E61BD4"/>
    <w:rsid w:val="00E61CE8"/>
    <w:rsid w:val="00E621F5"/>
    <w:rsid w:val="00E624BC"/>
    <w:rsid w:val="00E62861"/>
    <w:rsid w:val="00E62990"/>
    <w:rsid w:val="00E62A24"/>
    <w:rsid w:val="00E62CD5"/>
    <w:rsid w:val="00E62FDB"/>
    <w:rsid w:val="00E630FE"/>
    <w:rsid w:val="00E6330F"/>
    <w:rsid w:val="00E634BD"/>
    <w:rsid w:val="00E63597"/>
    <w:rsid w:val="00E635A4"/>
    <w:rsid w:val="00E63677"/>
    <w:rsid w:val="00E63ADF"/>
    <w:rsid w:val="00E63B73"/>
    <w:rsid w:val="00E63BBA"/>
    <w:rsid w:val="00E63F09"/>
    <w:rsid w:val="00E640C6"/>
    <w:rsid w:val="00E641E6"/>
    <w:rsid w:val="00E64261"/>
    <w:rsid w:val="00E64301"/>
    <w:rsid w:val="00E64902"/>
    <w:rsid w:val="00E64AFF"/>
    <w:rsid w:val="00E64C9D"/>
    <w:rsid w:val="00E64E0B"/>
    <w:rsid w:val="00E64E5E"/>
    <w:rsid w:val="00E64EDA"/>
    <w:rsid w:val="00E650DF"/>
    <w:rsid w:val="00E65127"/>
    <w:rsid w:val="00E653ED"/>
    <w:rsid w:val="00E657C3"/>
    <w:rsid w:val="00E6580E"/>
    <w:rsid w:val="00E65849"/>
    <w:rsid w:val="00E65CA2"/>
    <w:rsid w:val="00E65F1A"/>
    <w:rsid w:val="00E66042"/>
    <w:rsid w:val="00E66162"/>
    <w:rsid w:val="00E66338"/>
    <w:rsid w:val="00E66EBF"/>
    <w:rsid w:val="00E66F44"/>
    <w:rsid w:val="00E66FB9"/>
    <w:rsid w:val="00E67347"/>
    <w:rsid w:val="00E676C8"/>
    <w:rsid w:val="00E677CB"/>
    <w:rsid w:val="00E6787C"/>
    <w:rsid w:val="00E67A12"/>
    <w:rsid w:val="00E67AC4"/>
    <w:rsid w:val="00E67B52"/>
    <w:rsid w:val="00E67B86"/>
    <w:rsid w:val="00E67F88"/>
    <w:rsid w:val="00E67FD5"/>
    <w:rsid w:val="00E700CB"/>
    <w:rsid w:val="00E703B8"/>
    <w:rsid w:val="00E703DE"/>
    <w:rsid w:val="00E70529"/>
    <w:rsid w:val="00E707A7"/>
    <w:rsid w:val="00E70A26"/>
    <w:rsid w:val="00E70A44"/>
    <w:rsid w:val="00E70B54"/>
    <w:rsid w:val="00E70C51"/>
    <w:rsid w:val="00E71231"/>
    <w:rsid w:val="00E712C1"/>
    <w:rsid w:val="00E7130B"/>
    <w:rsid w:val="00E714F2"/>
    <w:rsid w:val="00E717F8"/>
    <w:rsid w:val="00E7197B"/>
    <w:rsid w:val="00E71A54"/>
    <w:rsid w:val="00E71F9C"/>
    <w:rsid w:val="00E71FA0"/>
    <w:rsid w:val="00E72322"/>
    <w:rsid w:val="00E7233E"/>
    <w:rsid w:val="00E7259C"/>
    <w:rsid w:val="00E725BF"/>
    <w:rsid w:val="00E725C4"/>
    <w:rsid w:val="00E72848"/>
    <w:rsid w:val="00E72F0B"/>
    <w:rsid w:val="00E72F73"/>
    <w:rsid w:val="00E730DC"/>
    <w:rsid w:val="00E7329A"/>
    <w:rsid w:val="00E7335D"/>
    <w:rsid w:val="00E7369D"/>
    <w:rsid w:val="00E73A3C"/>
    <w:rsid w:val="00E73AB7"/>
    <w:rsid w:val="00E73D4D"/>
    <w:rsid w:val="00E73E94"/>
    <w:rsid w:val="00E73F86"/>
    <w:rsid w:val="00E74020"/>
    <w:rsid w:val="00E741C4"/>
    <w:rsid w:val="00E74331"/>
    <w:rsid w:val="00E7458F"/>
    <w:rsid w:val="00E74623"/>
    <w:rsid w:val="00E7470E"/>
    <w:rsid w:val="00E74729"/>
    <w:rsid w:val="00E7481A"/>
    <w:rsid w:val="00E7488B"/>
    <w:rsid w:val="00E74C1A"/>
    <w:rsid w:val="00E74DDD"/>
    <w:rsid w:val="00E750C6"/>
    <w:rsid w:val="00E75167"/>
    <w:rsid w:val="00E7528A"/>
    <w:rsid w:val="00E75C27"/>
    <w:rsid w:val="00E75F8D"/>
    <w:rsid w:val="00E75FF5"/>
    <w:rsid w:val="00E76187"/>
    <w:rsid w:val="00E76778"/>
    <w:rsid w:val="00E76914"/>
    <w:rsid w:val="00E76CF4"/>
    <w:rsid w:val="00E76CFC"/>
    <w:rsid w:val="00E76E6C"/>
    <w:rsid w:val="00E76F3E"/>
    <w:rsid w:val="00E76FC9"/>
    <w:rsid w:val="00E770D5"/>
    <w:rsid w:val="00E77165"/>
    <w:rsid w:val="00E77574"/>
    <w:rsid w:val="00E77603"/>
    <w:rsid w:val="00E77641"/>
    <w:rsid w:val="00E77805"/>
    <w:rsid w:val="00E7794D"/>
    <w:rsid w:val="00E80097"/>
    <w:rsid w:val="00E801BC"/>
    <w:rsid w:val="00E801E0"/>
    <w:rsid w:val="00E802E3"/>
    <w:rsid w:val="00E8036E"/>
    <w:rsid w:val="00E8058C"/>
    <w:rsid w:val="00E80812"/>
    <w:rsid w:val="00E808A8"/>
    <w:rsid w:val="00E80EFF"/>
    <w:rsid w:val="00E8112A"/>
    <w:rsid w:val="00E8126B"/>
    <w:rsid w:val="00E814B3"/>
    <w:rsid w:val="00E815EC"/>
    <w:rsid w:val="00E8181E"/>
    <w:rsid w:val="00E8183C"/>
    <w:rsid w:val="00E81898"/>
    <w:rsid w:val="00E81F90"/>
    <w:rsid w:val="00E82863"/>
    <w:rsid w:val="00E828CA"/>
    <w:rsid w:val="00E82958"/>
    <w:rsid w:val="00E82C7A"/>
    <w:rsid w:val="00E82CFD"/>
    <w:rsid w:val="00E82F9E"/>
    <w:rsid w:val="00E8309B"/>
    <w:rsid w:val="00E836AA"/>
    <w:rsid w:val="00E83A10"/>
    <w:rsid w:val="00E83B6C"/>
    <w:rsid w:val="00E83BDA"/>
    <w:rsid w:val="00E83D86"/>
    <w:rsid w:val="00E83F5B"/>
    <w:rsid w:val="00E83F96"/>
    <w:rsid w:val="00E84392"/>
    <w:rsid w:val="00E84525"/>
    <w:rsid w:val="00E847BB"/>
    <w:rsid w:val="00E84A62"/>
    <w:rsid w:val="00E84B28"/>
    <w:rsid w:val="00E84F12"/>
    <w:rsid w:val="00E85492"/>
    <w:rsid w:val="00E85496"/>
    <w:rsid w:val="00E854A6"/>
    <w:rsid w:val="00E856E9"/>
    <w:rsid w:val="00E85C60"/>
    <w:rsid w:val="00E862A6"/>
    <w:rsid w:val="00E866AE"/>
    <w:rsid w:val="00E867AF"/>
    <w:rsid w:val="00E867F8"/>
    <w:rsid w:val="00E867FB"/>
    <w:rsid w:val="00E86A29"/>
    <w:rsid w:val="00E86E74"/>
    <w:rsid w:val="00E87253"/>
    <w:rsid w:val="00E8742A"/>
    <w:rsid w:val="00E87456"/>
    <w:rsid w:val="00E87642"/>
    <w:rsid w:val="00E876B3"/>
    <w:rsid w:val="00E8787A"/>
    <w:rsid w:val="00E87A6E"/>
    <w:rsid w:val="00E87CA6"/>
    <w:rsid w:val="00E87E02"/>
    <w:rsid w:val="00E87F44"/>
    <w:rsid w:val="00E9030B"/>
    <w:rsid w:val="00E9049C"/>
    <w:rsid w:val="00E90724"/>
    <w:rsid w:val="00E9081A"/>
    <w:rsid w:val="00E90822"/>
    <w:rsid w:val="00E908E6"/>
    <w:rsid w:val="00E90B4E"/>
    <w:rsid w:val="00E90CCC"/>
    <w:rsid w:val="00E90E36"/>
    <w:rsid w:val="00E9107B"/>
    <w:rsid w:val="00E9120D"/>
    <w:rsid w:val="00E913B1"/>
    <w:rsid w:val="00E91611"/>
    <w:rsid w:val="00E9187E"/>
    <w:rsid w:val="00E91AAF"/>
    <w:rsid w:val="00E91DA9"/>
    <w:rsid w:val="00E923F4"/>
    <w:rsid w:val="00E923F8"/>
    <w:rsid w:val="00E92669"/>
    <w:rsid w:val="00E9276C"/>
    <w:rsid w:val="00E92A1C"/>
    <w:rsid w:val="00E92A73"/>
    <w:rsid w:val="00E92DEE"/>
    <w:rsid w:val="00E932A2"/>
    <w:rsid w:val="00E93585"/>
    <w:rsid w:val="00E939FD"/>
    <w:rsid w:val="00E93C24"/>
    <w:rsid w:val="00E93C31"/>
    <w:rsid w:val="00E94362"/>
    <w:rsid w:val="00E94405"/>
    <w:rsid w:val="00E94481"/>
    <w:rsid w:val="00E945AC"/>
    <w:rsid w:val="00E945EE"/>
    <w:rsid w:val="00E94906"/>
    <w:rsid w:val="00E94AF3"/>
    <w:rsid w:val="00E94C24"/>
    <w:rsid w:val="00E94C33"/>
    <w:rsid w:val="00E94CE1"/>
    <w:rsid w:val="00E94FF2"/>
    <w:rsid w:val="00E95B71"/>
    <w:rsid w:val="00E95B9A"/>
    <w:rsid w:val="00E95C68"/>
    <w:rsid w:val="00E95CB4"/>
    <w:rsid w:val="00E95F74"/>
    <w:rsid w:val="00E96602"/>
    <w:rsid w:val="00E96D9F"/>
    <w:rsid w:val="00E971EF"/>
    <w:rsid w:val="00E97368"/>
    <w:rsid w:val="00E97479"/>
    <w:rsid w:val="00E97BA2"/>
    <w:rsid w:val="00E97C51"/>
    <w:rsid w:val="00E97EBA"/>
    <w:rsid w:val="00E97FD6"/>
    <w:rsid w:val="00EA00E5"/>
    <w:rsid w:val="00EA0413"/>
    <w:rsid w:val="00EA0605"/>
    <w:rsid w:val="00EA06B6"/>
    <w:rsid w:val="00EA0812"/>
    <w:rsid w:val="00EA0C4B"/>
    <w:rsid w:val="00EA0D71"/>
    <w:rsid w:val="00EA0E12"/>
    <w:rsid w:val="00EA0F7B"/>
    <w:rsid w:val="00EA0FB4"/>
    <w:rsid w:val="00EA11B5"/>
    <w:rsid w:val="00EA1223"/>
    <w:rsid w:val="00EA1536"/>
    <w:rsid w:val="00EA1650"/>
    <w:rsid w:val="00EA1683"/>
    <w:rsid w:val="00EA1A4B"/>
    <w:rsid w:val="00EA1B53"/>
    <w:rsid w:val="00EA21AB"/>
    <w:rsid w:val="00EA2329"/>
    <w:rsid w:val="00EA28DC"/>
    <w:rsid w:val="00EA2AB3"/>
    <w:rsid w:val="00EA2CDD"/>
    <w:rsid w:val="00EA3371"/>
    <w:rsid w:val="00EA342A"/>
    <w:rsid w:val="00EA344F"/>
    <w:rsid w:val="00EA3520"/>
    <w:rsid w:val="00EA3574"/>
    <w:rsid w:val="00EA3604"/>
    <w:rsid w:val="00EA3655"/>
    <w:rsid w:val="00EA3779"/>
    <w:rsid w:val="00EA386B"/>
    <w:rsid w:val="00EA3DF8"/>
    <w:rsid w:val="00EA3EC0"/>
    <w:rsid w:val="00EA411B"/>
    <w:rsid w:val="00EA41F5"/>
    <w:rsid w:val="00EA420E"/>
    <w:rsid w:val="00EA421F"/>
    <w:rsid w:val="00EA427B"/>
    <w:rsid w:val="00EA4640"/>
    <w:rsid w:val="00EA49E0"/>
    <w:rsid w:val="00EA4D78"/>
    <w:rsid w:val="00EA4D9D"/>
    <w:rsid w:val="00EA4E23"/>
    <w:rsid w:val="00EA5142"/>
    <w:rsid w:val="00EA53F8"/>
    <w:rsid w:val="00EA5533"/>
    <w:rsid w:val="00EA575B"/>
    <w:rsid w:val="00EA589E"/>
    <w:rsid w:val="00EA598E"/>
    <w:rsid w:val="00EA66AD"/>
    <w:rsid w:val="00EA6777"/>
    <w:rsid w:val="00EA67AC"/>
    <w:rsid w:val="00EA6CC0"/>
    <w:rsid w:val="00EA6CE2"/>
    <w:rsid w:val="00EA6D1F"/>
    <w:rsid w:val="00EA6EFB"/>
    <w:rsid w:val="00EA7130"/>
    <w:rsid w:val="00EA7212"/>
    <w:rsid w:val="00EA72FF"/>
    <w:rsid w:val="00EA7384"/>
    <w:rsid w:val="00EA7589"/>
    <w:rsid w:val="00EA75D6"/>
    <w:rsid w:val="00EA7664"/>
    <w:rsid w:val="00EA780C"/>
    <w:rsid w:val="00EA7924"/>
    <w:rsid w:val="00EA7C27"/>
    <w:rsid w:val="00EA7D06"/>
    <w:rsid w:val="00EA7E8A"/>
    <w:rsid w:val="00EA7FAA"/>
    <w:rsid w:val="00EB02BC"/>
    <w:rsid w:val="00EB0566"/>
    <w:rsid w:val="00EB05F5"/>
    <w:rsid w:val="00EB0808"/>
    <w:rsid w:val="00EB089F"/>
    <w:rsid w:val="00EB0A95"/>
    <w:rsid w:val="00EB0B58"/>
    <w:rsid w:val="00EB16EC"/>
    <w:rsid w:val="00EB1820"/>
    <w:rsid w:val="00EB19EA"/>
    <w:rsid w:val="00EB1ADF"/>
    <w:rsid w:val="00EB1BB0"/>
    <w:rsid w:val="00EB1C6D"/>
    <w:rsid w:val="00EB1DB2"/>
    <w:rsid w:val="00EB2068"/>
    <w:rsid w:val="00EB24CF"/>
    <w:rsid w:val="00EB2556"/>
    <w:rsid w:val="00EB2560"/>
    <w:rsid w:val="00EB2704"/>
    <w:rsid w:val="00EB273C"/>
    <w:rsid w:val="00EB2754"/>
    <w:rsid w:val="00EB2943"/>
    <w:rsid w:val="00EB2953"/>
    <w:rsid w:val="00EB2AA6"/>
    <w:rsid w:val="00EB2B26"/>
    <w:rsid w:val="00EB2BCD"/>
    <w:rsid w:val="00EB302A"/>
    <w:rsid w:val="00EB325B"/>
    <w:rsid w:val="00EB32C8"/>
    <w:rsid w:val="00EB3378"/>
    <w:rsid w:val="00EB33D0"/>
    <w:rsid w:val="00EB343F"/>
    <w:rsid w:val="00EB36E8"/>
    <w:rsid w:val="00EB38A5"/>
    <w:rsid w:val="00EB3C50"/>
    <w:rsid w:val="00EB3E54"/>
    <w:rsid w:val="00EB462F"/>
    <w:rsid w:val="00EB4780"/>
    <w:rsid w:val="00EB47BD"/>
    <w:rsid w:val="00EB491C"/>
    <w:rsid w:val="00EB4BB4"/>
    <w:rsid w:val="00EB4C86"/>
    <w:rsid w:val="00EB4DAE"/>
    <w:rsid w:val="00EB52BF"/>
    <w:rsid w:val="00EB53BB"/>
    <w:rsid w:val="00EB5B0F"/>
    <w:rsid w:val="00EB5DE9"/>
    <w:rsid w:val="00EB5DFC"/>
    <w:rsid w:val="00EB5E16"/>
    <w:rsid w:val="00EB5EDC"/>
    <w:rsid w:val="00EB6647"/>
    <w:rsid w:val="00EB6749"/>
    <w:rsid w:val="00EB69B3"/>
    <w:rsid w:val="00EB6ADC"/>
    <w:rsid w:val="00EB6D33"/>
    <w:rsid w:val="00EB6D9C"/>
    <w:rsid w:val="00EB6F58"/>
    <w:rsid w:val="00EB71AA"/>
    <w:rsid w:val="00EB734A"/>
    <w:rsid w:val="00EB783D"/>
    <w:rsid w:val="00EB7F36"/>
    <w:rsid w:val="00EC0024"/>
    <w:rsid w:val="00EC0143"/>
    <w:rsid w:val="00EC024A"/>
    <w:rsid w:val="00EC03AE"/>
    <w:rsid w:val="00EC0400"/>
    <w:rsid w:val="00EC088D"/>
    <w:rsid w:val="00EC0930"/>
    <w:rsid w:val="00EC0B07"/>
    <w:rsid w:val="00EC0BB0"/>
    <w:rsid w:val="00EC0E37"/>
    <w:rsid w:val="00EC0EFD"/>
    <w:rsid w:val="00EC1266"/>
    <w:rsid w:val="00EC1270"/>
    <w:rsid w:val="00EC1B15"/>
    <w:rsid w:val="00EC1D02"/>
    <w:rsid w:val="00EC1E4F"/>
    <w:rsid w:val="00EC1FE7"/>
    <w:rsid w:val="00EC21DF"/>
    <w:rsid w:val="00EC2205"/>
    <w:rsid w:val="00EC2378"/>
    <w:rsid w:val="00EC2637"/>
    <w:rsid w:val="00EC289F"/>
    <w:rsid w:val="00EC28E8"/>
    <w:rsid w:val="00EC2ADA"/>
    <w:rsid w:val="00EC2E2D"/>
    <w:rsid w:val="00EC31C2"/>
    <w:rsid w:val="00EC38DC"/>
    <w:rsid w:val="00EC3F22"/>
    <w:rsid w:val="00EC3FC2"/>
    <w:rsid w:val="00EC41A7"/>
    <w:rsid w:val="00EC4633"/>
    <w:rsid w:val="00EC4988"/>
    <w:rsid w:val="00EC4B4C"/>
    <w:rsid w:val="00EC4E0A"/>
    <w:rsid w:val="00EC4ED7"/>
    <w:rsid w:val="00EC4F1C"/>
    <w:rsid w:val="00EC4F9C"/>
    <w:rsid w:val="00EC4FB6"/>
    <w:rsid w:val="00EC4FD0"/>
    <w:rsid w:val="00EC5134"/>
    <w:rsid w:val="00EC516A"/>
    <w:rsid w:val="00EC5203"/>
    <w:rsid w:val="00EC5598"/>
    <w:rsid w:val="00EC575E"/>
    <w:rsid w:val="00EC57C5"/>
    <w:rsid w:val="00EC58BF"/>
    <w:rsid w:val="00EC58D4"/>
    <w:rsid w:val="00EC595D"/>
    <w:rsid w:val="00EC5969"/>
    <w:rsid w:val="00EC5AB4"/>
    <w:rsid w:val="00EC5BA5"/>
    <w:rsid w:val="00EC5F7E"/>
    <w:rsid w:val="00EC6238"/>
    <w:rsid w:val="00EC6361"/>
    <w:rsid w:val="00EC65B8"/>
    <w:rsid w:val="00EC65FC"/>
    <w:rsid w:val="00EC6832"/>
    <w:rsid w:val="00EC6ABE"/>
    <w:rsid w:val="00EC6D04"/>
    <w:rsid w:val="00EC6F2A"/>
    <w:rsid w:val="00EC6F94"/>
    <w:rsid w:val="00EC71A3"/>
    <w:rsid w:val="00EC7204"/>
    <w:rsid w:val="00EC7918"/>
    <w:rsid w:val="00EC799E"/>
    <w:rsid w:val="00EC79F7"/>
    <w:rsid w:val="00EC7BB0"/>
    <w:rsid w:val="00EC7BB2"/>
    <w:rsid w:val="00EC7C27"/>
    <w:rsid w:val="00EC7C6C"/>
    <w:rsid w:val="00EC7DA1"/>
    <w:rsid w:val="00ED06B6"/>
    <w:rsid w:val="00ED08E1"/>
    <w:rsid w:val="00ED0947"/>
    <w:rsid w:val="00ED1003"/>
    <w:rsid w:val="00ED12E0"/>
    <w:rsid w:val="00ED19F4"/>
    <w:rsid w:val="00ED1A5E"/>
    <w:rsid w:val="00ED1C36"/>
    <w:rsid w:val="00ED218C"/>
    <w:rsid w:val="00ED2547"/>
    <w:rsid w:val="00ED2EA7"/>
    <w:rsid w:val="00ED3769"/>
    <w:rsid w:val="00ED37B4"/>
    <w:rsid w:val="00ED3C81"/>
    <w:rsid w:val="00ED3D34"/>
    <w:rsid w:val="00ED41F9"/>
    <w:rsid w:val="00ED4292"/>
    <w:rsid w:val="00ED47EE"/>
    <w:rsid w:val="00ED4BD8"/>
    <w:rsid w:val="00ED4CA3"/>
    <w:rsid w:val="00ED4EED"/>
    <w:rsid w:val="00ED4FB0"/>
    <w:rsid w:val="00ED4FB5"/>
    <w:rsid w:val="00ED50D9"/>
    <w:rsid w:val="00ED57CF"/>
    <w:rsid w:val="00ED5CAC"/>
    <w:rsid w:val="00ED5D61"/>
    <w:rsid w:val="00ED5DFD"/>
    <w:rsid w:val="00ED5F4D"/>
    <w:rsid w:val="00ED60A1"/>
    <w:rsid w:val="00ED6588"/>
    <w:rsid w:val="00ED6750"/>
    <w:rsid w:val="00ED68AD"/>
    <w:rsid w:val="00ED7040"/>
    <w:rsid w:val="00ED7090"/>
    <w:rsid w:val="00ED7497"/>
    <w:rsid w:val="00ED7503"/>
    <w:rsid w:val="00ED7556"/>
    <w:rsid w:val="00ED75B0"/>
    <w:rsid w:val="00ED7A28"/>
    <w:rsid w:val="00ED7A6B"/>
    <w:rsid w:val="00ED7C29"/>
    <w:rsid w:val="00ED7FEF"/>
    <w:rsid w:val="00EE01AA"/>
    <w:rsid w:val="00EE045A"/>
    <w:rsid w:val="00EE0661"/>
    <w:rsid w:val="00EE0784"/>
    <w:rsid w:val="00EE0DB8"/>
    <w:rsid w:val="00EE0F8D"/>
    <w:rsid w:val="00EE14F0"/>
    <w:rsid w:val="00EE1564"/>
    <w:rsid w:val="00EE1647"/>
    <w:rsid w:val="00EE188D"/>
    <w:rsid w:val="00EE1B3C"/>
    <w:rsid w:val="00EE1B91"/>
    <w:rsid w:val="00EE1F26"/>
    <w:rsid w:val="00EE1FD8"/>
    <w:rsid w:val="00EE1FFB"/>
    <w:rsid w:val="00EE230B"/>
    <w:rsid w:val="00EE23D1"/>
    <w:rsid w:val="00EE251D"/>
    <w:rsid w:val="00EE2FC2"/>
    <w:rsid w:val="00EE30B5"/>
    <w:rsid w:val="00EE3365"/>
    <w:rsid w:val="00EE36F0"/>
    <w:rsid w:val="00EE3C29"/>
    <w:rsid w:val="00EE446D"/>
    <w:rsid w:val="00EE467B"/>
    <w:rsid w:val="00EE4979"/>
    <w:rsid w:val="00EE4C79"/>
    <w:rsid w:val="00EE4CB7"/>
    <w:rsid w:val="00EE4CD3"/>
    <w:rsid w:val="00EE4FFC"/>
    <w:rsid w:val="00EE5303"/>
    <w:rsid w:val="00EE5573"/>
    <w:rsid w:val="00EE55E5"/>
    <w:rsid w:val="00EE5794"/>
    <w:rsid w:val="00EE59D7"/>
    <w:rsid w:val="00EE5B85"/>
    <w:rsid w:val="00EE5F88"/>
    <w:rsid w:val="00EE6158"/>
    <w:rsid w:val="00EE6E31"/>
    <w:rsid w:val="00EE722C"/>
    <w:rsid w:val="00EE7291"/>
    <w:rsid w:val="00EE73F7"/>
    <w:rsid w:val="00EE7698"/>
    <w:rsid w:val="00EE7B5C"/>
    <w:rsid w:val="00EE7B63"/>
    <w:rsid w:val="00EE7C06"/>
    <w:rsid w:val="00EE7D08"/>
    <w:rsid w:val="00EE7E98"/>
    <w:rsid w:val="00EE7EA1"/>
    <w:rsid w:val="00EE7EBD"/>
    <w:rsid w:val="00EF015D"/>
    <w:rsid w:val="00EF01AE"/>
    <w:rsid w:val="00EF0316"/>
    <w:rsid w:val="00EF0979"/>
    <w:rsid w:val="00EF0B53"/>
    <w:rsid w:val="00EF0B58"/>
    <w:rsid w:val="00EF0DBD"/>
    <w:rsid w:val="00EF1046"/>
    <w:rsid w:val="00EF1398"/>
    <w:rsid w:val="00EF1BCA"/>
    <w:rsid w:val="00EF1C11"/>
    <w:rsid w:val="00EF1C7F"/>
    <w:rsid w:val="00EF1CD3"/>
    <w:rsid w:val="00EF1D46"/>
    <w:rsid w:val="00EF2057"/>
    <w:rsid w:val="00EF2231"/>
    <w:rsid w:val="00EF24EF"/>
    <w:rsid w:val="00EF2721"/>
    <w:rsid w:val="00EF27E7"/>
    <w:rsid w:val="00EF289C"/>
    <w:rsid w:val="00EF28E3"/>
    <w:rsid w:val="00EF2C39"/>
    <w:rsid w:val="00EF2C51"/>
    <w:rsid w:val="00EF3290"/>
    <w:rsid w:val="00EF33C3"/>
    <w:rsid w:val="00EF3C1F"/>
    <w:rsid w:val="00EF3F86"/>
    <w:rsid w:val="00EF3F8D"/>
    <w:rsid w:val="00EF4005"/>
    <w:rsid w:val="00EF409B"/>
    <w:rsid w:val="00EF4219"/>
    <w:rsid w:val="00EF447E"/>
    <w:rsid w:val="00EF454D"/>
    <w:rsid w:val="00EF5214"/>
    <w:rsid w:val="00EF52CB"/>
    <w:rsid w:val="00EF534D"/>
    <w:rsid w:val="00EF59A8"/>
    <w:rsid w:val="00EF5A51"/>
    <w:rsid w:val="00EF5D5B"/>
    <w:rsid w:val="00EF5D83"/>
    <w:rsid w:val="00EF5F10"/>
    <w:rsid w:val="00EF61DA"/>
    <w:rsid w:val="00EF661D"/>
    <w:rsid w:val="00EF66DE"/>
    <w:rsid w:val="00EF66F7"/>
    <w:rsid w:val="00EF6A94"/>
    <w:rsid w:val="00EF6B3A"/>
    <w:rsid w:val="00EF7186"/>
    <w:rsid w:val="00EF7294"/>
    <w:rsid w:val="00EF7367"/>
    <w:rsid w:val="00EF73A7"/>
    <w:rsid w:val="00EF75A8"/>
    <w:rsid w:val="00EF76BC"/>
    <w:rsid w:val="00EF7882"/>
    <w:rsid w:val="00EF7928"/>
    <w:rsid w:val="00EF7D7A"/>
    <w:rsid w:val="00EF7D85"/>
    <w:rsid w:val="00EF7DD7"/>
    <w:rsid w:val="00F0004F"/>
    <w:rsid w:val="00F004A1"/>
    <w:rsid w:val="00F0057B"/>
    <w:rsid w:val="00F00705"/>
    <w:rsid w:val="00F00AF9"/>
    <w:rsid w:val="00F00B1C"/>
    <w:rsid w:val="00F00E29"/>
    <w:rsid w:val="00F00FC5"/>
    <w:rsid w:val="00F01133"/>
    <w:rsid w:val="00F0116D"/>
    <w:rsid w:val="00F013EF"/>
    <w:rsid w:val="00F0155D"/>
    <w:rsid w:val="00F01613"/>
    <w:rsid w:val="00F01696"/>
    <w:rsid w:val="00F016CB"/>
    <w:rsid w:val="00F01716"/>
    <w:rsid w:val="00F01769"/>
    <w:rsid w:val="00F0176D"/>
    <w:rsid w:val="00F01798"/>
    <w:rsid w:val="00F01946"/>
    <w:rsid w:val="00F019EB"/>
    <w:rsid w:val="00F01AB2"/>
    <w:rsid w:val="00F01C4F"/>
    <w:rsid w:val="00F01E5B"/>
    <w:rsid w:val="00F021F5"/>
    <w:rsid w:val="00F023FE"/>
    <w:rsid w:val="00F029FC"/>
    <w:rsid w:val="00F02E3B"/>
    <w:rsid w:val="00F030BC"/>
    <w:rsid w:val="00F0315B"/>
    <w:rsid w:val="00F03601"/>
    <w:rsid w:val="00F03806"/>
    <w:rsid w:val="00F03B41"/>
    <w:rsid w:val="00F03B4D"/>
    <w:rsid w:val="00F03BCC"/>
    <w:rsid w:val="00F03E14"/>
    <w:rsid w:val="00F040DA"/>
    <w:rsid w:val="00F047BC"/>
    <w:rsid w:val="00F047E8"/>
    <w:rsid w:val="00F04806"/>
    <w:rsid w:val="00F04DB5"/>
    <w:rsid w:val="00F04E66"/>
    <w:rsid w:val="00F04F2E"/>
    <w:rsid w:val="00F04F52"/>
    <w:rsid w:val="00F04FAB"/>
    <w:rsid w:val="00F04FB0"/>
    <w:rsid w:val="00F05040"/>
    <w:rsid w:val="00F0572C"/>
    <w:rsid w:val="00F0577A"/>
    <w:rsid w:val="00F05868"/>
    <w:rsid w:val="00F05DA0"/>
    <w:rsid w:val="00F05EA0"/>
    <w:rsid w:val="00F0653A"/>
    <w:rsid w:val="00F0688B"/>
    <w:rsid w:val="00F0694F"/>
    <w:rsid w:val="00F06958"/>
    <w:rsid w:val="00F069DB"/>
    <w:rsid w:val="00F06A0D"/>
    <w:rsid w:val="00F06A5E"/>
    <w:rsid w:val="00F06F9E"/>
    <w:rsid w:val="00F07320"/>
    <w:rsid w:val="00F07753"/>
    <w:rsid w:val="00F07992"/>
    <w:rsid w:val="00F10385"/>
    <w:rsid w:val="00F1086F"/>
    <w:rsid w:val="00F109E1"/>
    <w:rsid w:val="00F10A0F"/>
    <w:rsid w:val="00F10AE5"/>
    <w:rsid w:val="00F10B5F"/>
    <w:rsid w:val="00F10BB5"/>
    <w:rsid w:val="00F10D00"/>
    <w:rsid w:val="00F10E7D"/>
    <w:rsid w:val="00F10FE2"/>
    <w:rsid w:val="00F11386"/>
    <w:rsid w:val="00F115F3"/>
    <w:rsid w:val="00F119B2"/>
    <w:rsid w:val="00F11CF2"/>
    <w:rsid w:val="00F12008"/>
    <w:rsid w:val="00F12055"/>
    <w:rsid w:val="00F12519"/>
    <w:rsid w:val="00F12832"/>
    <w:rsid w:val="00F129B9"/>
    <w:rsid w:val="00F12A10"/>
    <w:rsid w:val="00F12B8A"/>
    <w:rsid w:val="00F12DCE"/>
    <w:rsid w:val="00F13541"/>
    <w:rsid w:val="00F13AF9"/>
    <w:rsid w:val="00F13D4A"/>
    <w:rsid w:val="00F14098"/>
    <w:rsid w:val="00F1442F"/>
    <w:rsid w:val="00F146E0"/>
    <w:rsid w:val="00F14902"/>
    <w:rsid w:val="00F149FC"/>
    <w:rsid w:val="00F14F3C"/>
    <w:rsid w:val="00F15243"/>
    <w:rsid w:val="00F154C9"/>
    <w:rsid w:val="00F15549"/>
    <w:rsid w:val="00F15778"/>
    <w:rsid w:val="00F15804"/>
    <w:rsid w:val="00F15938"/>
    <w:rsid w:val="00F15AAA"/>
    <w:rsid w:val="00F15E95"/>
    <w:rsid w:val="00F15FAF"/>
    <w:rsid w:val="00F16717"/>
    <w:rsid w:val="00F1686F"/>
    <w:rsid w:val="00F16B95"/>
    <w:rsid w:val="00F16BE5"/>
    <w:rsid w:val="00F17244"/>
    <w:rsid w:val="00F1755F"/>
    <w:rsid w:val="00F1775B"/>
    <w:rsid w:val="00F17A92"/>
    <w:rsid w:val="00F17B30"/>
    <w:rsid w:val="00F17B7D"/>
    <w:rsid w:val="00F17BA7"/>
    <w:rsid w:val="00F17BD3"/>
    <w:rsid w:val="00F17D3A"/>
    <w:rsid w:val="00F200AC"/>
    <w:rsid w:val="00F20409"/>
    <w:rsid w:val="00F20530"/>
    <w:rsid w:val="00F20726"/>
    <w:rsid w:val="00F20847"/>
    <w:rsid w:val="00F20ABB"/>
    <w:rsid w:val="00F20F51"/>
    <w:rsid w:val="00F21111"/>
    <w:rsid w:val="00F211C7"/>
    <w:rsid w:val="00F215D3"/>
    <w:rsid w:val="00F216FF"/>
    <w:rsid w:val="00F218FA"/>
    <w:rsid w:val="00F21AB2"/>
    <w:rsid w:val="00F21C60"/>
    <w:rsid w:val="00F21D1C"/>
    <w:rsid w:val="00F21DED"/>
    <w:rsid w:val="00F21DFC"/>
    <w:rsid w:val="00F21E40"/>
    <w:rsid w:val="00F21FD3"/>
    <w:rsid w:val="00F22189"/>
    <w:rsid w:val="00F22260"/>
    <w:rsid w:val="00F222DD"/>
    <w:rsid w:val="00F22477"/>
    <w:rsid w:val="00F22784"/>
    <w:rsid w:val="00F228D7"/>
    <w:rsid w:val="00F22974"/>
    <w:rsid w:val="00F22A87"/>
    <w:rsid w:val="00F22E17"/>
    <w:rsid w:val="00F22E8D"/>
    <w:rsid w:val="00F230DC"/>
    <w:rsid w:val="00F23211"/>
    <w:rsid w:val="00F232D5"/>
    <w:rsid w:val="00F235D9"/>
    <w:rsid w:val="00F23831"/>
    <w:rsid w:val="00F23DD0"/>
    <w:rsid w:val="00F2402B"/>
    <w:rsid w:val="00F24094"/>
    <w:rsid w:val="00F24587"/>
    <w:rsid w:val="00F245FE"/>
    <w:rsid w:val="00F249BD"/>
    <w:rsid w:val="00F24F1F"/>
    <w:rsid w:val="00F24F52"/>
    <w:rsid w:val="00F24FF5"/>
    <w:rsid w:val="00F253BA"/>
    <w:rsid w:val="00F257F8"/>
    <w:rsid w:val="00F25922"/>
    <w:rsid w:val="00F259B0"/>
    <w:rsid w:val="00F25CBF"/>
    <w:rsid w:val="00F25CE1"/>
    <w:rsid w:val="00F25DE9"/>
    <w:rsid w:val="00F25E23"/>
    <w:rsid w:val="00F25E74"/>
    <w:rsid w:val="00F26011"/>
    <w:rsid w:val="00F2605D"/>
    <w:rsid w:val="00F2616B"/>
    <w:rsid w:val="00F2630B"/>
    <w:rsid w:val="00F26536"/>
    <w:rsid w:val="00F265D8"/>
    <w:rsid w:val="00F2678D"/>
    <w:rsid w:val="00F26896"/>
    <w:rsid w:val="00F26BA9"/>
    <w:rsid w:val="00F26CA6"/>
    <w:rsid w:val="00F26FD3"/>
    <w:rsid w:val="00F2708D"/>
    <w:rsid w:val="00F270FB"/>
    <w:rsid w:val="00F274E6"/>
    <w:rsid w:val="00F274F6"/>
    <w:rsid w:val="00F27928"/>
    <w:rsid w:val="00F27966"/>
    <w:rsid w:val="00F27EF7"/>
    <w:rsid w:val="00F27FB4"/>
    <w:rsid w:val="00F30273"/>
    <w:rsid w:val="00F306F0"/>
    <w:rsid w:val="00F30870"/>
    <w:rsid w:val="00F308CF"/>
    <w:rsid w:val="00F3096C"/>
    <w:rsid w:val="00F309F6"/>
    <w:rsid w:val="00F30CE6"/>
    <w:rsid w:val="00F30D83"/>
    <w:rsid w:val="00F30DA0"/>
    <w:rsid w:val="00F30E20"/>
    <w:rsid w:val="00F3117A"/>
    <w:rsid w:val="00F31485"/>
    <w:rsid w:val="00F314C4"/>
    <w:rsid w:val="00F31687"/>
    <w:rsid w:val="00F316C9"/>
    <w:rsid w:val="00F317F0"/>
    <w:rsid w:val="00F318AE"/>
    <w:rsid w:val="00F319C3"/>
    <w:rsid w:val="00F31D4C"/>
    <w:rsid w:val="00F321A7"/>
    <w:rsid w:val="00F32778"/>
    <w:rsid w:val="00F32E04"/>
    <w:rsid w:val="00F32FFF"/>
    <w:rsid w:val="00F3316B"/>
    <w:rsid w:val="00F333C5"/>
    <w:rsid w:val="00F33879"/>
    <w:rsid w:val="00F338EF"/>
    <w:rsid w:val="00F33BA5"/>
    <w:rsid w:val="00F34398"/>
    <w:rsid w:val="00F3441F"/>
    <w:rsid w:val="00F346CF"/>
    <w:rsid w:val="00F34756"/>
    <w:rsid w:val="00F3489E"/>
    <w:rsid w:val="00F35096"/>
    <w:rsid w:val="00F350B8"/>
    <w:rsid w:val="00F352C5"/>
    <w:rsid w:val="00F354E2"/>
    <w:rsid w:val="00F3571B"/>
    <w:rsid w:val="00F35B2F"/>
    <w:rsid w:val="00F35E05"/>
    <w:rsid w:val="00F35E0C"/>
    <w:rsid w:val="00F35E30"/>
    <w:rsid w:val="00F36155"/>
    <w:rsid w:val="00F361C8"/>
    <w:rsid w:val="00F363E2"/>
    <w:rsid w:val="00F3679B"/>
    <w:rsid w:val="00F36A2E"/>
    <w:rsid w:val="00F36E1D"/>
    <w:rsid w:val="00F370AF"/>
    <w:rsid w:val="00F371D1"/>
    <w:rsid w:val="00F3740D"/>
    <w:rsid w:val="00F374A5"/>
    <w:rsid w:val="00F37572"/>
    <w:rsid w:val="00F37D33"/>
    <w:rsid w:val="00F37DDE"/>
    <w:rsid w:val="00F37E54"/>
    <w:rsid w:val="00F37FB3"/>
    <w:rsid w:val="00F401BC"/>
    <w:rsid w:val="00F40704"/>
    <w:rsid w:val="00F4093B"/>
    <w:rsid w:val="00F40CCE"/>
    <w:rsid w:val="00F40E07"/>
    <w:rsid w:val="00F4111B"/>
    <w:rsid w:val="00F41156"/>
    <w:rsid w:val="00F411E5"/>
    <w:rsid w:val="00F41254"/>
    <w:rsid w:val="00F4165F"/>
    <w:rsid w:val="00F41835"/>
    <w:rsid w:val="00F4184F"/>
    <w:rsid w:val="00F41ADB"/>
    <w:rsid w:val="00F41BC3"/>
    <w:rsid w:val="00F41D66"/>
    <w:rsid w:val="00F41DD0"/>
    <w:rsid w:val="00F41FDE"/>
    <w:rsid w:val="00F420C9"/>
    <w:rsid w:val="00F42112"/>
    <w:rsid w:val="00F4233E"/>
    <w:rsid w:val="00F426CA"/>
    <w:rsid w:val="00F428BC"/>
    <w:rsid w:val="00F42969"/>
    <w:rsid w:val="00F429B3"/>
    <w:rsid w:val="00F4307D"/>
    <w:rsid w:val="00F434F8"/>
    <w:rsid w:val="00F435FF"/>
    <w:rsid w:val="00F43617"/>
    <w:rsid w:val="00F437E0"/>
    <w:rsid w:val="00F43876"/>
    <w:rsid w:val="00F43956"/>
    <w:rsid w:val="00F439CA"/>
    <w:rsid w:val="00F43A0D"/>
    <w:rsid w:val="00F43E4C"/>
    <w:rsid w:val="00F44342"/>
    <w:rsid w:val="00F443A3"/>
    <w:rsid w:val="00F443FB"/>
    <w:rsid w:val="00F444F7"/>
    <w:rsid w:val="00F44F3B"/>
    <w:rsid w:val="00F4536C"/>
    <w:rsid w:val="00F45394"/>
    <w:rsid w:val="00F4539A"/>
    <w:rsid w:val="00F45428"/>
    <w:rsid w:val="00F454EB"/>
    <w:rsid w:val="00F4591B"/>
    <w:rsid w:val="00F45BEF"/>
    <w:rsid w:val="00F45DCF"/>
    <w:rsid w:val="00F4608D"/>
    <w:rsid w:val="00F4617A"/>
    <w:rsid w:val="00F463F8"/>
    <w:rsid w:val="00F46427"/>
    <w:rsid w:val="00F4643F"/>
    <w:rsid w:val="00F46B98"/>
    <w:rsid w:val="00F46CBC"/>
    <w:rsid w:val="00F46D57"/>
    <w:rsid w:val="00F46D83"/>
    <w:rsid w:val="00F46EF9"/>
    <w:rsid w:val="00F47046"/>
    <w:rsid w:val="00F47119"/>
    <w:rsid w:val="00F472D2"/>
    <w:rsid w:val="00F47721"/>
    <w:rsid w:val="00F4778C"/>
    <w:rsid w:val="00F47799"/>
    <w:rsid w:val="00F47A50"/>
    <w:rsid w:val="00F47CF9"/>
    <w:rsid w:val="00F500CC"/>
    <w:rsid w:val="00F50119"/>
    <w:rsid w:val="00F50139"/>
    <w:rsid w:val="00F5024E"/>
    <w:rsid w:val="00F50CCE"/>
    <w:rsid w:val="00F50D26"/>
    <w:rsid w:val="00F50E1E"/>
    <w:rsid w:val="00F512B6"/>
    <w:rsid w:val="00F51525"/>
    <w:rsid w:val="00F51691"/>
    <w:rsid w:val="00F51707"/>
    <w:rsid w:val="00F518F5"/>
    <w:rsid w:val="00F519DF"/>
    <w:rsid w:val="00F51E84"/>
    <w:rsid w:val="00F51F70"/>
    <w:rsid w:val="00F52400"/>
    <w:rsid w:val="00F52498"/>
    <w:rsid w:val="00F52889"/>
    <w:rsid w:val="00F528B5"/>
    <w:rsid w:val="00F529A9"/>
    <w:rsid w:val="00F52A79"/>
    <w:rsid w:val="00F52C15"/>
    <w:rsid w:val="00F52C69"/>
    <w:rsid w:val="00F52D3F"/>
    <w:rsid w:val="00F52F78"/>
    <w:rsid w:val="00F5308E"/>
    <w:rsid w:val="00F531B3"/>
    <w:rsid w:val="00F53208"/>
    <w:rsid w:val="00F535E6"/>
    <w:rsid w:val="00F537BB"/>
    <w:rsid w:val="00F53A22"/>
    <w:rsid w:val="00F53B5E"/>
    <w:rsid w:val="00F53C20"/>
    <w:rsid w:val="00F53D2F"/>
    <w:rsid w:val="00F53D74"/>
    <w:rsid w:val="00F53E20"/>
    <w:rsid w:val="00F53E75"/>
    <w:rsid w:val="00F53EED"/>
    <w:rsid w:val="00F54A7F"/>
    <w:rsid w:val="00F54C50"/>
    <w:rsid w:val="00F54ECA"/>
    <w:rsid w:val="00F54EFD"/>
    <w:rsid w:val="00F54FBA"/>
    <w:rsid w:val="00F5522F"/>
    <w:rsid w:val="00F552B9"/>
    <w:rsid w:val="00F553CB"/>
    <w:rsid w:val="00F55428"/>
    <w:rsid w:val="00F559D4"/>
    <w:rsid w:val="00F55EDC"/>
    <w:rsid w:val="00F5629B"/>
    <w:rsid w:val="00F564CA"/>
    <w:rsid w:val="00F56712"/>
    <w:rsid w:val="00F56A31"/>
    <w:rsid w:val="00F56E15"/>
    <w:rsid w:val="00F56E6E"/>
    <w:rsid w:val="00F57366"/>
    <w:rsid w:val="00F57CD3"/>
    <w:rsid w:val="00F60275"/>
    <w:rsid w:val="00F60367"/>
    <w:rsid w:val="00F6050D"/>
    <w:rsid w:val="00F60674"/>
    <w:rsid w:val="00F6096B"/>
    <w:rsid w:val="00F60ACE"/>
    <w:rsid w:val="00F60AD9"/>
    <w:rsid w:val="00F6146D"/>
    <w:rsid w:val="00F61546"/>
    <w:rsid w:val="00F61576"/>
    <w:rsid w:val="00F6191F"/>
    <w:rsid w:val="00F6192A"/>
    <w:rsid w:val="00F61B59"/>
    <w:rsid w:val="00F61D89"/>
    <w:rsid w:val="00F61FCE"/>
    <w:rsid w:val="00F628A6"/>
    <w:rsid w:val="00F62934"/>
    <w:rsid w:val="00F63081"/>
    <w:rsid w:val="00F631A8"/>
    <w:rsid w:val="00F632EB"/>
    <w:rsid w:val="00F63362"/>
    <w:rsid w:val="00F6398D"/>
    <w:rsid w:val="00F63BAD"/>
    <w:rsid w:val="00F645CB"/>
    <w:rsid w:val="00F64AC0"/>
    <w:rsid w:val="00F650B3"/>
    <w:rsid w:val="00F6596E"/>
    <w:rsid w:val="00F65AF7"/>
    <w:rsid w:val="00F65D7C"/>
    <w:rsid w:val="00F66060"/>
    <w:rsid w:val="00F661FC"/>
    <w:rsid w:val="00F663EC"/>
    <w:rsid w:val="00F66454"/>
    <w:rsid w:val="00F664CD"/>
    <w:rsid w:val="00F66547"/>
    <w:rsid w:val="00F665D9"/>
    <w:rsid w:val="00F66754"/>
    <w:rsid w:val="00F667E2"/>
    <w:rsid w:val="00F66BA8"/>
    <w:rsid w:val="00F66F5F"/>
    <w:rsid w:val="00F66FC0"/>
    <w:rsid w:val="00F67200"/>
    <w:rsid w:val="00F672D8"/>
    <w:rsid w:val="00F67321"/>
    <w:rsid w:val="00F67323"/>
    <w:rsid w:val="00F67578"/>
    <w:rsid w:val="00F678DB"/>
    <w:rsid w:val="00F678ED"/>
    <w:rsid w:val="00F67D8F"/>
    <w:rsid w:val="00F70102"/>
    <w:rsid w:val="00F70150"/>
    <w:rsid w:val="00F701A1"/>
    <w:rsid w:val="00F702EC"/>
    <w:rsid w:val="00F7055A"/>
    <w:rsid w:val="00F7058B"/>
    <w:rsid w:val="00F705CA"/>
    <w:rsid w:val="00F706DD"/>
    <w:rsid w:val="00F707A4"/>
    <w:rsid w:val="00F70C85"/>
    <w:rsid w:val="00F70E2E"/>
    <w:rsid w:val="00F7105C"/>
    <w:rsid w:val="00F711DC"/>
    <w:rsid w:val="00F71299"/>
    <w:rsid w:val="00F712CC"/>
    <w:rsid w:val="00F7187E"/>
    <w:rsid w:val="00F71B99"/>
    <w:rsid w:val="00F71C99"/>
    <w:rsid w:val="00F72025"/>
    <w:rsid w:val="00F7229D"/>
    <w:rsid w:val="00F7269F"/>
    <w:rsid w:val="00F72805"/>
    <w:rsid w:val="00F72AFA"/>
    <w:rsid w:val="00F72B1D"/>
    <w:rsid w:val="00F72B2B"/>
    <w:rsid w:val="00F72B45"/>
    <w:rsid w:val="00F72E69"/>
    <w:rsid w:val="00F72ECC"/>
    <w:rsid w:val="00F7301E"/>
    <w:rsid w:val="00F7318C"/>
    <w:rsid w:val="00F73781"/>
    <w:rsid w:val="00F7382C"/>
    <w:rsid w:val="00F73B49"/>
    <w:rsid w:val="00F73B5E"/>
    <w:rsid w:val="00F73C13"/>
    <w:rsid w:val="00F73DBC"/>
    <w:rsid w:val="00F740FF"/>
    <w:rsid w:val="00F7420A"/>
    <w:rsid w:val="00F742B4"/>
    <w:rsid w:val="00F74473"/>
    <w:rsid w:val="00F74AAA"/>
    <w:rsid w:val="00F75013"/>
    <w:rsid w:val="00F750E8"/>
    <w:rsid w:val="00F75232"/>
    <w:rsid w:val="00F754C8"/>
    <w:rsid w:val="00F75566"/>
    <w:rsid w:val="00F755AD"/>
    <w:rsid w:val="00F75605"/>
    <w:rsid w:val="00F756C3"/>
    <w:rsid w:val="00F756DC"/>
    <w:rsid w:val="00F75C39"/>
    <w:rsid w:val="00F76150"/>
    <w:rsid w:val="00F762AE"/>
    <w:rsid w:val="00F769C1"/>
    <w:rsid w:val="00F76A05"/>
    <w:rsid w:val="00F76A0A"/>
    <w:rsid w:val="00F76CA4"/>
    <w:rsid w:val="00F76E0F"/>
    <w:rsid w:val="00F77048"/>
    <w:rsid w:val="00F7704A"/>
    <w:rsid w:val="00F77380"/>
    <w:rsid w:val="00F77927"/>
    <w:rsid w:val="00F77C3B"/>
    <w:rsid w:val="00F77D15"/>
    <w:rsid w:val="00F77E90"/>
    <w:rsid w:val="00F77ECA"/>
    <w:rsid w:val="00F80062"/>
    <w:rsid w:val="00F80257"/>
    <w:rsid w:val="00F802A7"/>
    <w:rsid w:val="00F8061F"/>
    <w:rsid w:val="00F80776"/>
    <w:rsid w:val="00F80AEF"/>
    <w:rsid w:val="00F80C4D"/>
    <w:rsid w:val="00F8104A"/>
    <w:rsid w:val="00F81186"/>
    <w:rsid w:val="00F816BE"/>
    <w:rsid w:val="00F8185E"/>
    <w:rsid w:val="00F818A1"/>
    <w:rsid w:val="00F818E3"/>
    <w:rsid w:val="00F81AEE"/>
    <w:rsid w:val="00F81CFB"/>
    <w:rsid w:val="00F81FB2"/>
    <w:rsid w:val="00F8208D"/>
    <w:rsid w:val="00F82161"/>
    <w:rsid w:val="00F822C5"/>
    <w:rsid w:val="00F823D6"/>
    <w:rsid w:val="00F8246A"/>
    <w:rsid w:val="00F824CA"/>
    <w:rsid w:val="00F8258D"/>
    <w:rsid w:val="00F829AC"/>
    <w:rsid w:val="00F829B0"/>
    <w:rsid w:val="00F82AB5"/>
    <w:rsid w:val="00F82B5F"/>
    <w:rsid w:val="00F836A5"/>
    <w:rsid w:val="00F836D7"/>
    <w:rsid w:val="00F83877"/>
    <w:rsid w:val="00F83B0A"/>
    <w:rsid w:val="00F83B2A"/>
    <w:rsid w:val="00F83B68"/>
    <w:rsid w:val="00F83DCB"/>
    <w:rsid w:val="00F83DD6"/>
    <w:rsid w:val="00F84131"/>
    <w:rsid w:val="00F84138"/>
    <w:rsid w:val="00F8430F"/>
    <w:rsid w:val="00F8444B"/>
    <w:rsid w:val="00F844EA"/>
    <w:rsid w:val="00F8461A"/>
    <w:rsid w:val="00F847A1"/>
    <w:rsid w:val="00F84C5C"/>
    <w:rsid w:val="00F851E6"/>
    <w:rsid w:val="00F851F9"/>
    <w:rsid w:val="00F852E8"/>
    <w:rsid w:val="00F8534C"/>
    <w:rsid w:val="00F855AF"/>
    <w:rsid w:val="00F8594D"/>
    <w:rsid w:val="00F85E7A"/>
    <w:rsid w:val="00F860DB"/>
    <w:rsid w:val="00F868A3"/>
    <w:rsid w:val="00F8691B"/>
    <w:rsid w:val="00F86C2B"/>
    <w:rsid w:val="00F86C73"/>
    <w:rsid w:val="00F86E39"/>
    <w:rsid w:val="00F86F04"/>
    <w:rsid w:val="00F86F66"/>
    <w:rsid w:val="00F86FBF"/>
    <w:rsid w:val="00F8704B"/>
    <w:rsid w:val="00F87070"/>
    <w:rsid w:val="00F872AE"/>
    <w:rsid w:val="00F87546"/>
    <w:rsid w:val="00F87702"/>
    <w:rsid w:val="00F87726"/>
    <w:rsid w:val="00F87733"/>
    <w:rsid w:val="00F87B10"/>
    <w:rsid w:val="00F87D24"/>
    <w:rsid w:val="00F87F5E"/>
    <w:rsid w:val="00F90093"/>
    <w:rsid w:val="00F9039D"/>
    <w:rsid w:val="00F90493"/>
    <w:rsid w:val="00F905BD"/>
    <w:rsid w:val="00F905E8"/>
    <w:rsid w:val="00F90A33"/>
    <w:rsid w:val="00F90CE6"/>
    <w:rsid w:val="00F90D2D"/>
    <w:rsid w:val="00F90D5F"/>
    <w:rsid w:val="00F90EDF"/>
    <w:rsid w:val="00F9119D"/>
    <w:rsid w:val="00F911A1"/>
    <w:rsid w:val="00F913D9"/>
    <w:rsid w:val="00F915E5"/>
    <w:rsid w:val="00F91613"/>
    <w:rsid w:val="00F918E3"/>
    <w:rsid w:val="00F92835"/>
    <w:rsid w:val="00F9296F"/>
    <w:rsid w:val="00F92A0B"/>
    <w:rsid w:val="00F92A7C"/>
    <w:rsid w:val="00F92D7F"/>
    <w:rsid w:val="00F92ED3"/>
    <w:rsid w:val="00F92FAE"/>
    <w:rsid w:val="00F9308C"/>
    <w:rsid w:val="00F931ED"/>
    <w:rsid w:val="00F93225"/>
    <w:rsid w:val="00F93344"/>
    <w:rsid w:val="00F9338F"/>
    <w:rsid w:val="00F936FC"/>
    <w:rsid w:val="00F9372D"/>
    <w:rsid w:val="00F93AA3"/>
    <w:rsid w:val="00F93D12"/>
    <w:rsid w:val="00F9415E"/>
    <w:rsid w:val="00F94306"/>
    <w:rsid w:val="00F94307"/>
    <w:rsid w:val="00F9532E"/>
    <w:rsid w:val="00F953DA"/>
    <w:rsid w:val="00F9548B"/>
    <w:rsid w:val="00F95562"/>
    <w:rsid w:val="00F955FD"/>
    <w:rsid w:val="00F95604"/>
    <w:rsid w:val="00F956D6"/>
    <w:rsid w:val="00F959B6"/>
    <w:rsid w:val="00F95B3A"/>
    <w:rsid w:val="00F95FDA"/>
    <w:rsid w:val="00F961A8"/>
    <w:rsid w:val="00F963F2"/>
    <w:rsid w:val="00F96691"/>
    <w:rsid w:val="00F96A14"/>
    <w:rsid w:val="00F96BE0"/>
    <w:rsid w:val="00F97075"/>
    <w:rsid w:val="00F97496"/>
    <w:rsid w:val="00F974C4"/>
    <w:rsid w:val="00F977F2"/>
    <w:rsid w:val="00F97904"/>
    <w:rsid w:val="00F97A7A"/>
    <w:rsid w:val="00F97AB4"/>
    <w:rsid w:val="00F97B5C"/>
    <w:rsid w:val="00F97B7E"/>
    <w:rsid w:val="00F97CA3"/>
    <w:rsid w:val="00FA0041"/>
    <w:rsid w:val="00FA00DB"/>
    <w:rsid w:val="00FA02B0"/>
    <w:rsid w:val="00FA03AD"/>
    <w:rsid w:val="00FA0822"/>
    <w:rsid w:val="00FA08CA"/>
    <w:rsid w:val="00FA08E7"/>
    <w:rsid w:val="00FA09AE"/>
    <w:rsid w:val="00FA0AA7"/>
    <w:rsid w:val="00FA0BB3"/>
    <w:rsid w:val="00FA0C17"/>
    <w:rsid w:val="00FA0E3A"/>
    <w:rsid w:val="00FA1173"/>
    <w:rsid w:val="00FA13AA"/>
    <w:rsid w:val="00FA178C"/>
    <w:rsid w:val="00FA1925"/>
    <w:rsid w:val="00FA1E4A"/>
    <w:rsid w:val="00FA2208"/>
    <w:rsid w:val="00FA22BB"/>
    <w:rsid w:val="00FA275F"/>
    <w:rsid w:val="00FA2761"/>
    <w:rsid w:val="00FA28C0"/>
    <w:rsid w:val="00FA2B92"/>
    <w:rsid w:val="00FA2C9A"/>
    <w:rsid w:val="00FA2CD0"/>
    <w:rsid w:val="00FA2E78"/>
    <w:rsid w:val="00FA307F"/>
    <w:rsid w:val="00FA314B"/>
    <w:rsid w:val="00FA31E0"/>
    <w:rsid w:val="00FA3239"/>
    <w:rsid w:val="00FA3254"/>
    <w:rsid w:val="00FA3540"/>
    <w:rsid w:val="00FA3A84"/>
    <w:rsid w:val="00FA3AAD"/>
    <w:rsid w:val="00FA3CA2"/>
    <w:rsid w:val="00FA3E23"/>
    <w:rsid w:val="00FA40E2"/>
    <w:rsid w:val="00FA42B7"/>
    <w:rsid w:val="00FA43A1"/>
    <w:rsid w:val="00FA4478"/>
    <w:rsid w:val="00FA469A"/>
    <w:rsid w:val="00FA4716"/>
    <w:rsid w:val="00FA48EB"/>
    <w:rsid w:val="00FA4D3C"/>
    <w:rsid w:val="00FA5105"/>
    <w:rsid w:val="00FA53A2"/>
    <w:rsid w:val="00FA5417"/>
    <w:rsid w:val="00FA5530"/>
    <w:rsid w:val="00FA553C"/>
    <w:rsid w:val="00FA56A2"/>
    <w:rsid w:val="00FA571B"/>
    <w:rsid w:val="00FA579D"/>
    <w:rsid w:val="00FA5ADC"/>
    <w:rsid w:val="00FA5BD1"/>
    <w:rsid w:val="00FA5CE7"/>
    <w:rsid w:val="00FA5ED1"/>
    <w:rsid w:val="00FA662B"/>
    <w:rsid w:val="00FA67B8"/>
    <w:rsid w:val="00FA6C0F"/>
    <w:rsid w:val="00FA6CC6"/>
    <w:rsid w:val="00FA709F"/>
    <w:rsid w:val="00FA77B2"/>
    <w:rsid w:val="00FA79EF"/>
    <w:rsid w:val="00FA7AA6"/>
    <w:rsid w:val="00FA7B8C"/>
    <w:rsid w:val="00FA7C09"/>
    <w:rsid w:val="00FB00F1"/>
    <w:rsid w:val="00FB0395"/>
    <w:rsid w:val="00FB041A"/>
    <w:rsid w:val="00FB0998"/>
    <w:rsid w:val="00FB0AD2"/>
    <w:rsid w:val="00FB0D20"/>
    <w:rsid w:val="00FB0EAE"/>
    <w:rsid w:val="00FB10B2"/>
    <w:rsid w:val="00FB1497"/>
    <w:rsid w:val="00FB1693"/>
    <w:rsid w:val="00FB17E0"/>
    <w:rsid w:val="00FB1F76"/>
    <w:rsid w:val="00FB1FC5"/>
    <w:rsid w:val="00FB2045"/>
    <w:rsid w:val="00FB217C"/>
    <w:rsid w:val="00FB233A"/>
    <w:rsid w:val="00FB24AC"/>
    <w:rsid w:val="00FB24DC"/>
    <w:rsid w:val="00FB29E2"/>
    <w:rsid w:val="00FB2CDC"/>
    <w:rsid w:val="00FB2EAA"/>
    <w:rsid w:val="00FB312E"/>
    <w:rsid w:val="00FB3238"/>
    <w:rsid w:val="00FB3507"/>
    <w:rsid w:val="00FB352D"/>
    <w:rsid w:val="00FB365F"/>
    <w:rsid w:val="00FB3A57"/>
    <w:rsid w:val="00FB3A86"/>
    <w:rsid w:val="00FB3EE1"/>
    <w:rsid w:val="00FB3F07"/>
    <w:rsid w:val="00FB4033"/>
    <w:rsid w:val="00FB4243"/>
    <w:rsid w:val="00FB4504"/>
    <w:rsid w:val="00FB46AD"/>
    <w:rsid w:val="00FB4751"/>
    <w:rsid w:val="00FB4827"/>
    <w:rsid w:val="00FB4FBF"/>
    <w:rsid w:val="00FB5259"/>
    <w:rsid w:val="00FB52DE"/>
    <w:rsid w:val="00FB53EB"/>
    <w:rsid w:val="00FB59DE"/>
    <w:rsid w:val="00FB5B45"/>
    <w:rsid w:val="00FB61DB"/>
    <w:rsid w:val="00FB6F9D"/>
    <w:rsid w:val="00FB71B8"/>
    <w:rsid w:val="00FB720C"/>
    <w:rsid w:val="00FB7379"/>
    <w:rsid w:val="00FB7595"/>
    <w:rsid w:val="00FB7795"/>
    <w:rsid w:val="00FB77EC"/>
    <w:rsid w:val="00FB789C"/>
    <w:rsid w:val="00FB7905"/>
    <w:rsid w:val="00FB7AC0"/>
    <w:rsid w:val="00FB7E10"/>
    <w:rsid w:val="00FB7EC9"/>
    <w:rsid w:val="00FC0287"/>
    <w:rsid w:val="00FC051F"/>
    <w:rsid w:val="00FC05BE"/>
    <w:rsid w:val="00FC065D"/>
    <w:rsid w:val="00FC0782"/>
    <w:rsid w:val="00FC07C9"/>
    <w:rsid w:val="00FC0B14"/>
    <w:rsid w:val="00FC1283"/>
    <w:rsid w:val="00FC1317"/>
    <w:rsid w:val="00FC1343"/>
    <w:rsid w:val="00FC144B"/>
    <w:rsid w:val="00FC151A"/>
    <w:rsid w:val="00FC1604"/>
    <w:rsid w:val="00FC161A"/>
    <w:rsid w:val="00FC19DE"/>
    <w:rsid w:val="00FC1AA3"/>
    <w:rsid w:val="00FC1EDA"/>
    <w:rsid w:val="00FC212A"/>
    <w:rsid w:val="00FC2158"/>
    <w:rsid w:val="00FC218A"/>
    <w:rsid w:val="00FC25F4"/>
    <w:rsid w:val="00FC268D"/>
    <w:rsid w:val="00FC2838"/>
    <w:rsid w:val="00FC2A5A"/>
    <w:rsid w:val="00FC2A94"/>
    <w:rsid w:val="00FC2EDA"/>
    <w:rsid w:val="00FC32C9"/>
    <w:rsid w:val="00FC32F9"/>
    <w:rsid w:val="00FC38AA"/>
    <w:rsid w:val="00FC3915"/>
    <w:rsid w:val="00FC39E5"/>
    <w:rsid w:val="00FC3AE2"/>
    <w:rsid w:val="00FC3B11"/>
    <w:rsid w:val="00FC3DEA"/>
    <w:rsid w:val="00FC3DFC"/>
    <w:rsid w:val="00FC3F00"/>
    <w:rsid w:val="00FC41CD"/>
    <w:rsid w:val="00FC42B8"/>
    <w:rsid w:val="00FC4503"/>
    <w:rsid w:val="00FC46C8"/>
    <w:rsid w:val="00FC4839"/>
    <w:rsid w:val="00FC4A0B"/>
    <w:rsid w:val="00FC5202"/>
    <w:rsid w:val="00FC5240"/>
    <w:rsid w:val="00FC55ED"/>
    <w:rsid w:val="00FC58EB"/>
    <w:rsid w:val="00FC5A6E"/>
    <w:rsid w:val="00FC5B1F"/>
    <w:rsid w:val="00FC652F"/>
    <w:rsid w:val="00FC6559"/>
    <w:rsid w:val="00FC65C8"/>
    <w:rsid w:val="00FC66F0"/>
    <w:rsid w:val="00FC6BCC"/>
    <w:rsid w:val="00FC71AA"/>
    <w:rsid w:val="00FC7666"/>
    <w:rsid w:val="00FC76CC"/>
    <w:rsid w:val="00FC786D"/>
    <w:rsid w:val="00FD0378"/>
    <w:rsid w:val="00FD0420"/>
    <w:rsid w:val="00FD06E9"/>
    <w:rsid w:val="00FD0753"/>
    <w:rsid w:val="00FD08B9"/>
    <w:rsid w:val="00FD0E78"/>
    <w:rsid w:val="00FD0EE6"/>
    <w:rsid w:val="00FD0F9A"/>
    <w:rsid w:val="00FD0FAA"/>
    <w:rsid w:val="00FD10A2"/>
    <w:rsid w:val="00FD1441"/>
    <w:rsid w:val="00FD1837"/>
    <w:rsid w:val="00FD21C3"/>
    <w:rsid w:val="00FD28AB"/>
    <w:rsid w:val="00FD29F4"/>
    <w:rsid w:val="00FD3403"/>
    <w:rsid w:val="00FD365D"/>
    <w:rsid w:val="00FD36C3"/>
    <w:rsid w:val="00FD37F7"/>
    <w:rsid w:val="00FD3A08"/>
    <w:rsid w:val="00FD3D1B"/>
    <w:rsid w:val="00FD41AA"/>
    <w:rsid w:val="00FD4307"/>
    <w:rsid w:val="00FD4427"/>
    <w:rsid w:val="00FD4608"/>
    <w:rsid w:val="00FD46A1"/>
    <w:rsid w:val="00FD4737"/>
    <w:rsid w:val="00FD47D7"/>
    <w:rsid w:val="00FD49CE"/>
    <w:rsid w:val="00FD49D0"/>
    <w:rsid w:val="00FD522D"/>
    <w:rsid w:val="00FD5386"/>
    <w:rsid w:val="00FD5483"/>
    <w:rsid w:val="00FD5954"/>
    <w:rsid w:val="00FD596A"/>
    <w:rsid w:val="00FD59BE"/>
    <w:rsid w:val="00FD5AE1"/>
    <w:rsid w:val="00FD5ED0"/>
    <w:rsid w:val="00FD6092"/>
    <w:rsid w:val="00FD64B5"/>
    <w:rsid w:val="00FD6737"/>
    <w:rsid w:val="00FD696E"/>
    <w:rsid w:val="00FD6BB6"/>
    <w:rsid w:val="00FD71BA"/>
    <w:rsid w:val="00FD722D"/>
    <w:rsid w:val="00FD7293"/>
    <w:rsid w:val="00FD738F"/>
    <w:rsid w:val="00FD74D9"/>
    <w:rsid w:val="00FD751F"/>
    <w:rsid w:val="00FD794E"/>
    <w:rsid w:val="00FD79A1"/>
    <w:rsid w:val="00FD7ABE"/>
    <w:rsid w:val="00FD7ACA"/>
    <w:rsid w:val="00FD7C5F"/>
    <w:rsid w:val="00FD7E3C"/>
    <w:rsid w:val="00FD7E55"/>
    <w:rsid w:val="00FE02A6"/>
    <w:rsid w:val="00FE04C4"/>
    <w:rsid w:val="00FE062F"/>
    <w:rsid w:val="00FE074F"/>
    <w:rsid w:val="00FE09B4"/>
    <w:rsid w:val="00FE0C5E"/>
    <w:rsid w:val="00FE112A"/>
    <w:rsid w:val="00FE16AB"/>
    <w:rsid w:val="00FE18AC"/>
    <w:rsid w:val="00FE1A66"/>
    <w:rsid w:val="00FE1CDF"/>
    <w:rsid w:val="00FE1DCB"/>
    <w:rsid w:val="00FE1F88"/>
    <w:rsid w:val="00FE2031"/>
    <w:rsid w:val="00FE2246"/>
    <w:rsid w:val="00FE2325"/>
    <w:rsid w:val="00FE2417"/>
    <w:rsid w:val="00FE29A9"/>
    <w:rsid w:val="00FE2C1A"/>
    <w:rsid w:val="00FE2C7A"/>
    <w:rsid w:val="00FE2EB4"/>
    <w:rsid w:val="00FE2EF2"/>
    <w:rsid w:val="00FE2F83"/>
    <w:rsid w:val="00FE30B7"/>
    <w:rsid w:val="00FE335A"/>
    <w:rsid w:val="00FE339A"/>
    <w:rsid w:val="00FE33C5"/>
    <w:rsid w:val="00FE347A"/>
    <w:rsid w:val="00FE3936"/>
    <w:rsid w:val="00FE3A32"/>
    <w:rsid w:val="00FE3BD4"/>
    <w:rsid w:val="00FE3C99"/>
    <w:rsid w:val="00FE3CE5"/>
    <w:rsid w:val="00FE4308"/>
    <w:rsid w:val="00FE43C0"/>
    <w:rsid w:val="00FE45B5"/>
    <w:rsid w:val="00FE486B"/>
    <w:rsid w:val="00FE4AB2"/>
    <w:rsid w:val="00FE4B8D"/>
    <w:rsid w:val="00FE4CFF"/>
    <w:rsid w:val="00FE4E9D"/>
    <w:rsid w:val="00FE4FF6"/>
    <w:rsid w:val="00FE5010"/>
    <w:rsid w:val="00FE50A8"/>
    <w:rsid w:val="00FE539A"/>
    <w:rsid w:val="00FE549A"/>
    <w:rsid w:val="00FE58C8"/>
    <w:rsid w:val="00FE59EB"/>
    <w:rsid w:val="00FE5FF1"/>
    <w:rsid w:val="00FE6147"/>
    <w:rsid w:val="00FE63AA"/>
    <w:rsid w:val="00FE6577"/>
    <w:rsid w:val="00FE6817"/>
    <w:rsid w:val="00FE698D"/>
    <w:rsid w:val="00FE6AB6"/>
    <w:rsid w:val="00FE6EAB"/>
    <w:rsid w:val="00FE7A14"/>
    <w:rsid w:val="00FE7B49"/>
    <w:rsid w:val="00FE7DD1"/>
    <w:rsid w:val="00FE7E76"/>
    <w:rsid w:val="00FF000E"/>
    <w:rsid w:val="00FF0231"/>
    <w:rsid w:val="00FF03F4"/>
    <w:rsid w:val="00FF067A"/>
    <w:rsid w:val="00FF07B6"/>
    <w:rsid w:val="00FF0BB4"/>
    <w:rsid w:val="00FF0EB7"/>
    <w:rsid w:val="00FF10EC"/>
    <w:rsid w:val="00FF14F5"/>
    <w:rsid w:val="00FF1554"/>
    <w:rsid w:val="00FF1636"/>
    <w:rsid w:val="00FF1917"/>
    <w:rsid w:val="00FF1B2A"/>
    <w:rsid w:val="00FF1B2D"/>
    <w:rsid w:val="00FF1BA5"/>
    <w:rsid w:val="00FF1C9B"/>
    <w:rsid w:val="00FF21CE"/>
    <w:rsid w:val="00FF22BC"/>
    <w:rsid w:val="00FF2792"/>
    <w:rsid w:val="00FF2C6C"/>
    <w:rsid w:val="00FF2E0A"/>
    <w:rsid w:val="00FF30E9"/>
    <w:rsid w:val="00FF314D"/>
    <w:rsid w:val="00FF3192"/>
    <w:rsid w:val="00FF330C"/>
    <w:rsid w:val="00FF3600"/>
    <w:rsid w:val="00FF38F9"/>
    <w:rsid w:val="00FF396C"/>
    <w:rsid w:val="00FF39DF"/>
    <w:rsid w:val="00FF3CD5"/>
    <w:rsid w:val="00FF3EA4"/>
    <w:rsid w:val="00FF3EB6"/>
    <w:rsid w:val="00FF3EC3"/>
    <w:rsid w:val="00FF450F"/>
    <w:rsid w:val="00FF4A13"/>
    <w:rsid w:val="00FF4B67"/>
    <w:rsid w:val="00FF4D2E"/>
    <w:rsid w:val="00FF4E7A"/>
    <w:rsid w:val="00FF4F6D"/>
    <w:rsid w:val="00FF4F77"/>
    <w:rsid w:val="00FF4F94"/>
    <w:rsid w:val="00FF4F98"/>
    <w:rsid w:val="00FF50A2"/>
    <w:rsid w:val="00FF552E"/>
    <w:rsid w:val="00FF55E7"/>
    <w:rsid w:val="00FF567A"/>
    <w:rsid w:val="00FF56DA"/>
    <w:rsid w:val="00FF5A4D"/>
    <w:rsid w:val="00FF5BA0"/>
    <w:rsid w:val="00FF5FFF"/>
    <w:rsid w:val="00FF6097"/>
    <w:rsid w:val="00FF629E"/>
    <w:rsid w:val="00FF6851"/>
    <w:rsid w:val="00FF68F6"/>
    <w:rsid w:val="00FF69D7"/>
    <w:rsid w:val="00FF6A41"/>
    <w:rsid w:val="00FF6CF6"/>
    <w:rsid w:val="00FF6FDA"/>
    <w:rsid w:val="00FF7274"/>
    <w:rsid w:val="00FF75EF"/>
    <w:rsid w:val="00FF76E6"/>
    <w:rsid w:val="00FF77BF"/>
    <w:rsid w:val="00FF77C8"/>
    <w:rsid w:val="00FF78AB"/>
    <w:rsid w:val="00FF7AE4"/>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ta-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662F43C"/>
  <w15:docId w15:val="{76927205-3828-445D-8CA2-1ED103157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Latha"/>
        <w:lang w:val="en-US" w:eastAsia="zh-CN" w:bidi="ta-IN"/>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134E4"/>
    <w:pPr>
      <w:spacing w:after="200" w:line="276" w:lineRule="auto"/>
    </w:pPr>
    <w:rPr>
      <w:sz w:val="22"/>
      <w:szCs w:val="22"/>
      <w:lang w:eastAsia="en-US" w:bidi="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uiPriority w:val="99"/>
    <w:semiHidden/>
    <w:rsid w:val="00054688"/>
    <w:rPr>
      <w:rFonts w:cs="Times New Roman"/>
    </w:rPr>
  </w:style>
  <w:style w:type="character" w:styleId="Hyperlink">
    <w:name w:val="Hyperlink"/>
    <w:uiPriority w:val="99"/>
    <w:rsid w:val="006B0830"/>
    <w:rPr>
      <w:rFonts w:cs="Times New Roman"/>
      <w:color w:val="0000FF"/>
      <w:u w:val="single"/>
    </w:rPr>
  </w:style>
  <w:style w:type="paragraph" w:styleId="Listenabsatz">
    <w:name w:val="List Paragraph"/>
    <w:basedOn w:val="Standard"/>
    <w:uiPriority w:val="99"/>
    <w:qFormat/>
    <w:rsid w:val="00F30870"/>
    <w:pPr>
      <w:ind w:left="720"/>
      <w:contextualSpacing/>
    </w:pPr>
  </w:style>
  <w:style w:type="paragraph" w:styleId="Sprechblasentext">
    <w:name w:val="Balloon Text"/>
    <w:basedOn w:val="Standard"/>
    <w:link w:val="SprechblasentextZchn"/>
    <w:uiPriority w:val="99"/>
    <w:semiHidden/>
    <w:rsid w:val="006005D2"/>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locked/>
    <w:rsid w:val="006005D2"/>
    <w:rPr>
      <w:rFonts w:ascii="Tahoma" w:hAnsi="Tahoma" w:cs="Tahoma"/>
      <w:sz w:val="16"/>
      <w:szCs w:val="16"/>
    </w:rPr>
  </w:style>
  <w:style w:type="character" w:styleId="Kommentarzeichen">
    <w:name w:val="annotation reference"/>
    <w:uiPriority w:val="99"/>
    <w:semiHidden/>
    <w:rsid w:val="00E57550"/>
    <w:rPr>
      <w:rFonts w:cs="Times New Roman"/>
      <w:sz w:val="16"/>
      <w:szCs w:val="16"/>
    </w:rPr>
  </w:style>
  <w:style w:type="paragraph" w:styleId="Kommentartext">
    <w:name w:val="annotation text"/>
    <w:basedOn w:val="Standard"/>
    <w:link w:val="KommentartextZchn"/>
    <w:uiPriority w:val="99"/>
    <w:semiHidden/>
    <w:rsid w:val="00E57550"/>
    <w:pPr>
      <w:spacing w:line="240" w:lineRule="auto"/>
    </w:pPr>
    <w:rPr>
      <w:sz w:val="20"/>
      <w:szCs w:val="20"/>
    </w:rPr>
  </w:style>
  <w:style w:type="character" w:customStyle="1" w:styleId="KommentartextZchn">
    <w:name w:val="Kommentartext Zchn"/>
    <w:link w:val="Kommentartext"/>
    <w:uiPriority w:val="99"/>
    <w:semiHidden/>
    <w:locked/>
    <w:rsid w:val="00E57550"/>
    <w:rPr>
      <w:rFonts w:cs="Times New Roman"/>
      <w:sz w:val="20"/>
      <w:szCs w:val="20"/>
    </w:rPr>
  </w:style>
  <w:style w:type="paragraph" w:styleId="Kommentarthema">
    <w:name w:val="annotation subject"/>
    <w:basedOn w:val="Kommentartext"/>
    <w:next w:val="Kommentartext"/>
    <w:link w:val="KommentarthemaZchn"/>
    <w:uiPriority w:val="99"/>
    <w:semiHidden/>
    <w:rsid w:val="00E57550"/>
    <w:rPr>
      <w:b/>
      <w:bCs/>
    </w:rPr>
  </w:style>
  <w:style w:type="character" w:customStyle="1" w:styleId="KommentarthemaZchn">
    <w:name w:val="Kommentarthema Zchn"/>
    <w:link w:val="Kommentarthema"/>
    <w:uiPriority w:val="99"/>
    <w:semiHidden/>
    <w:locked/>
    <w:rsid w:val="00E57550"/>
    <w:rPr>
      <w:rFonts w:cs="Times New Roman"/>
      <w:b/>
      <w:bCs/>
      <w:sz w:val="20"/>
      <w:szCs w:val="20"/>
    </w:rPr>
  </w:style>
  <w:style w:type="paragraph" w:customStyle="1" w:styleId="Default">
    <w:name w:val="Default"/>
    <w:uiPriority w:val="99"/>
    <w:rsid w:val="0028337C"/>
    <w:pPr>
      <w:autoSpaceDE w:val="0"/>
      <w:autoSpaceDN w:val="0"/>
      <w:adjustRightInd w:val="0"/>
    </w:pPr>
    <w:rPr>
      <w:rFonts w:ascii="Helvetica" w:hAnsi="Helvetica" w:cs="Helvetica"/>
      <w:color w:val="000000"/>
      <w:sz w:val="24"/>
      <w:szCs w:val="24"/>
      <w:lang w:eastAsia="en-US" w:bidi="ar-SA"/>
    </w:rPr>
  </w:style>
  <w:style w:type="character" w:customStyle="1" w:styleId="A2">
    <w:name w:val="A2"/>
    <w:uiPriority w:val="99"/>
    <w:rsid w:val="0028337C"/>
    <w:rPr>
      <w:color w:val="221E1F"/>
      <w:sz w:val="22"/>
    </w:rPr>
  </w:style>
  <w:style w:type="paragraph" w:styleId="Beschriftung">
    <w:name w:val="caption"/>
    <w:basedOn w:val="Standard"/>
    <w:next w:val="Standard"/>
    <w:uiPriority w:val="99"/>
    <w:qFormat/>
    <w:rsid w:val="00F51F70"/>
    <w:pPr>
      <w:spacing w:line="240" w:lineRule="auto"/>
    </w:pPr>
    <w:rPr>
      <w:rFonts w:ascii="Times New Roman" w:eastAsia="Times New Roman" w:hAnsi="Times New Roman" w:cs="Times New Roman"/>
      <w:b/>
      <w:bCs/>
      <w:color w:val="4F81BD"/>
      <w:sz w:val="18"/>
      <w:szCs w:val="18"/>
    </w:rPr>
  </w:style>
  <w:style w:type="paragraph" w:styleId="Kopfzeile">
    <w:name w:val="header"/>
    <w:basedOn w:val="Standard"/>
    <w:link w:val="KopfzeileZchn"/>
    <w:uiPriority w:val="99"/>
    <w:rsid w:val="002466EA"/>
    <w:pPr>
      <w:tabs>
        <w:tab w:val="center" w:pos="4680"/>
        <w:tab w:val="right" w:pos="9360"/>
      </w:tabs>
      <w:spacing w:after="0" w:line="240" w:lineRule="auto"/>
    </w:pPr>
  </w:style>
  <w:style w:type="character" w:customStyle="1" w:styleId="KopfzeileZchn">
    <w:name w:val="Kopfzeile Zchn"/>
    <w:link w:val="Kopfzeile"/>
    <w:uiPriority w:val="99"/>
    <w:locked/>
    <w:rsid w:val="002466EA"/>
    <w:rPr>
      <w:rFonts w:cs="Times New Roman"/>
    </w:rPr>
  </w:style>
  <w:style w:type="paragraph" w:styleId="Fuzeile">
    <w:name w:val="footer"/>
    <w:basedOn w:val="Standard"/>
    <w:link w:val="FuzeileZchn"/>
    <w:uiPriority w:val="99"/>
    <w:rsid w:val="002466EA"/>
    <w:pPr>
      <w:tabs>
        <w:tab w:val="center" w:pos="4680"/>
        <w:tab w:val="right" w:pos="9360"/>
      </w:tabs>
      <w:spacing w:after="0" w:line="240" w:lineRule="auto"/>
    </w:pPr>
  </w:style>
  <w:style w:type="character" w:customStyle="1" w:styleId="FuzeileZchn">
    <w:name w:val="Fußzeile Zchn"/>
    <w:link w:val="Fuzeile"/>
    <w:uiPriority w:val="99"/>
    <w:locked/>
    <w:rsid w:val="002466EA"/>
    <w:rPr>
      <w:rFonts w:cs="Times New Roman"/>
    </w:rPr>
  </w:style>
  <w:style w:type="paragraph" w:styleId="berarbeitung">
    <w:name w:val="Revision"/>
    <w:hidden/>
    <w:uiPriority w:val="99"/>
    <w:semiHidden/>
    <w:rsid w:val="00BB0EBD"/>
    <w:rPr>
      <w:sz w:val="22"/>
      <w:szCs w:val="22"/>
      <w:lang w:eastAsia="en-US" w:bidi="ar-SA"/>
    </w:rPr>
  </w:style>
  <w:style w:type="character" w:customStyle="1" w:styleId="highlight">
    <w:name w:val="highlight"/>
    <w:uiPriority w:val="99"/>
    <w:rsid w:val="00F665D9"/>
    <w:rPr>
      <w:rFonts w:cs="Times New Roman"/>
    </w:rPr>
  </w:style>
  <w:style w:type="paragraph" w:styleId="KeinLeerraum">
    <w:name w:val="No Spacing"/>
    <w:uiPriority w:val="99"/>
    <w:qFormat/>
    <w:rsid w:val="007B2480"/>
    <w:rPr>
      <w:sz w:val="22"/>
      <w:szCs w:val="22"/>
      <w:lang w:val="nl-NL" w:eastAsia="en-US" w:bidi="ar-SA"/>
    </w:rPr>
  </w:style>
  <w:style w:type="character" w:customStyle="1" w:styleId="apple-converted-space">
    <w:name w:val="apple-converted-space"/>
    <w:uiPriority w:val="99"/>
    <w:rsid w:val="007C11B8"/>
    <w:rPr>
      <w:rFonts w:cs="Times New Roman"/>
    </w:rPr>
  </w:style>
  <w:style w:type="character" w:styleId="BesuchterLink">
    <w:name w:val="FollowedHyperlink"/>
    <w:uiPriority w:val="99"/>
    <w:semiHidden/>
    <w:rsid w:val="00DA2871"/>
    <w:rPr>
      <w:rFonts w:cs="Times New Roman"/>
      <w:color w:val="800080"/>
      <w:u w:val="single"/>
    </w:rPr>
  </w:style>
  <w:style w:type="table" w:styleId="Tabellenraster">
    <w:name w:val="Table Grid"/>
    <w:basedOn w:val="NormaleTabelle"/>
    <w:uiPriority w:val="99"/>
    <w:locked/>
    <w:rsid w:val="003C2A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uiPriority w:val="99"/>
    <w:rsid w:val="00687DD9"/>
    <w:pPr>
      <w:spacing w:after="0"/>
      <w:jc w:val="center"/>
    </w:pPr>
    <w:rPr>
      <w:noProof/>
    </w:rPr>
  </w:style>
  <w:style w:type="character" w:customStyle="1" w:styleId="EndNoteBibliographyTitleZchn">
    <w:name w:val="EndNote Bibliography Title Zchn"/>
    <w:link w:val="EndNoteBibliographyTitle"/>
    <w:uiPriority w:val="99"/>
    <w:locked/>
    <w:rsid w:val="00687DD9"/>
    <w:rPr>
      <w:noProof/>
      <w:sz w:val="22"/>
      <w:szCs w:val="22"/>
      <w:lang w:eastAsia="en-US" w:bidi="ar-SA"/>
    </w:rPr>
  </w:style>
  <w:style w:type="paragraph" w:customStyle="1" w:styleId="EndNoteBibliography">
    <w:name w:val="EndNote Bibliography"/>
    <w:basedOn w:val="Standard"/>
    <w:link w:val="EndNoteBibliographyZchn"/>
    <w:uiPriority w:val="99"/>
    <w:rsid w:val="00687DD9"/>
    <w:pPr>
      <w:spacing w:line="240" w:lineRule="auto"/>
    </w:pPr>
    <w:rPr>
      <w:noProof/>
    </w:rPr>
  </w:style>
  <w:style w:type="character" w:customStyle="1" w:styleId="EndNoteBibliographyZchn">
    <w:name w:val="EndNote Bibliography Zchn"/>
    <w:link w:val="EndNoteBibliography"/>
    <w:uiPriority w:val="99"/>
    <w:locked/>
    <w:rsid w:val="00687DD9"/>
    <w:rPr>
      <w:noProof/>
      <w:sz w:val="22"/>
      <w:szCs w:val="22"/>
      <w:lang w:eastAsia="en-US" w:bidi="ar-SA"/>
    </w:rPr>
  </w:style>
  <w:style w:type="paragraph" w:styleId="HTMLVorformatiert">
    <w:name w:val="HTML Preformatted"/>
    <w:basedOn w:val="Standard"/>
    <w:link w:val="HTMLVorformatiertZchn"/>
    <w:uiPriority w:val="99"/>
    <w:unhideWhenUsed/>
    <w:rsid w:val="00B27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bidi="ta-IN"/>
    </w:rPr>
  </w:style>
  <w:style w:type="character" w:customStyle="1" w:styleId="HTMLVorformatiertZchn">
    <w:name w:val="HTML Vorformatiert Zchn"/>
    <w:basedOn w:val="Absatz-Standardschriftart"/>
    <w:link w:val="HTMLVorformatiert"/>
    <w:uiPriority w:val="99"/>
    <w:rsid w:val="00B27226"/>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1840684">
      <w:marLeft w:val="0"/>
      <w:marRight w:val="0"/>
      <w:marTop w:val="0"/>
      <w:marBottom w:val="0"/>
      <w:divBdr>
        <w:top w:val="none" w:sz="0" w:space="0" w:color="auto"/>
        <w:left w:val="none" w:sz="0" w:space="0" w:color="auto"/>
        <w:bottom w:val="none" w:sz="0" w:space="0" w:color="auto"/>
        <w:right w:val="none" w:sz="0" w:space="0" w:color="auto"/>
      </w:divBdr>
    </w:div>
    <w:div w:id="851840685">
      <w:marLeft w:val="0"/>
      <w:marRight w:val="0"/>
      <w:marTop w:val="0"/>
      <w:marBottom w:val="0"/>
      <w:divBdr>
        <w:top w:val="none" w:sz="0" w:space="0" w:color="auto"/>
        <w:left w:val="none" w:sz="0" w:space="0" w:color="auto"/>
        <w:bottom w:val="none" w:sz="0" w:space="0" w:color="auto"/>
        <w:right w:val="none" w:sz="0" w:space="0" w:color="auto"/>
      </w:divBdr>
    </w:div>
    <w:div w:id="851840686">
      <w:marLeft w:val="0"/>
      <w:marRight w:val="0"/>
      <w:marTop w:val="0"/>
      <w:marBottom w:val="0"/>
      <w:divBdr>
        <w:top w:val="none" w:sz="0" w:space="0" w:color="auto"/>
        <w:left w:val="none" w:sz="0" w:space="0" w:color="auto"/>
        <w:bottom w:val="none" w:sz="0" w:space="0" w:color="auto"/>
        <w:right w:val="none" w:sz="0" w:space="0" w:color="auto"/>
      </w:divBdr>
    </w:div>
    <w:div w:id="851840687">
      <w:marLeft w:val="0"/>
      <w:marRight w:val="0"/>
      <w:marTop w:val="0"/>
      <w:marBottom w:val="0"/>
      <w:divBdr>
        <w:top w:val="none" w:sz="0" w:space="0" w:color="auto"/>
        <w:left w:val="none" w:sz="0" w:space="0" w:color="auto"/>
        <w:bottom w:val="none" w:sz="0" w:space="0" w:color="auto"/>
        <w:right w:val="none" w:sz="0" w:space="0" w:color="auto"/>
      </w:divBdr>
    </w:div>
    <w:div w:id="851840688">
      <w:marLeft w:val="0"/>
      <w:marRight w:val="0"/>
      <w:marTop w:val="0"/>
      <w:marBottom w:val="0"/>
      <w:divBdr>
        <w:top w:val="none" w:sz="0" w:space="0" w:color="auto"/>
        <w:left w:val="none" w:sz="0" w:space="0" w:color="auto"/>
        <w:bottom w:val="none" w:sz="0" w:space="0" w:color="auto"/>
        <w:right w:val="none" w:sz="0" w:space="0" w:color="auto"/>
      </w:divBdr>
    </w:div>
    <w:div w:id="851840689">
      <w:marLeft w:val="0"/>
      <w:marRight w:val="0"/>
      <w:marTop w:val="0"/>
      <w:marBottom w:val="0"/>
      <w:divBdr>
        <w:top w:val="none" w:sz="0" w:space="0" w:color="auto"/>
        <w:left w:val="none" w:sz="0" w:space="0" w:color="auto"/>
        <w:bottom w:val="none" w:sz="0" w:space="0" w:color="auto"/>
        <w:right w:val="none" w:sz="0" w:space="0" w:color="auto"/>
      </w:divBdr>
    </w:div>
    <w:div w:id="851840690">
      <w:marLeft w:val="0"/>
      <w:marRight w:val="0"/>
      <w:marTop w:val="0"/>
      <w:marBottom w:val="0"/>
      <w:divBdr>
        <w:top w:val="none" w:sz="0" w:space="0" w:color="auto"/>
        <w:left w:val="none" w:sz="0" w:space="0" w:color="auto"/>
        <w:bottom w:val="none" w:sz="0" w:space="0" w:color="auto"/>
        <w:right w:val="none" w:sz="0" w:space="0" w:color="auto"/>
      </w:divBdr>
    </w:div>
    <w:div w:id="851840693">
      <w:marLeft w:val="0"/>
      <w:marRight w:val="0"/>
      <w:marTop w:val="0"/>
      <w:marBottom w:val="0"/>
      <w:divBdr>
        <w:top w:val="none" w:sz="0" w:space="0" w:color="auto"/>
        <w:left w:val="none" w:sz="0" w:space="0" w:color="auto"/>
        <w:bottom w:val="none" w:sz="0" w:space="0" w:color="auto"/>
        <w:right w:val="none" w:sz="0" w:space="0" w:color="auto"/>
      </w:divBdr>
    </w:div>
    <w:div w:id="851840694">
      <w:marLeft w:val="0"/>
      <w:marRight w:val="0"/>
      <w:marTop w:val="0"/>
      <w:marBottom w:val="0"/>
      <w:divBdr>
        <w:top w:val="none" w:sz="0" w:space="0" w:color="auto"/>
        <w:left w:val="none" w:sz="0" w:space="0" w:color="auto"/>
        <w:bottom w:val="none" w:sz="0" w:space="0" w:color="auto"/>
        <w:right w:val="none" w:sz="0" w:space="0" w:color="auto"/>
      </w:divBdr>
    </w:div>
    <w:div w:id="851840699">
      <w:marLeft w:val="0"/>
      <w:marRight w:val="0"/>
      <w:marTop w:val="0"/>
      <w:marBottom w:val="0"/>
      <w:divBdr>
        <w:top w:val="none" w:sz="0" w:space="0" w:color="auto"/>
        <w:left w:val="none" w:sz="0" w:space="0" w:color="auto"/>
        <w:bottom w:val="none" w:sz="0" w:space="0" w:color="auto"/>
        <w:right w:val="none" w:sz="0" w:space="0" w:color="auto"/>
      </w:divBdr>
    </w:div>
    <w:div w:id="851840700">
      <w:marLeft w:val="0"/>
      <w:marRight w:val="0"/>
      <w:marTop w:val="0"/>
      <w:marBottom w:val="0"/>
      <w:divBdr>
        <w:top w:val="none" w:sz="0" w:space="0" w:color="auto"/>
        <w:left w:val="none" w:sz="0" w:space="0" w:color="auto"/>
        <w:bottom w:val="none" w:sz="0" w:space="0" w:color="auto"/>
        <w:right w:val="none" w:sz="0" w:space="0" w:color="auto"/>
      </w:divBdr>
    </w:div>
    <w:div w:id="851840702">
      <w:marLeft w:val="0"/>
      <w:marRight w:val="0"/>
      <w:marTop w:val="0"/>
      <w:marBottom w:val="0"/>
      <w:divBdr>
        <w:top w:val="none" w:sz="0" w:space="0" w:color="auto"/>
        <w:left w:val="none" w:sz="0" w:space="0" w:color="auto"/>
        <w:bottom w:val="none" w:sz="0" w:space="0" w:color="auto"/>
        <w:right w:val="none" w:sz="0" w:space="0" w:color="auto"/>
      </w:divBdr>
      <w:divsChild>
        <w:div w:id="851840691">
          <w:marLeft w:val="0"/>
          <w:marRight w:val="0"/>
          <w:marTop w:val="0"/>
          <w:marBottom w:val="0"/>
          <w:divBdr>
            <w:top w:val="none" w:sz="0" w:space="0" w:color="auto"/>
            <w:left w:val="none" w:sz="0" w:space="0" w:color="auto"/>
            <w:bottom w:val="none" w:sz="0" w:space="0" w:color="auto"/>
            <w:right w:val="none" w:sz="0" w:space="0" w:color="auto"/>
          </w:divBdr>
        </w:div>
        <w:div w:id="851840692">
          <w:marLeft w:val="0"/>
          <w:marRight w:val="0"/>
          <w:marTop w:val="0"/>
          <w:marBottom w:val="0"/>
          <w:divBdr>
            <w:top w:val="none" w:sz="0" w:space="0" w:color="auto"/>
            <w:left w:val="none" w:sz="0" w:space="0" w:color="auto"/>
            <w:bottom w:val="none" w:sz="0" w:space="0" w:color="auto"/>
            <w:right w:val="none" w:sz="0" w:space="0" w:color="auto"/>
          </w:divBdr>
        </w:div>
        <w:div w:id="851840695">
          <w:marLeft w:val="0"/>
          <w:marRight w:val="0"/>
          <w:marTop w:val="0"/>
          <w:marBottom w:val="0"/>
          <w:divBdr>
            <w:top w:val="none" w:sz="0" w:space="0" w:color="auto"/>
            <w:left w:val="none" w:sz="0" w:space="0" w:color="auto"/>
            <w:bottom w:val="none" w:sz="0" w:space="0" w:color="auto"/>
            <w:right w:val="none" w:sz="0" w:space="0" w:color="auto"/>
          </w:divBdr>
        </w:div>
        <w:div w:id="851840696">
          <w:marLeft w:val="0"/>
          <w:marRight w:val="0"/>
          <w:marTop w:val="0"/>
          <w:marBottom w:val="0"/>
          <w:divBdr>
            <w:top w:val="none" w:sz="0" w:space="0" w:color="auto"/>
            <w:left w:val="none" w:sz="0" w:space="0" w:color="auto"/>
            <w:bottom w:val="none" w:sz="0" w:space="0" w:color="auto"/>
            <w:right w:val="none" w:sz="0" w:space="0" w:color="auto"/>
          </w:divBdr>
        </w:div>
        <w:div w:id="851840697">
          <w:marLeft w:val="0"/>
          <w:marRight w:val="0"/>
          <w:marTop w:val="0"/>
          <w:marBottom w:val="0"/>
          <w:divBdr>
            <w:top w:val="none" w:sz="0" w:space="0" w:color="auto"/>
            <w:left w:val="none" w:sz="0" w:space="0" w:color="auto"/>
            <w:bottom w:val="none" w:sz="0" w:space="0" w:color="auto"/>
            <w:right w:val="none" w:sz="0" w:space="0" w:color="auto"/>
          </w:divBdr>
        </w:div>
        <w:div w:id="851840698">
          <w:marLeft w:val="0"/>
          <w:marRight w:val="0"/>
          <w:marTop w:val="0"/>
          <w:marBottom w:val="0"/>
          <w:divBdr>
            <w:top w:val="none" w:sz="0" w:space="0" w:color="auto"/>
            <w:left w:val="none" w:sz="0" w:space="0" w:color="auto"/>
            <w:bottom w:val="none" w:sz="0" w:space="0" w:color="auto"/>
            <w:right w:val="none" w:sz="0" w:space="0" w:color="auto"/>
          </w:divBdr>
        </w:div>
        <w:div w:id="851840701">
          <w:marLeft w:val="0"/>
          <w:marRight w:val="0"/>
          <w:marTop w:val="0"/>
          <w:marBottom w:val="0"/>
          <w:divBdr>
            <w:top w:val="none" w:sz="0" w:space="0" w:color="auto"/>
            <w:left w:val="none" w:sz="0" w:space="0" w:color="auto"/>
            <w:bottom w:val="none" w:sz="0" w:space="0" w:color="auto"/>
            <w:right w:val="none" w:sz="0" w:space="0" w:color="auto"/>
          </w:divBdr>
        </w:div>
        <w:div w:id="851840703">
          <w:marLeft w:val="0"/>
          <w:marRight w:val="0"/>
          <w:marTop w:val="0"/>
          <w:marBottom w:val="0"/>
          <w:divBdr>
            <w:top w:val="none" w:sz="0" w:space="0" w:color="auto"/>
            <w:left w:val="none" w:sz="0" w:space="0" w:color="auto"/>
            <w:bottom w:val="none" w:sz="0" w:space="0" w:color="auto"/>
            <w:right w:val="none" w:sz="0" w:space="0" w:color="auto"/>
          </w:divBdr>
        </w:div>
      </w:divsChild>
    </w:div>
    <w:div w:id="851840704">
      <w:marLeft w:val="0"/>
      <w:marRight w:val="0"/>
      <w:marTop w:val="0"/>
      <w:marBottom w:val="0"/>
      <w:divBdr>
        <w:top w:val="none" w:sz="0" w:space="0" w:color="auto"/>
        <w:left w:val="none" w:sz="0" w:space="0" w:color="auto"/>
        <w:bottom w:val="none" w:sz="0" w:space="0" w:color="auto"/>
        <w:right w:val="none" w:sz="0" w:space="0" w:color="auto"/>
      </w:divBdr>
    </w:div>
    <w:div w:id="851840705">
      <w:marLeft w:val="0"/>
      <w:marRight w:val="0"/>
      <w:marTop w:val="0"/>
      <w:marBottom w:val="0"/>
      <w:divBdr>
        <w:top w:val="none" w:sz="0" w:space="0" w:color="auto"/>
        <w:left w:val="none" w:sz="0" w:space="0" w:color="auto"/>
        <w:bottom w:val="none" w:sz="0" w:space="0" w:color="auto"/>
        <w:right w:val="none" w:sz="0" w:space="0" w:color="auto"/>
      </w:divBdr>
    </w:div>
    <w:div w:id="851840706">
      <w:marLeft w:val="0"/>
      <w:marRight w:val="0"/>
      <w:marTop w:val="0"/>
      <w:marBottom w:val="0"/>
      <w:divBdr>
        <w:top w:val="none" w:sz="0" w:space="0" w:color="auto"/>
        <w:left w:val="none" w:sz="0" w:space="0" w:color="auto"/>
        <w:bottom w:val="none" w:sz="0" w:space="0" w:color="auto"/>
        <w:right w:val="none" w:sz="0" w:space="0" w:color="auto"/>
      </w:divBdr>
    </w:div>
    <w:div w:id="851840707">
      <w:marLeft w:val="0"/>
      <w:marRight w:val="0"/>
      <w:marTop w:val="0"/>
      <w:marBottom w:val="0"/>
      <w:divBdr>
        <w:top w:val="none" w:sz="0" w:space="0" w:color="auto"/>
        <w:left w:val="none" w:sz="0" w:space="0" w:color="auto"/>
        <w:bottom w:val="none" w:sz="0" w:space="0" w:color="auto"/>
        <w:right w:val="none" w:sz="0" w:space="0" w:color="auto"/>
      </w:divBdr>
    </w:div>
    <w:div w:id="851840708">
      <w:marLeft w:val="0"/>
      <w:marRight w:val="0"/>
      <w:marTop w:val="0"/>
      <w:marBottom w:val="0"/>
      <w:divBdr>
        <w:top w:val="none" w:sz="0" w:space="0" w:color="auto"/>
        <w:left w:val="none" w:sz="0" w:space="0" w:color="auto"/>
        <w:bottom w:val="none" w:sz="0" w:space="0" w:color="auto"/>
        <w:right w:val="none" w:sz="0" w:space="0" w:color="auto"/>
      </w:divBdr>
    </w:div>
    <w:div w:id="851840709">
      <w:marLeft w:val="0"/>
      <w:marRight w:val="0"/>
      <w:marTop w:val="0"/>
      <w:marBottom w:val="0"/>
      <w:divBdr>
        <w:top w:val="none" w:sz="0" w:space="0" w:color="auto"/>
        <w:left w:val="none" w:sz="0" w:space="0" w:color="auto"/>
        <w:bottom w:val="none" w:sz="0" w:space="0" w:color="auto"/>
        <w:right w:val="none" w:sz="0" w:space="0" w:color="auto"/>
      </w:divBdr>
    </w:div>
    <w:div w:id="851840710">
      <w:marLeft w:val="0"/>
      <w:marRight w:val="0"/>
      <w:marTop w:val="0"/>
      <w:marBottom w:val="0"/>
      <w:divBdr>
        <w:top w:val="none" w:sz="0" w:space="0" w:color="auto"/>
        <w:left w:val="none" w:sz="0" w:space="0" w:color="auto"/>
        <w:bottom w:val="none" w:sz="0" w:space="0" w:color="auto"/>
        <w:right w:val="none" w:sz="0" w:space="0" w:color="auto"/>
      </w:divBdr>
    </w:div>
    <w:div w:id="851840711">
      <w:marLeft w:val="0"/>
      <w:marRight w:val="0"/>
      <w:marTop w:val="0"/>
      <w:marBottom w:val="0"/>
      <w:divBdr>
        <w:top w:val="none" w:sz="0" w:space="0" w:color="auto"/>
        <w:left w:val="none" w:sz="0" w:space="0" w:color="auto"/>
        <w:bottom w:val="none" w:sz="0" w:space="0" w:color="auto"/>
        <w:right w:val="none" w:sz="0" w:space="0" w:color="auto"/>
      </w:divBdr>
    </w:div>
    <w:div w:id="851840712">
      <w:marLeft w:val="0"/>
      <w:marRight w:val="0"/>
      <w:marTop w:val="0"/>
      <w:marBottom w:val="0"/>
      <w:divBdr>
        <w:top w:val="none" w:sz="0" w:space="0" w:color="auto"/>
        <w:left w:val="none" w:sz="0" w:space="0" w:color="auto"/>
        <w:bottom w:val="none" w:sz="0" w:space="0" w:color="auto"/>
        <w:right w:val="none" w:sz="0" w:space="0" w:color="auto"/>
      </w:divBdr>
    </w:div>
    <w:div w:id="851840713">
      <w:marLeft w:val="0"/>
      <w:marRight w:val="0"/>
      <w:marTop w:val="0"/>
      <w:marBottom w:val="0"/>
      <w:divBdr>
        <w:top w:val="none" w:sz="0" w:space="0" w:color="auto"/>
        <w:left w:val="none" w:sz="0" w:space="0" w:color="auto"/>
        <w:bottom w:val="none" w:sz="0" w:space="0" w:color="auto"/>
        <w:right w:val="none" w:sz="0" w:space="0" w:color="auto"/>
      </w:divBdr>
    </w:div>
    <w:div w:id="851840714">
      <w:marLeft w:val="0"/>
      <w:marRight w:val="0"/>
      <w:marTop w:val="0"/>
      <w:marBottom w:val="0"/>
      <w:divBdr>
        <w:top w:val="none" w:sz="0" w:space="0" w:color="auto"/>
        <w:left w:val="none" w:sz="0" w:space="0" w:color="auto"/>
        <w:bottom w:val="none" w:sz="0" w:space="0" w:color="auto"/>
        <w:right w:val="none" w:sz="0" w:space="0" w:color="auto"/>
      </w:divBdr>
    </w:div>
    <w:div w:id="851840715">
      <w:marLeft w:val="0"/>
      <w:marRight w:val="0"/>
      <w:marTop w:val="0"/>
      <w:marBottom w:val="0"/>
      <w:divBdr>
        <w:top w:val="none" w:sz="0" w:space="0" w:color="auto"/>
        <w:left w:val="none" w:sz="0" w:space="0" w:color="auto"/>
        <w:bottom w:val="none" w:sz="0" w:space="0" w:color="auto"/>
        <w:right w:val="none" w:sz="0" w:space="0" w:color="auto"/>
      </w:divBdr>
    </w:div>
    <w:div w:id="851840716">
      <w:marLeft w:val="0"/>
      <w:marRight w:val="0"/>
      <w:marTop w:val="0"/>
      <w:marBottom w:val="0"/>
      <w:divBdr>
        <w:top w:val="none" w:sz="0" w:space="0" w:color="auto"/>
        <w:left w:val="none" w:sz="0" w:space="0" w:color="auto"/>
        <w:bottom w:val="none" w:sz="0" w:space="0" w:color="auto"/>
        <w:right w:val="none" w:sz="0" w:space="0" w:color="auto"/>
      </w:divBdr>
    </w:div>
    <w:div w:id="851840717">
      <w:marLeft w:val="0"/>
      <w:marRight w:val="0"/>
      <w:marTop w:val="0"/>
      <w:marBottom w:val="0"/>
      <w:divBdr>
        <w:top w:val="none" w:sz="0" w:space="0" w:color="auto"/>
        <w:left w:val="none" w:sz="0" w:space="0" w:color="auto"/>
        <w:bottom w:val="none" w:sz="0" w:space="0" w:color="auto"/>
        <w:right w:val="none" w:sz="0" w:space="0" w:color="auto"/>
      </w:divBdr>
    </w:div>
    <w:div w:id="851840718">
      <w:marLeft w:val="0"/>
      <w:marRight w:val="0"/>
      <w:marTop w:val="0"/>
      <w:marBottom w:val="0"/>
      <w:divBdr>
        <w:top w:val="none" w:sz="0" w:space="0" w:color="auto"/>
        <w:left w:val="none" w:sz="0" w:space="0" w:color="auto"/>
        <w:bottom w:val="none" w:sz="0" w:space="0" w:color="auto"/>
        <w:right w:val="none" w:sz="0" w:space="0" w:color="auto"/>
      </w:divBdr>
    </w:div>
    <w:div w:id="851840719">
      <w:marLeft w:val="0"/>
      <w:marRight w:val="0"/>
      <w:marTop w:val="0"/>
      <w:marBottom w:val="0"/>
      <w:divBdr>
        <w:top w:val="none" w:sz="0" w:space="0" w:color="auto"/>
        <w:left w:val="none" w:sz="0" w:space="0" w:color="auto"/>
        <w:bottom w:val="none" w:sz="0" w:space="0" w:color="auto"/>
        <w:right w:val="none" w:sz="0" w:space="0" w:color="auto"/>
      </w:divBdr>
    </w:div>
    <w:div w:id="851840720">
      <w:marLeft w:val="0"/>
      <w:marRight w:val="0"/>
      <w:marTop w:val="0"/>
      <w:marBottom w:val="0"/>
      <w:divBdr>
        <w:top w:val="none" w:sz="0" w:space="0" w:color="auto"/>
        <w:left w:val="none" w:sz="0" w:space="0" w:color="auto"/>
        <w:bottom w:val="none" w:sz="0" w:space="0" w:color="auto"/>
        <w:right w:val="none" w:sz="0" w:space="0" w:color="auto"/>
      </w:divBdr>
    </w:div>
    <w:div w:id="851840721">
      <w:marLeft w:val="0"/>
      <w:marRight w:val="0"/>
      <w:marTop w:val="0"/>
      <w:marBottom w:val="0"/>
      <w:divBdr>
        <w:top w:val="none" w:sz="0" w:space="0" w:color="auto"/>
        <w:left w:val="none" w:sz="0" w:space="0" w:color="auto"/>
        <w:bottom w:val="none" w:sz="0" w:space="0" w:color="auto"/>
        <w:right w:val="none" w:sz="0" w:space="0" w:color="auto"/>
      </w:divBdr>
    </w:div>
    <w:div w:id="851840722">
      <w:marLeft w:val="0"/>
      <w:marRight w:val="0"/>
      <w:marTop w:val="0"/>
      <w:marBottom w:val="0"/>
      <w:divBdr>
        <w:top w:val="none" w:sz="0" w:space="0" w:color="auto"/>
        <w:left w:val="none" w:sz="0" w:space="0" w:color="auto"/>
        <w:bottom w:val="none" w:sz="0" w:space="0" w:color="auto"/>
        <w:right w:val="none" w:sz="0" w:space="0" w:color="auto"/>
      </w:divBdr>
    </w:div>
    <w:div w:id="851840723">
      <w:marLeft w:val="0"/>
      <w:marRight w:val="0"/>
      <w:marTop w:val="0"/>
      <w:marBottom w:val="0"/>
      <w:divBdr>
        <w:top w:val="none" w:sz="0" w:space="0" w:color="auto"/>
        <w:left w:val="none" w:sz="0" w:space="0" w:color="auto"/>
        <w:bottom w:val="none" w:sz="0" w:space="0" w:color="auto"/>
        <w:right w:val="none" w:sz="0" w:space="0" w:color="auto"/>
      </w:divBdr>
    </w:div>
    <w:div w:id="851840724">
      <w:marLeft w:val="0"/>
      <w:marRight w:val="0"/>
      <w:marTop w:val="0"/>
      <w:marBottom w:val="0"/>
      <w:divBdr>
        <w:top w:val="none" w:sz="0" w:space="0" w:color="auto"/>
        <w:left w:val="none" w:sz="0" w:space="0" w:color="auto"/>
        <w:bottom w:val="none" w:sz="0" w:space="0" w:color="auto"/>
        <w:right w:val="none" w:sz="0" w:space="0" w:color="auto"/>
      </w:divBdr>
    </w:div>
    <w:div w:id="851840725">
      <w:marLeft w:val="0"/>
      <w:marRight w:val="0"/>
      <w:marTop w:val="0"/>
      <w:marBottom w:val="0"/>
      <w:divBdr>
        <w:top w:val="none" w:sz="0" w:space="0" w:color="auto"/>
        <w:left w:val="none" w:sz="0" w:space="0" w:color="auto"/>
        <w:bottom w:val="none" w:sz="0" w:space="0" w:color="auto"/>
        <w:right w:val="none" w:sz="0" w:space="0" w:color="auto"/>
      </w:divBdr>
    </w:div>
    <w:div w:id="851840726">
      <w:marLeft w:val="0"/>
      <w:marRight w:val="0"/>
      <w:marTop w:val="0"/>
      <w:marBottom w:val="0"/>
      <w:divBdr>
        <w:top w:val="none" w:sz="0" w:space="0" w:color="auto"/>
        <w:left w:val="none" w:sz="0" w:space="0" w:color="auto"/>
        <w:bottom w:val="none" w:sz="0" w:space="0" w:color="auto"/>
        <w:right w:val="none" w:sz="0" w:space="0" w:color="auto"/>
      </w:divBdr>
    </w:div>
    <w:div w:id="851840727">
      <w:marLeft w:val="0"/>
      <w:marRight w:val="0"/>
      <w:marTop w:val="0"/>
      <w:marBottom w:val="0"/>
      <w:divBdr>
        <w:top w:val="none" w:sz="0" w:space="0" w:color="auto"/>
        <w:left w:val="none" w:sz="0" w:space="0" w:color="auto"/>
        <w:bottom w:val="none" w:sz="0" w:space="0" w:color="auto"/>
        <w:right w:val="none" w:sz="0" w:space="0" w:color="auto"/>
      </w:divBdr>
    </w:div>
    <w:div w:id="851840728">
      <w:marLeft w:val="0"/>
      <w:marRight w:val="0"/>
      <w:marTop w:val="0"/>
      <w:marBottom w:val="0"/>
      <w:divBdr>
        <w:top w:val="none" w:sz="0" w:space="0" w:color="auto"/>
        <w:left w:val="none" w:sz="0" w:space="0" w:color="auto"/>
        <w:bottom w:val="none" w:sz="0" w:space="0" w:color="auto"/>
        <w:right w:val="none" w:sz="0" w:space="0" w:color="auto"/>
      </w:divBdr>
    </w:div>
    <w:div w:id="851840729">
      <w:marLeft w:val="0"/>
      <w:marRight w:val="0"/>
      <w:marTop w:val="0"/>
      <w:marBottom w:val="0"/>
      <w:divBdr>
        <w:top w:val="none" w:sz="0" w:space="0" w:color="auto"/>
        <w:left w:val="none" w:sz="0" w:space="0" w:color="auto"/>
        <w:bottom w:val="none" w:sz="0" w:space="0" w:color="auto"/>
        <w:right w:val="none" w:sz="0" w:space="0" w:color="auto"/>
      </w:divBdr>
    </w:div>
    <w:div w:id="851840730">
      <w:marLeft w:val="0"/>
      <w:marRight w:val="0"/>
      <w:marTop w:val="0"/>
      <w:marBottom w:val="0"/>
      <w:divBdr>
        <w:top w:val="none" w:sz="0" w:space="0" w:color="auto"/>
        <w:left w:val="none" w:sz="0" w:space="0" w:color="auto"/>
        <w:bottom w:val="none" w:sz="0" w:space="0" w:color="auto"/>
        <w:right w:val="none" w:sz="0" w:space="0" w:color="auto"/>
      </w:divBdr>
    </w:div>
    <w:div w:id="851840731">
      <w:marLeft w:val="0"/>
      <w:marRight w:val="0"/>
      <w:marTop w:val="0"/>
      <w:marBottom w:val="0"/>
      <w:divBdr>
        <w:top w:val="none" w:sz="0" w:space="0" w:color="auto"/>
        <w:left w:val="none" w:sz="0" w:space="0" w:color="auto"/>
        <w:bottom w:val="none" w:sz="0" w:space="0" w:color="auto"/>
        <w:right w:val="none" w:sz="0" w:space="0" w:color="auto"/>
      </w:divBdr>
    </w:div>
    <w:div w:id="851840732">
      <w:marLeft w:val="0"/>
      <w:marRight w:val="0"/>
      <w:marTop w:val="0"/>
      <w:marBottom w:val="0"/>
      <w:divBdr>
        <w:top w:val="none" w:sz="0" w:space="0" w:color="auto"/>
        <w:left w:val="none" w:sz="0" w:space="0" w:color="auto"/>
        <w:bottom w:val="none" w:sz="0" w:space="0" w:color="auto"/>
        <w:right w:val="none" w:sz="0" w:space="0" w:color="auto"/>
      </w:divBdr>
    </w:div>
    <w:div w:id="851840733">
      <w:marLeft w:val="0"/>
      <w:marRight w:val="0"/>
      <w:marTop w:val="0"/>
      <w:marBottom w:val="0"/>
      <w:divBdr>
        <w:top w:val="none" w:sz="0" w:space="0" w:color="auto"/>
        <w:left w:val="none" w:sz="0" w:space="0" w:color="auto"/>
        <w:bottom w:val="none" w:sz="0" w:space="0" w:color="auto"/>
        <w:right w:val="none" w:sz="0" w:space="0" w:color="auto"/>
      </w:divBdr>
    </w:div>
    <w:div w:id="851840734">
      <w:marLeft w:val="0"/>
      <w:marRight w:val="0"/>
      <w:marTop w:val="0"/>
      <w:marBottom w:val="0"/>
      <w:divBdr>
        <w:top w:val="none" w:sz="0" w:space="0" w:color="auto"/>
        <w:left w:val="none" w:sz="0" w:space="0" w:color="auto"/>
        <w:bottom w:val="none" w:sz="0" w:space="0" w:color="auto"/>
        <w:right w:val="none" w:sz="0" w:space="0" w:color="auto"/>
      </w:divBdr>
    </w:div>
    <w:div w:id="851840735">
      <w:marLeft w:val="0"/>
      <w:marRight w:val="0"/>
      <w:marTop w:val="0"/>
      <w:marBottom w:val="0"/>
      <w:divBdr>
        <w:top w:val="none" w:sz="0" w:space="0" w:color="auto"/>
        <w:left w:val="none" w:sz="0" w:space="0" w:color="auto"/>
        <w:bottom w:val="none" w:sz="0" w:space="0" w:color="auto"/>
        <w:right w:val="none" w:sz="0" w:space="0" w:color="auto"/>
      </w:divBdr>
    </w:div>
    <w:div w:id="851840736">
      <w:marLeft w:val="0"/>
      <w:marRight w:val="0"/>
      <w:marTop w:val="0"/>
      <w:marBottom w:val="0"/>
      <w:divBdr>
        <w:top w:val="none" w:sz="0" w:space="0" w:color="auto"/>
        <w:left w:val="none" w:sz="0" w:space="0" w:color="auto"/>
        <w:bottom w:val="none" w:sz="0" w:space="0" w:color="auto"/>
        <w:right w:val="none" w:sz="0" w:space="0" w:color="auto"/>
      </w:divBdr>
    </w:div>
    <w:div w:id="851840737">
      <w:marLeft w:val="0"/>
      <w:marRight w:val="0"/>
      <w:marTop w:val="0"/>
      <w:marBottom w:val="0"/>
      <w:divBdr>
        <w:top w:val="none" w:sz="0" w:space="0" w:color="auto"/>
        <w:left w:val="none" w:sz="0" w:space="0" w:color="auto"/>
        <w:bottom w:val="none" w:sz="0" w:space="0" w:color="auto"/>
        <w:right w:val="none" w:sz="0" w:space="0" w:color="auto"/>
      </w:divBdr>
    </w:div>
    <w:div w:id="851840738">
      <w:marLeft w:val="0"/>
      <w:marRight w:val="0"/>
      <w:marTop w:val="0"/>
      <w:marBottom w:val="0"/>
      <w:divBdr>
        <w:top w:val="none" w:sz="0" w:space="0" w:color="auto"/>
        <w:left w:val="none" w:sz="0" w:space="0" w:color="auto"/>
        <w:bottom w:val="none" w:sz="0" w:space="0" w:color="auto"/>
        <w:right w:val="none" w:sz="0" w:space="0" w:color="auto"/>
      </w:divBdr>
    </w:div>
    <w:div w:id="851840739">
      <w:marLeft w:val="0"/>
      <w:marRight w:val="0"/>
      <w:marTop w:val="0"/>
      <w:marBottom w:val="0"/>
      <w:divBdr>
        <w:top w:val="none" w:sz="0" w:space="0" w:color="auto"/>
        <w:left w:val="none" w:sz="0" w:space="0" w:color="auto"/>
        <w:bottom w:val="none" w:sz="0" w:space="0" w:color="auto"/>
        <w:right w:val="none" w:sz="0" w:space="0" w:color="auto"/>
      </w:divBdr>
    </w:div>
    <w:div w:id="851840740">
      <w:marLeft w:val="0"/>
      <w:marRight w:val="0"/>
      <w:marTop w:val="0"/>
      <w:marBottom w:val="0"/>
      <w:divBdr>
        <w:top w:val="none" w:sz="0" w:space="0" w:color="auto"/>
        <w:left w:val="none" w:sz="0" w:space="0" w:color="auto"/>
        <w:bottom w:val="none" w:sz="0" w:space="0" w:color="auto"/>
        <w:right w:val="none" w:sz="0" w:space="0" w:color="auto"/>
      </w:divBdr>
    </w:div>
    <w:div w:id="851840741">
      <w:marLeft w:val="0"/>
      <w:marRight w:val="0"/>
      <w:marTop w:val="0"/>
      <w:marBottom w:val="0"/>
      <w:divBdr>
        <w:top w:val="none" w:sz="0" w:space="0" w:color="auto"/>
        <w:left w:val="none" w:sz="0" w:space="0" w:color="auto"/>
        <w:bottom w:val="none" w:sz="0" w:space="0" w:color="auto"/>
        <w:right w:val="none" w:sz="0" w:space="0" w:color="auto"/>
      </w:divBdr>
    </w:div>
    <w:div w:id="851840742">
      <w:marLeft w:val="0"/>
      <w:marRight w:val="0"/>
      <w:marTop w:val="0"/>
      <w:marBottom w:val="0"/>
      <w:divBdr>
        <w:top w:val="none" w:sz="0" w:space="0" w:color="auto"/>
        <w:left w:val="none" w:sz="0" w:space="0" w:color="auto"/>
        <w:bottom w:val="none" w:sz="0" w:space="0" w:color="auto"/>
        <w:right w:val="none" w:sz="0" w:space="0" w:color="auto"/>
      </w:divBdr>
    </w:div>
    <w:div w:id="851840743">
      <w:marLeft w:val="0"/>
      <w:marRight w:val="0"/>
      <w:marTop w:val="0"/>
      <w:marBottom w:val="0"/>
      <w:divBdr>
        <w:top w:val="none" w:sz="0" w:space="0" w:color="auto"/>
        <w:left w:val="none" w:sz="0" w:space="0" w:color="auto"/>
        <w:bottom w:val="none" w:sz="0" w:space="0" w:color="auto"/>
        <w:right w:val="none" w:sz="0" w:space="0" w:color="auto"/>
      </w:divBdr>
    </w:div>
    <w:div w:id="851840744">
      <w:marLeft w:val="0"/>
      <w:marRight w:val="0"/>
      <w:marTop w:val="0"/>
      <w:marBottom w:val="0"/>
      <w:divBdr>
        <w:top w:val="none" w:sz="0" w:space="0" w:color="auto"/>
        <w:left w:val="none" w:sz="0" w:space="0" w:color="auto"/>
        <w:bottom w:val="none" w:sz="0" w:space="0" w:color="auto"/>
        <w:right w:val="none" w:sz="0" w:space="0" w:color="auto"/>
      </w:divBdr>
    </w:div>
    <w:div w:id="851840745">
      <w:marLeft w:val="0"/>
      <w:marRight w:val="0"/>
      <w:marTop w:val="0"/>
      <w:marBottom w:val="0"/>
      <w:divBdr>
        <w:top w:val="none" w:sz="0" w:space="0" w:color="auto"/>
        <w:left w:val="none" w:sz="0" w:space="0" w:color="auto"/>
        <w:bottom w:val="none" w:sz="0" w:space="0" w:color="auto"/>
        <w:right w:val="none" w:sz="0" w:space="0" w:color="auto"/>
      </w:divBdr>
    </w:div>
    <w:div w:id="851840746">
      <w:marLeft w:val="0"/>
      <w:marRight w:val="0"/>
      <w:marTop w:val="0"/>
      <w:marBottom w:val="0"/>
      <w:divBdr>
        <w:top w:val="none" w:sz="0" w:space="0" w:color="auto"/>
        <w:left w:val="none" w:sz="0" w:space="0" w:color="auto"/>
        <w:bottom w:val="none" w:sz="0" w:space="0" w:color="auto"/>
        <w:right w:val="none" w:sz="0" w:space="0" w:color="auto"/>
      </w:divBdr>
    </w:div>
    <w:div w:id="851840747">
      <w:marLeft w:val="0"/>
      <w:marRight w:val="0"/>
      <w:marTop w:val="0"/>
      <w:marBottom w:val="0"/>
      <w:divBdr>
        <w:top w:val="none" w:sz="0" w:space="0" w:color="auto"/>
        <w:left w:val="none" w:sz="0" w:space="0" w:color="auto"/>
        <w:bottom w:val="none" w:sz="0" w:space="0" w:color="auto"/>
        <w:right w:val="none" w:sz="0" w:space="0" w:color="auto"/>
      </w:divBdr>
    </w:div>
    <w:div w:id="85184074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rect-diabete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F4AAB3-CB87-47A0-8C71-8D5BA73C6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8108</Words>
  <Characters>46220</Characters>
  <Application>Microsoft Office Word</Application>
  <DocSecurity>0</DocSecurity>
  <Lines>385</Lines>
  <Paragraphs>1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o be submitted to Journal of Clinical Endocrinology and Metabolism</vt:lpstr>
      <vt:lpstr>To be submitted to Journal of Clinical Endocrinology and Metabolism</vt:lpstr>
    </vt:vector>
  </TitlesOfParts>
  <Company>Helmholtz Zentrum München</Company>
  <LinksUpToDate>false</LinksUpToDate>
  <CharactersWithSpaces>54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 be submitted to Journal of Clinical Endocrinology and Metabolism</dc:title>
  <dc:creator>tonia.herasgala</dc:creator>
  <cp:lastModifiedBy>thorand</cp:lastModifiedBy>
  <cp:revision>3</cp:revision>
  <cp:lastPrinted>2017-12-12T17:51:00Z</cp:lastPrinted>
  <dcterms:created xsi:type="dcterms:W3CDTF">2018-09-28T15:05:00Z</dcterms:created>
  <dcterms:modified xsi:type="dcterms:W3CDTF">2018-09-28T15:10:00Z</dcterms:modified>
</cp:coreProperties>
</file>